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2D4B89DA" w:rsidR="008F2C1B" w:rsidRDefault="00BB42D8" w:rsidP="00593D47">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p>
    <w:p w14:paraId="01095423" w14:textId="7C08B1B7" w:rsidR="008F2C1B" w:rsidRDefault="00351A77" w:rsidP="00EB245C">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Max C.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pPr>
        <w:suppressLineNumbers/>
        <w:spacing w:line="480" w:lineRule="auto"/>
        <w:rPr>
          <w:lang w:val="en-US"/>
        </w:rPr>
        <w:pPrChange w:id="2" w:author="William Lamb" w:date="2018-11-09T11:08:00Z">
          <w:pPr>
            <w:suppressLineNumbers/>
          </w:pPr>
        </w:pPrChange>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pPr>
        <w:suppressLineNumbers/>
        <w:spacing w:line="480" w:lineRule="auto"/>
        <w:rPr>
          <w:lang w:val="en-US"/>
        </w:rPr>
        <w:pPrChange w:id="3" w:author="William Lamb" w:date="2018-11-09T11:08:00Z">
          <w:pPr>
            <w:suppressLineNumbers/>
          </w:pPr>
        </w:pPrChange>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pPr>
        <w:suppressLineNumbers/>
        <w:spacing w:line="480" w:lineRule="auto"/>
        <w:rPr>
          <w:lang w:val="en-US"/>
        </w:rPr>
        <w:pPrChange w:id="4" w:author="William Lamb" w:date="2018-11-09T11:08:00Z">
          <w:pPr>
            <w:suppressLineNumbers/>
          </w:pPr>
        </w:pPrChange>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EB245C">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EB245C">
      <w:pPr>
        <w:suppressLineNumbers/>
        <w:spacing w:line="480" w:lineRule="auto"/>
        <w:rPr>
          <w:rFonts w:ascii="Calibri" w:eastAsia="Calibri" w:hAnsi="Calibri" w:cs="Calibri"/>
          <w:lang w:val="en-US"/>
        </w:rPr>
      </w:pPr>
    </w:p>
    <w:p w14:paraId="6DE66F65" w14:textId="03A79747" w:rsidR="00752C1B" w:rsidRDefault="00752C1B" w:rsidP="000708F6">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 xml:space="preserve">solutions, case studies are an unexploited resource.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case studies. </w:t>
      </w:r>
      <w:r w:rsidR="00524C72">
        <w:rPr>
          <w:rFonts w:ascii="Calibri" w:eastAsia="Calibri" w:hAnsi="Calibri" w:cs="Calibri"/>
          <w:b/>
        </w:rPr>
        <w:t>With almost</w:t>
      </w:r>
      <w:r w:rsidR="0085437D">
        <w:rPr>
          <w:rFonts w:ascii="Calibri" w:eastAsia="Calibri" w:hAnsi="Calibri" w:cs="Calibri"/>
          <w:b/>
        </w:rPr>
        <w:t xml:space="preserve"> </w:t>
      </w:r>
      <w:del w:id="5" w:author="William Lamb" w:date="2018-10-31T10:43:00Z">
        <w:r w:rsidR="00F538E3" w:rsidDel="008D380A">
          <w:rPr>
            <w:rFonts w:ascii="Calibri" w:eastAsia="Calibri" w:hAnsi="Calibri" w:cs="Calibri"/>
            <w:b/>
          </w:rPr>
          <w:delText>3</w:delText>
        </w:r>
      </w:del>
      <w:ins w:id="6" w:author="William Lamb" w:date="2018-10-31T10:43:00Z">
        <w:r w:rsidR="008D380A">
          <w:rPr>
            <w:rFonts w:ascii="Calibri" w:eastAsia="Calibri" w:hAnsi="Calibri" w:cs="Calibri"/>
            <w:b/>
          </w:rPr>
          <w:t>4</w:t>
        </w:r>
      </w:ins>
      <w:r w:rsidR="008E40C9">
        <w:rPr>
          <w:rFonts w:ascii="Calibri" w:eastAsia="Calibri" w:hAnsi="Calibri" w:cs="Calibri"/>
          <w:b/>
        </w:rPr>
        <w:t>,</w:t>
      </w:r>
      <w:r w:rsidR="00F538E3">
        <w:rPr>
          <w:rFonts w:ascii="Calibri" w:eastAsia="Calibri" w:hAnsi="Calibri" w:cs="Calibri"/>
          <w:b/>
        </w:rPr>
        <w:t>500 cases</w:t>
      </w:r>
      <w:r w:rsidR="00524C72">
        <w:rPr>
          <w:rFonts w:ascii="Calibri" w:eastAsia="Calibri" w:hAnsi="Calibri" w:cs="Calibri"/>
          <w:b/>
        </w:rPr>
        <w:t>, a wealth of evidence is available.</w:t>
      </w:r>
      <w:ins w:id="7" w:author="Felix Creutzig" w:date="2018-10-31T23:11:00Z">
        <w:r w:rsidR="000F4378">
          <w:rPr>
            <w:rFonts w:ascii="Calibri" w:eastAsia="Calibri" w:hAnsi="Calibri" w:cs="Calibri"/>
            <w:b/>
          </w:rPr>
          <w:t xml:space="preserve"> We find </w:t>
        </w:r>
      </w:ins>
      <w:ins w:id="8" w:author="Felix Creutzig" w:date="2018-10-31T23:12:00Z">
        <w:r w:rsidR="000F4378">
          <w:rPr>
            <w:rFonts w:ascii="Calibri" w:eastAsia="Calibri" w:hAnsi="Calibri" w:cs="Calibri"/>
            <w:b/>
          </w:rPr>
          <w:t>a limited scope in comparative analysis</w:t>
        </w:r>
      </w:ins>
      <w:ins w:id="9" w:author="Felix Creutzig" w:date="2018-10-31T23:13:00Z">
        <w:r w:rsidR="000F4378">
          <w:rPr>
            <w:rFonts w:ascii="Calibri" w:eastAsia="Calibri" w:hAnsi="Calibri" w:cs="Calibri"/>
            <w:b/>
          </w:rPr>
          <w:t xml:space="preserve"> between cities</w:t>
        </w:r>
      </w:ins>
      <w:ins w:id="10" w:author="Felix Creutzig" w:date="2018-10-31T23:12:00Z">
        <w:r w:rsidR="000F4378">
          <w:rPr>
            <w:rFonts w:ascii="Calibri" w:eastAsia="Calibri" w:hAnsi="Calibri" w:cs="Calibri"/>
            <w:b/>
          </w:rPr>
          <w:t xml:space="preserve">, </w:t>
        </w:r>
      </w:ins>
      <w:ins w:id="11" w:author="Felix Creutzig" w:date="2018-10-31T23:13:00Z">
        <w:r w:rsidR="000F4378">
          <w:rPr>
            <w:rFonts w:ascii="Calibri" w:eastAsia="Calibri" w:hAnsi="Calibri" w:cs="Calibri"/>
            <w:b/>
          </w:rPr>
          <w:t xml:space="preserve">notably </w:t>
        </w:r>
      </w:ins>
      <w:ins w:id="12" w:author="Felix Creutzig" w:date="2018-10-31T23:12:00Z">
        <w:r w:rsidR="000F4378">
          <w:rPr>
            <w:rFonts w:ascii="Calibri" w:eastAsia="Calibri" w:hAnsi="Calibri" w:cs="Calibri"/>
            <w:b/>
          </w:rPr>
          <w:t xml:space="preserve">underrepresenting world regions in cities that have highest future relevance. </w:t>
        </w:r>
      </w:ins>
      <w:r w:rsidR="00524C72">
        <w:rPr>
          <w:rFonts w:ascii="Calibri" w:eastAsia="Calibri" w:hAnsi="Calibri" w:cs="Calibri"/>
          <w:b/>
        </w:rPr>
        <w:t xml:space="preserve"> </w:t>
      </w:r>
      <w:ins w:id="13" w:author="Felix Creutzig" w:date="2018-10-31T23:14:00Z">
        <w:r w:rsidR="000F4378">
          <w:rPr>
            <w:rFonts w:ascii="Calibri" w:eastAsia="Calibri" w:hAnsi="Calibri" w:cs="Calibri"/>
            <w:b/>
          </w:rPr>
          <w:t xml:space="preserve">Economic instruments, such as pricing, are hardly covered at urban scale, even as the impact of fuel pricing on urban form has been demonstrated in the literature. </w:t>
        </w:r>
      </w:ins>
      <w:commentRangeStart w:id="14"/>
      <w:del w:id="15" w:author="Felix Creutzig" w:date="2018-10-31T23:15:00Z">
        <w:r w:rsidR="00524C72" w:rsidDel="000F4378">
          <w:rPr>
            <w:rFonts w:ascii="Calibri" w:eastAsia="Calibri" w:hAnsi="Calibri" w:cs="Calibri"/>
            <w:b/>
          </w:rPr>
          <w:delText>However,</w:delText>
        </w:r>
        <w:r w:rsidR="0085437D" w:rsidDel="000F4378">
          <w:rPr>
            <w:rFonts w:ascii="Calibri" w:eastAsia="Calibri" w:hAnsi="Calibri" w:cs="Calibri"/>
            <w:b/>
          </w:rPr>
          <w:delText xml:space="preserve"> </w:delText>
        </w:r>
        <w:r w:rsidDel="000F4378">
          <w:rPr>
            <w:rFonts w:ascii="Calibri" w:eastAsia="Calibri" w:hAnsi="Calibri" w:cs="Calibri"/>
            <w:b/>
          </w:rPr>
          <w:delText>a</w:delText>
        </w:r>
        <w:r w:rsidRPr="00BB42D8" w:rsidDel="000F4378">
          <w:rPr>
            <w:rFonts w:ascii="Calibri" w:eastAsia="Calibri" w:hAnsi="Calibri" w:cs="Calibri"/>
            <w:b/>
          </w:rPr>
          <w:delText xml:space="preserve"> number of </w:delText>
        </w:r>
        <w:r w:rsidDel="000F4378">
          <w:rPr>
            <w:rFonts w:ascii="Calibri" w:eastAsia="Calibri" w:hAnsi="Calibri" w:cs="Calibri"/>
            <w:b/>
          </w:rPr>
          <w:delText xml:space="preserve">practical and </w:delText>
        </w:r>
        <w:r w:rsidRPr="00BB42D8" w:rsidDel="000F4378">
          <w:rPr>
            <w:rFonts w:ascii="Calibri" w:eastAsia="Calibri" w:hAnsi="Calibri" w:cs="Calibri"/>
            <w:b/>
          </w:rPr>
          <w:delText>conceptual challenges</w:delText>
        </w:r>
        <w:r w:rsidDel="000F4378">
          <w:rPr>
            <w:rFonts w:ascii="Calibri" w:eastAsia="Calibri" w:hAnsi="Calibri" w:cs="Calibri"/>
            <w:b/>
          </w:rPr>
          <w:delText xml:space="preserve"> hinder systematic </w:delText>
        </w:r>
        <w:r w:rsidR="00271A62" w:rsidDel="000F4378">
          <w:rPr>
            <w:rFonts w:ascii="Calibri" w:eastAsia="Calibri" w:hAnsi="Calibri" w:cs="Calibri"/>
            <w:b/>
          </w:rPr>
          <w:delText>learning</w:delText>
        </w:r>
        <w:r w:rsidDel="000F4378">
          <w:rPr>
            <w:rFonts w:ascii="Calibri" w:eastAsia="Calibri" w:hAnsi="Calibri" w:cs="Calibri"/>
            <w:b/>
          </w:rPr>
          <w:delText xml:space="preserve">. </w:delText>
        </w:r>
        <w:r w:rsidR="00880349" w:rsidDel="000F4378">
          <w:rPr>
            <w:rFonts w:ascii="Calibri" w:eastAsia="Calibri" w:hAnsi="Calibri" w:cs="Calibri"/>
            <w:b/>
          </w:rPr>
          <w:delText xml:space="preserve">There are strong size, regional and topic biases in case study coverage, </w:delText>
        </w:r>
        <w:r w:rsidR="0044150C" w:rsidDel="000F4378">
          <w:rPr>
            <w:rFonts w:ascii="Calibri" w:eastAsia="Calibri" w:hAnsi="Calibri" w:cs="Calibri"/>
            <w:b/>
          </w:rPr>
          <w:delText xml:space="preserve">and </w:delText>
        </w:r>
        <w:r w:rsidR="008E40C9" w:rsidDel="000F4378">
          <w:rPr>
            <w:rFonts w:ascii="Calibri" w:eastAsia="Calibri" w:hAnsi="Calibri" w:cs="Calibri"/>
            <w:b/>
          </w:rPr>
          <w:delText xml:space="preserve">sparse </w:delText>
        </w:r>
        <w:r w:rsidR="0044150C" w:rsidDel="000F4378">
          <w:rPr>
            <w:rFonts w:ascii="Calibri" w:eastAsia="Calibri" w:hAnsi="Calibri" w:cs="Calibri"/>
            <w:b/>
          </w:rPr>
          <w:delText>efforts to conduct</w:delText>
        </w:r>
        <w:r w:rsidR="008E40C9" w:rsidDel="000F4378">
          <w:rPr>
            <w:rFonts w:ascii="Calibri" w:eastAsia="Calibri" w:hAnsi="Calibri" w:cs="Calibri"/>
            <w:b/>
          </w:rPr>
          <w:delText xml:space="preserve"> comparative analysis </w:delText>
        </w:r>
        <w:r w:rsidR="0044150C" w:rsidDel="000F4378">
          <w:rPr>
            <w:rFonts w:ascii="Calibri" w:eastAsia="Calibri" w:hAnsi="Calibri" w:cs="Calibri"/>
            <w:b/>
          </w:rPr>
          <w:delText xml:space="preserve">and </w:delText>
        </w:r>
        <w:r w:rsidR="008E40C9" w:rsidDel="000F4378">
          <w:rPr>
            <w:rFonts w:ascii="Calibri" w:eastAsia="Calibri" w:hAnsi="Calibri" w:cs="Calibri"/>
            <w:b/>
          </w:rPr>
          <w:delText xml:space="preserve">systematic reviews. </w:delText>
        </w:r>
        <w:commentRangeEnd w:id="14"/>
        <w:r w:rsidR="000F4378" w:rsidDel="000F4378">
          <w:rPr>
            <w:rStyle w:val="CommentReference"/>
          </w:rPr>
          <w:commentReference w:id="14"/>
        </w:r>
      </w:del>
      <w:r w:rsidR="005843B7">
        <w:rPr>
          <w:rFonts w:ascii="Calibri" w:eastAsia="Calibri" w:hAnsi="Calibri" w:cs="Calibri"/>
          <w:b/>
        </w:rPr>
        <w:t>W</w:t>
      </w:r>
      <w:r>
        <w:rPr>
          <w:rFonts w:ascii="Calibri" w:eastAsia="Calibri" w:hAnsi="Calibri" w:cs="Calibri"/>
          <w:b/>
        </w:rPr>
        <w:t xml:space="preserve">e </w:t>
      </w:r>
      <w:r w:rsidR="00F538E3">
        <w:rPr>
          <w:rFonts w:ascii="Calibri" w:eastAsia="Calibri" w:hAnsi="Calibri" w:cs="Calibri"/>
          <w:b/>
        </w:rPr>
        <w:t xml:space="preserve">show how </w:t>
      </w:r>
      <w:r>
        <w:rPr>
          <w:rFonts w:ascii="Calibri" w:eastAsia="Calibri" w:hAnsi="Calibri" w:cs="Calibri"/>
          <w:b/>
        </w:rPr>
        <w:t xml:space="preserve">quantitative typologies </w:t>
      </w:r>
      <w:r w:rsidR="00FB76DA">
        <w:rPr>
          <w:rFonts w:ascii="Calibri" w:eastAsia="Calibri" w:hAnsi="Calibri" w:cs="Calibri"/>
          <w:b/>
        </w:rPr>
        <w:t xml:space="preserve">can be blended </w:t>
      </w:r>
      <w:r>
        <w:rPr>
          <w:rFonts w:ascii="Calibri" w:eastAsia="Calibri" w:hAnsi="Calibri" w:cs="Calibri"/>
          <w:b/>
        </w:rPr>
        <w:t xml:space="preserve">with qualitative knowledge </w:t>
      </w:r>
      <w:r w:rsidR="008E40C9">
        <w:rPr>
          <w:rFonts w:ascii="Calibri" w:eastAsia="Calibri" w:hAnsi="Calibri" w:cs="Calibri"/>
          <w:b/>
        </w:rPr>
        <w:t xml:space="preserve">from cases </w:t>
      </w:r>
      <w:r w:rsidR="00FB76DA">
        <w:rPr>
          <w:rFonts w:ascii="Calibri" w:eastAsia="Calibri" w:hAnsi="Calibri" w:cs="Calibri"/>
          <w:b/>
        </w:rPr>
        <w:t>and argue that such integrative research approaches</w:t>
      </w:r>
      <w:ins w:id="16" w:author="Felix Creutzig" w:date="2018-10-31T23:15:00Z">
        <w:r w:rsidR="000F4378">
          <w:rPr>
            <w:rFonts w:ascii="Calibri" w:eastAsia="Calibri" w:hAnsi="Calibri" w:cs="Calibri"/>
            <w:b/>
          </w:rPr>
          <w:t>, together with systematic tackling of gaps in the urban case study literature,</w:t>
        </w:r>
      </w:ins>
      <w:r w:rsidR="00FB76DA">
        <w:rPr>
          <w:rFonts w:ascii="Calibri" w:eastAsia="Calibri" w:hAnsi="Calibri" w:cs="Calibri"/>
          <w:b/>
        </w:rPr>
        <w:t xml:space="preserve"> are essential on the path towards a </w:t>
      </w:r>
      <w:r w:rsidR="00E96DB0">
        <w:rPr>
          <w:rFonts w:ascii="Calibri" w:eastAsia="Calibri" w:hAnsi="Calibri" w:cs="Calibri"/>
          <w:b/>
        </w:rPr>
        <w:t xml:space="preserve">more synthetic </w:t>
      </w:r>
      <w:r w:rsidR="00FB76DA">
        <w:rPr>
          <w:rFonts w:ascii="Calibri" w:eastAsia="Calibri" w:hAnsi="Calibri" w:cs="Calibri"/>
          <w:b/>
        </w:rPr>
        <w:t>global</w:t>
      </w:r>
      <w:r w:rsidR="008E40C9">
        <w:rPr>
          <w:rFonts w:ascii="Calibri" w:eastAsia="Calibri" w:hAnsi="Calibri" w:cs="Calibri"/>
          <w:b/>
        </w:rPr>
        <w:t xml:space="preserve"> </w:t>
      </w:r>
      <w:r w:rsidR="00FB76DA">
        <w:rPr>
          <w:rFonts w:ascii="Calibri" w:eastAsia="Calibri" w:hAnsi="Calibri" w:cs="Calibri"/>
          <w:b/>
        </w:rPr>
        <w:t>urban science</w:t>
      </w:r>
      <w:r>
        <w:rPr>
          <w:rFonts w:ascii="Calibri" w:eastAsia="Calibri" w:hAnsi="Calibri" w:cs="Calibri"/>
          <w:b/>
        </w:rPr>
        <w:t>.</w:t>
      </w:r>
    </w:p>
    <w:p w14:paraId="3C4C7811" w14:textId="6EAA4C96" w:rsidR="00752C1B" w:rsidRDefault="00752C1B" w:rsidP="000708F6">
      <w:pPr>
        <w:spacing w:line="480" w:lineRule="auto"/>
        <w:rPr>
          <w:rFonts w:ascii="Calibri" w:eastAsia="Calibri" w:hAnsi="Calibri" w:cs="Calibri"/>
        </w:rPr>
      </w:pPr>
      <w:commentRangeStart w:id="17"/>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2","issue":"6288","issued":{"date-parts":[["2016"]]},"page":"873","title":"Leave no city behind","type":"article-journal","volume":"352"},"uris":["http://www.mendeley.com/documents/?uuid=1f2f6d32-8aa2-4874-9741-c521da55f1e1"]},{"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5f29a900-7eee-3fbb-b4e1-422e4f2f2900"]}],"mendeley":{"formattedCitation":"&lt;sup&gt;1–3&lt;/sup&gt;","plainTextFormattedCitation":"1–3","previouslyFormattedCitation":"&lt;sup&gt;1–3&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w:t>
      </w:r>
      <w:commentRangeEnd w:id="17"/>
      <w:r w:rsidR="00516C52">
        <w:rPr>
          <w:rStyle w:val="CommentReference"/>
        </w:rPr>
        <w:commentReference w:id="17"/>
      </w:r>
    </w:p>
    <w:p w14:paraId="5CA7001D" w14:textId="79C988EC" w:rsidR="00752C1B" w:rsidRDefault="00752C1B" w:rsidP="00B474D8">
      <w:pPr>
        <w:spacing w:line="480" w:lineRule="auto"/>
        <w:rPr>
          <w:rFonts w:ascii="Calibri" w:eastAsia="Calibri" w:hAnsi="Calibri" w:cs="Calibri"/>
        </w:rPr>
      </w:pPr>
      <w:r>
        <w:rPr>
          <w:rFonts w:ascii="Calibri" w:eastAsia="Calibri" w:hAnsi="Calibri" w:cs="Calibri"/>
        </w:rPr>
        <w:lastRenderedPageBreak/>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1","issued":{"date-parts":[["2018"]]},"page":"16-22","title":"The politics of rapid urban transformation","type":"article-journal","volume":"31"},"uris":["http://www.mendeley.com/documents/?uuid=d99a888b-e902-45f3-bf81-eb06d4293424"]}],"mendeley":{"formattedCitation":"&lt;sup&gt;5&lt;/sup&gt;","plainTextFormattedCitation":"5","previouslyFormattedCitation":"&lt;sup&gt;5&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04E0DACF" w:rsidR="00752C1B" w:rsidRDefault="00752C1B">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3</w:t>
      </w:r>
      <w:r>
        <w:rPr>
          <w:rFonts w:ascii="Calibri" w:eastAsia="Calibri" w:hAnsi="Calibri" w:cs="Calibri"/>
        </w:rPr>
        <w:fldChar w:fldCharType="end"/>
      </w:r>
      <w:r>
        <w:rPr>
          <w:rFonts w:ascii="Calibri" w:eastAsia="Calibri" w:hAnsi="Calibri" w:cs="Calibri"/>
        </w:rPr>
        <w:t>.</w:t>
      </w:r>
    </w:p>
    <w:p w14:paraId="072A86F5" w14:textId="2702E0BD" w:rsidR="00752C1B" w:rsidRDefault="00752C1B">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pproach</w:t>
      </w:r>
      <w:r w:rsidR="009C1DBE">
        <w:rPr>
          <w:rFonts w:ascii="Calibri" w:eastAsia="Calibri" w:hAnsi="Calibri" w:cs="Calibri"/>
        </w:rPr>
        <w:t>es 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41EC16BC" w:rsidR="00752C1B" w:rsidRDefault="0089464F">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w:t>
      </w:r>
      <w:ins w:id="18" w:author="William Lamb" w:date="2018-10-31T14:32:00Z">
        <w:r w:rsidR="00516C52">
          <w:rPr>
            <w:rFonts w:ascii="Calibri" w:eastAsia="Calibri" w:hAnsi="Calibri" w:cs="Calibri"/>
          </w:rPr>
          <w:t xml:space="preserve">, </w:t>
        </w:r>
      </w:ins>
      <w:del w:id="19" w:author="William Lamb" w:date="2018-10-31T14:32:00Z">
        <w:r w:rsidR="00752C1B" w:rsidDel="00516C52">
          <w:rPr>
            <w:rFonts w:ascii="Calibri" w:eastAsia="Calibri" w:hAnsi="Calibri" w:cs="Calibri"/>
          </w:rPr>
          <w:delText xml:space="preserve"> and </w:delText>
        </w:r>
      </w:del>
      <w:r w:rsidR="00752C1B">
        <w:rPr>
          <w:rFonts w:ascii="Calibri" w:eastAsia="Calibri" w:hAnsi="Calibri" w:cs="Calibri"/>
        </w:rPr>
        <w:t xml:space="preserve">Scopus </w:t>
      </w:r>
      <w:ins w:id="20" w:author="William Lamb" w:date="2018-10-31T14:32:00Z">
        <w:r w:rsidR="00516C52">
          <w:rPr>
            <w:rFonts w:ascii="Calibri" w:eastAsia="Calibri" w:hAnsi="Calibri" w:cs="Calibri"/>
          </w:rPr>
          <w:t xml:space="preserve">and </w:t>
        </w:r>
      </w:ins>
      <w:ins w:id="21" w:author="William Lamb" w:date="2018-10-31T14:33:00Z">
        <w:r w:rsidR="00516C52">
          <w:lastRenderedPageBreak/>
          <w:t xml:space="preserve">EBSCOhost </w:t>
        </w:r>
      </w:ins>
      <w:r w:rsidR="00752C1B">
        <w:rPr>
          <w:rFonts w:ascii="Calibri" w:eastAsia="Calibri" w:hAnsi="Calibri" w:cs="Calibri"/>
        </w:rPr>
        <w:t>literature databases (see methods). Our interpretation of case study research is straightforward: if an article mentions a city name in the abstract or title, we assume it is a case study located in the city (or cities) mentioned.</w:t>
      </w:r>
      <w:r w:rsidR="0034754E">
        <w:rPr>
          <w:rFonts w:ascii="Calibri" w:eastAsia="Calibri" w:hAnsi="Calibri" w:cs="Calibri"/>
        </w:rPr>
        <w:t xml:space="preserve"> Our dataset for the proceeding analysis consists of </w:t>
      </w:r>
      <w:del w:id="22" w:author="William Lamb" w:date="2018-10-31T14:33:00Z">
        <w:r w:rsidR="0034754E" w:rsidRPr="0034754E" w:rsidDel="00516C52">
          <w:rPr>
            <w:rFonts w:ascii="Calibri" w:eastAsia="Calibri" w:hAnsi="Calibri" w:cs="Calibri"/>
          </w:rPr>
          <w:delText>3</w:delText>
        </w:r>
      </w:del>
      <w:ins w:id="23" w:author="William Lamb" w:date="2018-10-31T14:33:00Z">
        <w:r w:rsidR="00516C52">
          <w:rPr>
            <w:rFonts w:ascii="Calibri" w:eastAsia="Calibri" w:hAnsi="Calibri" w:cs="Calibri"/>
          </w:rPr>
          <w:t>4</w:t>
        </w:r>
      </w:ins>
      <w:r w:rsidR="0034754E" w:rsidRPr="0034754E">
        <w:rPr>
          <w:rFonts w:ascii="Calibri" w:eastAsia="Calibri" w:hAnsi="Calibri" w:cs="Calibri"/>
        </w:rPr>
        <w:t>,44</w:t>
      </w:r>
      <w:del w:id="24" w:author="William Lamb" w:date="2018-10-31T14:33:00Z">
        <w:r w:rsidR="0034754E" w:rsidRPr="0034754E" w:rsidDel="00516C52">
          <w:rPr>
            <w:rFonts w:ascii="Calibri" w:eastAsia="Calibri" w:hAnsi="Calibri" w:cs="Calibri"/>
          </w:rPr>
          <w:delText>0</w:delText>
        </w:r>
      </w:del>
      <w:ins w:id="25" w:author="William Lamb" w:date="2018-10-31T14:33:00Z">
        <w:r w:rsidR="00516C52">
          <w:rPr>
            <w:rFonts w:ascii="Calibri" w:eastAsia="Calibri" w:hAnsi="Calibri" w:cs="Calibri"/>
          </w:rPr>
          <w:t>4</w:t>
        </w:r>
      </w:ins>
      <w:r w:rsidR="0034754E">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p>
    <w:p w14:paraId="5E2A129B" w14:textId="24BC1A71" w:rsidR="00FF4827" w:rsidRPr="00FF4827" w:rsidRDefault="00F742D2">
      <w:pPr>
        <w:pStyle w:val="Heading2"/>
        <w:spacing w:line="480" w:lineRule="auto"/>
        <w:pPrChange w:id="26" w:author="William Lamb" w:date="2018-11-09T11:08:00Z">
          <w:pPr>
            <w:pStyle w:val="Heading2"/>
          </w:pPr>
        </w:pPrChange>
      </w:pPr>
      <w:r>
        <w:t>Urban case studies are</w:t>
      </w:r>
      <w:r w:rsidR="00CC3801">
        <w:t xml:space="preserve"> biased towards large cities</w:t>
      </w:r>
      <w:r w:rsidR="007A7F6F">
        <w:t xml:space="preserve"> and the global North</w:t>
      </w:r>
    </w:p>
    <w:p w14:paraId="242791AE" w14:textId="19E06E05" w:rsidR="004866B8" w:rsidRDefault="004866B8" w:rsidP="00EB245C">
      <w:pPr>
        <w:spacing w:line="480" w:lineRule="auto"/>
        <w:rPr>
          <w:rFonts w:ascii="Calibri" w:eastAsia="Calibri" w:hAnsi="Calibri" w:cs="Calibri"/>
        </w:rPr>
      </w:pPr>
      <w:r>
        <w:rPr>
          <w:rFonts w:ascii="Calibri" w:eastAsia="Calibri" w:hAnsi="Calibri" w:cs="Calibri"/>
        </w:rPr>
        <w:t xml:space="preserve">Cities vary in many dimensions, including size, </w:t>
      </w:r>
      <w:del w:id="27" w:author="William Lamb" w:date="2018-10-23T13:04:00Z">
        <w:r w:rsidDel="0076504B">
          <w:rPr>
            <w:rFonts w:ascii="Calibri" w:eastAsia="Calibri" w:hAnsi="Calibri" w:cs="Calibri"/>
          </w:rPr>
          <w:delText xml:space="preserve">wealth </w:delText>
        </w:r>
      </w:del>
      <w:ins w:id="28" w:author="William Lamb" w:date="2018-10-23T13:04:00Z">
        <w:r w:rsidR="0076504B">
          <w:rPr>
            <w:rFonts w:ascii="Calibri" w:eastAsia="Calibri" w:hAnsi="Calibri" w:cs="Calibri"/>
          </w:rPr>
          <w:t xml:space="preserve">income </w:t>
        </w:r>
      </w:ins>
      <w:r>
        <w:rPr>
          <w:rFonts w:ascii="Calibri" w:eastAsia="Calibri" w:hAnsi="Calibri" w:cs="Calibri"/>
        </w:rPr>
        <w:t xml:space="preserve">and </w:t>
      </w:r>
      <w:ins w:id="29" w:author="William Lamb" w:date="2018-10-31T14:34:00Z">
        <w:r w:rsidR="00516C52">
          <w:rPr>
            <w:rFonts w:ascii="Calibri" w:eastAsia="Calibri" w:hAnsi="Calibri" w:cs="Calibri"/>
          </w:rPr>
          <w:t xml:space="preserve">rates of </w:t>
        </w:r>
      </w:ins>
      <w:del w:id="30" w:author="William Lamb" w:date="2018-10-31T14:35:00Z">
        <w:r w:rsidDel="00516C52">
          <w:rPr>
            <w:rFonts w:ascii="Calibri" w:eastAsia="Calibri" w:hAnsi="Calibri" w:cs="Calibri"/>
          </w:rPr>
          <w:delText>infrastructure</w:delText>
        </w:r>
      </w:del>
      <w:del w:id="31" w:author="William Lamb" w:date="2018-10-23T13:05:00Z">
        <w:r w:rsidDel="0076504B">
          <w:rPr>
            <w:rFonts w:ascii="Calibri" w:eastAsia="Calibri" w:hAnsi="Calibri" w:cs="Calibri"/>
          </w:rPr>
          <w:delText xml:space="preserve"> </w:delText>
        </w:r>
      </w:del>
      <w:ins w:id="32" w:author="William Lamb" w:date="2018-10-23T13:05:00Z">
        <w:r w:rsidR="0076504B">
          <w:rPr>
            <w:rFonts w:ascii="Calibri" w:eastAsia="Calibri" w:hAnsi="Calibri" w:cs="Calibri"/>
          </w:rPr>
          <w:t>access</w:t>
        </w:r>
      </w:ins>
      <w:ins w:id="33" w:author="William Lamb" w:date="2018-10-31T14:35:00Z">
        <w:r w:rsidR="00516C52">
          <w:rPr>
            <w:rFonts w:ascii="Calibri" w:eastAsia="Calibri" w:hAnsi="Calibri" w:cs="Calibri"/>
          </w:rPr>
          <w:t xml:space="preserve"> to different infrastructures (such as housing and energy services)</w:t>
        </w:r>
      </w:ins>
      <w:del w:id="34" w:author="William Lamb" w:date="2018-10-23T13:05:00Z">
        <w:r w:rsidDel="0076504B">
          <w:rPr>
            <w:rFonts w:ascii="Calibri" w:eastAsia="Calibri" w:hAnsi="Calibri" w:cs="Calibri"/>
          </w:rPr>
          <w:delText>development</w:delText>
        </w:r>
      </w:del>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03B78F02" w:rsidR="002C6A9B" w:rsidRDefault="002C6A9B" w:rsidP="00EB245C">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ins w:id="35" w:author="William Lamb" w:date="2018-10-23T16:25:00Z">
        <w:r w:rsidR="00A211C9">
          <w:rPr>
            <w:rFonts w:ascii="Calibri" w:eastAsia="Calibri" w:hAnsi="Calibri" w:cs="Calibri"/>
          </w:rPr>
          <w:t xml:space="preserve">four </w:t>
        </w:r>
      </w:ins>
      <w:r>
        <w:rPr>
          <w:rFonts w:ascii="Calibri" w:eastAsia="Calibri" w:hAnsi="Calibri" w:cs="Calibri"/>
        </w:rPr>
        <w:t xml:space="preserve">different city sizes, from a small number of familiar ‘mega-cities’ (over 10m inhabitants), </w:t>
      </w:r>
      <w:ins w:id="36" w:author="William Lamb" w:date="2018-10-23T16:26:00Z">
        <w:r w:rsidR="00A211C9">
          <w:rPr>
            <w:rFonts w:ascii="Calibri" w:eastAsia="Calibri" w:hAnsi="Calibri" w:cs="Calibri"/>
          </w:rPr>
          <w:t xml:space="preserve">to </w:t>
        </w:r>
      </w:ins>
      <w:del w:id="37" w:author="William Lamb" w:date="2018-10-23T16:24:00Z">
        <w:r w:rsidDel="00A211C9">
          <w:rPr>
            <w:rFonts w:ascii="Calibri" w:eastAsia="Calibri" w:hAnsi="Calibri" w:cs="Calibri"/>
          </w:rPr>
          <w:delText xml:space="preserve">to dozens of smaller national and regional capital cities </w:delText>
        </w:r>
      </w:del>
      <w:ins w:id="38" w:author="William Lamb" w:date="2018-10-23T16:24:00Z">
        <w:r w:rsidR="00A211C9">
          <w:rPr>
            <w:rFonts w:ascii="Calibri" w:eastAsia="Calibri" w:hAnsi="Calibri" w:cs="Calibri"/>
          </w:rPr>
          <w:t xml:space="preserve">large cities between </w:t>
        </w:r>
      </w:ins>
      <w:del w:id="39" w:author="William Lamb" w:date="2018-10-23T16:24:00Z">
        <w:r w:rsidDel="00A211C9">
          <w:rPr>
            <w:rFonts w:ascii="Calibri" w:eastAsia="Calibri" w:hAnsi="Calibri" w:cs="Calibri"/>
          </w:rPr>
          <w:delText>(</w:delText>
        </w:r>
      </w:del>
      <w:r>
        <w:rPr>
          <w:rFonts w:ascii="Calibri" w:eastAsia="Calibri" w:hAnsi="Calibri" w:cs="Calibri"/>
        </w:rPr>
        <w:t>1-10m</w:t>
      </w:r>
      <w:del w:id="40" w:author="William Lamb" w:date="2018-10-23T16:24:00Z">
        <w:r w:rsidDel="00A211C9">
          <w:rPr>
            <w:rFonts w:ascii="Calibri" w:eastAsia="Calibri" w:hAnsi="Calibri" w:cs="Calibri"/>
          </w:rPr>
          <w:delText>)</w:delText>
        </w:r>
      </w:del>
      <w:r>
        <w:rPr>
          <w:rFonts w:ascii="Calibri" w:eastAsia="Calibri" w:hAnsi="Calibri" w:cs="Calibri"/>
        </w:rPr>
        <w:t xml:space="preserve">, </w:t>
      </w:r>
      <w:del w:id="41" w:author="William Lamb" w:date="2018-10-31T14:36:00Z">
        <w:r w:rsidDel="00516C52">
          <w:rPr>
            <w:rFonts w:ascii="Calibri" w:eastAsia="Calibri" w:hAnsi="Calibri" w:cs="Calibri"/>
          </w:rPr>
          <w:delText xml:space="preserve">and </w:delText>
        </w:r>
      </w:del>
      <w:ins w:id="42" w:author="William Lamb" w:date="2018-10-31T14:36:00Z">
        <w:r w:rsidR="00516C52">
          <w:rPr>
            <w:rFonts w:ascii="Calibri" w:eastAsia="Calibri" w:hAnsi="Calibri" w:cs="Calibri"/>
          </w:rPr>
          <w:t xml:space="preserve">to </w:t>
        </w:r>
      </w:ins>
      <w:r>
        <w:rPr>
          <w:rFonts w:ascii="Calibri" w:eastAsia="Calibri" w:hAnsi="Calibri" w:cs="Calibri"/>
        </w:rPr>
        <w:t xml:space="preserve">hundreds of </w:t>
      </w:r>
      <w:del w:id="43" w:author="William Lamb" w:date="2018-10-23T16:26:00Z">
        <w:r w:rsidDel="00A211C9">
          <w:rPr>
            <w:rFonts w:ascii="Calibri" w:eastAsia="Calibri" w:hAnsi="Calibri" w:cs="Calibri"/>
          </w:rPr>
          <w:delText xml:space="preserve">yet </w:delText>
        </w:r>
      </w:del>
      <w:ins w:id="44" w:author="William Lamb" w:date="2018-10-23T16:26:00Z">
        <w:r w:rsidR="00A211C9">
          <w:rPr>
            <w:rFonts w:ascii="Calibri" w:eastAsia="Calibri" w:hAnsi="Calibri" w:cs="Calibri"/>
          </w:rPr>
          <w:t xml:space="preserve">medium (0.3-1m) and </w:t>
        </w:r>
      </w:ins>
      <w:r>
        <w:rPr>
          <w:rFonts w:ascii="Calibri" w:eastAsia="Calibri" w:hAnsi="Calibri" w:cs="Calibri"/>
        </w:rPr>
        <w:t xml:space="preserve">smaller </w:t>
      </w:r>
      <w:ins w:id="45" w:author="William Lamb" w:date="2018-10-23T16:26:00Z">
        <w:r w:rsidR="00A211C9">
          <w:rPr>
            <w:rFonts w:ascii="Calibri" w:eastAsia="Calibri" w:hAnsi="Calibri" w:cs="Calibri"/>
          </w:rPr>
          <w:t xml:space="preserve">(&lt;0.3m) </w:t>
        </w:r>
      </w:ins>
      <w:del w:id="46" w:author="William Lamb" w:date="2018-10-23T13:08:00Z">
        <w:r w:rsidDel="0076504B">
          <w:rPr>
            <w:rFonts w:ascii="Calibri" w:eastAsia="Calibri" w:hAnsi="Calibri" w:cs="Calibri"/>
          </w:rPr>
          <w:delText>metropoles</w:delText>
        </w:r>
      </w:del>
      <w:ins w:id="47" w:author="William Lamb" w:date="2018-10-23T13:08:00Z">
        <w:r w:rsidR="0076504B">
          <w:rPr>
            <w:rFonts w:ascii="Calibri" w:eastAsia="Calibri" w:hAnsi="Calibri" w:cs="Calibri"/>
          </w:rPr>
          <w:t>cities</w:t>
        </w:r>
      </w:ins>
      <w:r>
        <w:rPr>
          <w:rFonts w:ascii="Calibri" w:eastAsia="Calibri" w:hAnsi="Calibri" w:cs="Calibri"/>
        </w:rPr>
        <w:t xml:space="preserve">. The majority of research so far has focused on larger cities, with </w:t>
      </w:r>
      <w:del w:id="48" w:author="William Lamb" w:date="2018-10-23T16:35:00Z">
        <w:r w:rsidDel="00A211C9">
          <w:rPr>
            <w:rFonts w:ascii="Calibri" w:eastAsia="Calibri" w:hAnsi="Calibri" w:cs="Calibri"/>
          </w:rPr>
          <w:delText>a small number of</w:delText>
        </w:r>
      </w:del>
      <w:ins w:id="49" w:author="William Lamb" w:date="2018-10-23T16:35:00Z">
        <w:r w:rsidR="00A211C9">
          <w:rPr>
            <w:rFonts w:ascii="Calibri" w:eastAsia="Calibri" w:hAnsi="Calibri" w:cs="Calibri"/>
          </w:rPr>
          <w:t>specific</w:t>
        </w:r>
      </w:ins>
      <w:r>
        <w:rPr>
          <w:rFonts w:ascii="Calibri" w:eastAsia="Calibri" w:hAnsi="Calibri" w:cs="Calibri"/>
        </w:rPr>
        <w:t xml:space="preserve"> mega-cities receiving particular attention: Beijing (</w:t>
      </w:r>
      <w:del w:id="50" w:author="William Lamb" w:date="2018-10-31T14:37:00Z">
        <w:r w:rsidDel="00516C52">
          <w:rPr>
            <w:rFonts w:ascii="Calibri" w:eastAsia="Calibri" w:hAnsi="Calibri" w:cs="Calibri"/>
          </w:rPr>
          <w:delText xml:space="preserve">284 </w:delText>
        </w:r>
      </w:del>
      <w:ins w:id="51" w:author="William Lamb" w:date="2018-10-31T14:37:00Z">
        <w:r w:rsidR="00516C52">
          <w:rPr>
            <w:rFonts w:ascii="Calibri" w:eastAsia="Calibri" w:hAnsi="Calibri" w:cs="Calibri"/>
          </w:rPr>
          <w:t xml:space="preserve">407 </w:t>
        </w:r>
      </w:ins>
      <w:r>
        <w:rPr>
          <w:rFonts w:ascii="Calibri" w:eastAsia="Calibri" w:hAnsi="Calibri" w:cs="Calibri"/>
        </w:rPr>
        <w:t xml:space="preserve">articles), </w:t>
      </w:r>
      <w:ins w:id="52" w:author="William Lamb" w:date="2018-10-31T14:37:00Z">
        <w:r w:rsidR="00516C52">
          <w:rPr>
            <w:rFonts w:ascii="Calibri" w:eastAsia="Calibri" w:hAnsi="Calibri" w:cs="Calibri"/>
          </w:rPr>
          <w:t xml:space="preserve">Shanghai (213), </w:t>
        </w:r>
      </w:ins>
      <w:r>
        <w:rPr>
          <w:rFonts w:ascii="Calibri" w:eastAsia="Calibri" w:hAnsi="Calibri" w:cs="Calibri"/>
        </w:rPr>
        <w:t>New York (1</w:t>
      </w:r>
      <w:del w:id="53" w:author="William Lamb" w:date="2018-10-31T14:37:00Z">
        <w:r w:rsidDel="00516C52">
          <w:rPr>
            <w:rFonts w:ascii="Calibri" w:eastAsia="Calibri" w:hAnsi="Calibri" w:cs="Calibri"/>
          </w:rPr>
          <w:delText>46</w:delText>
        </w:r>
      </w:del>
      <w:ins w:id="54" w:author="William Lamb" w:date="2018-10-31T14:37:00Z">
        <w:r w:rsidR="00516C52">
          <w:rPr>
            <w:rFonts w:ascii="Calibri" w:eastAsia="Calibri" w:hAnsi="Calibri" w:cs="Calibri"/>
          </w:rPr>
          <w:t>84</w:t>
        </w:r>
      </w:ins>
      <w:r>
        <w:rPr>
          <w:rFonts w:ascii="Calibri" w:eastAsia="Calibri" w:hAnsi="Calibri" w:cs="Calibri"/>
        </w:rPr>
        <w:t>)</w:t>
      </w:r>
      <w:ins w:id="55" w:author="William Lamb" w:date="2018-10-31T14:38:00Z">
        <w:r w:rsidR="00516C52">
          <w:rPr>
            <w:rFonts w:ascii="Calibri" w:eastAsia="Calibri" w:hAnsi="Calibri" w:cs="Calibri"/>
          </w:rPr>
          <w:t>,</w:t>
        </w:r>
      </w:ins>
      <w:del w:id="56" w:author="William Lamb" w:date="2018-10-31T14:37:00Z">
        <w:r w:rsidDel="00516C52">
          <w:rPr>
            <w:rFonts w:ascii="Calibri" w:eastAsia="Calibri" w:hAnsi="Calibri" w:cs="Calibri"/>
          </w:rPr>
          <w:delText>, Shanghai (140)</w:delText>
        </w:r>
      </w:del>
      <w:r>
        <w:rPr>
          <w:rFonts w:ascii="Calibri" w:eastAsia="Calibri" w:hAnsi="Calibri" w:cs="Calibri"/>
        </w:rPr>
        <w:t xml:space="preserve"> </w:t>
      </w:r>
      <w:del w:id="57" w:author="William Lamb" w:date="2018-10-31T14:38:00Z">
        <w:r w:rsidDel="00516C52">
          <w:rPr>
            <w:rFonts w:ascii="Calibri" w:eastAsia="Calibri" w:hAnsi="Calibri" w:cs="Calibri"/>
          </w:rPr>
          <w:delText xml:space="preserve">and </w:delText>
        </w:r>
      </w:del>
      <w:r>
        <w:rPr>
          <w:rFonts w:ascii="Calibri" w:eastAsia="Calibri" w:hAnsi="Calibri" w:cs="Calibri"/>
        </w:rPr>
        <w:t>London (1</w:t>
      </w:r>
      <w:ins w:id="58" w:author="William Lamb" w:date="2018-10-31T14:38:00Z">
        <w:r w:rsidR="00516C52">
          <w:rPr>
            <w:rFonts w:ascii="Calibri" w:eastAsia="Calibri" w:hAnsi="Calibri" w:cs="Calibri"/>
          </w:rPr>
          <w:t>3</w:t>
        </w:r>
      </w:ins>
      <w:del w:id="59" w:author="William Lamb" w:date="2018-10-31T14:38:00Z">
        <w:r w:rsidDel="00516C52">
          <w:rPr>
            <w:rFonts w:ascii="Calibri" w:eastAsia="Calibri" w:hAnsi="Calibri" w:cs="Calibri"/>
          </w:rPr>
          <w:delText>1</w:delText>
        </w:r>
      </w:del>
      <w:r>
        <w:rPr>
          <w:rFonts w:ascii="Calibri" w:eastAsia="Calibri" w:hAnsi="Calibri" w:cs="Calibri"/>
        </w:rPr>
        <w:t>7)</w:t>
      </w:r>
      <w:ins w:id="60" w:author="William Lamb" w:date="2018-10-31T14:38:00Z">
        <w:r w:rsidR="00516C52">
          <w:rPr>
            <w:rFonts w:ascii="Calibri" w:eastAsia="Calibri" w:hAnsi="Calibri" w:cs="Calibri"/>
          </w:rPr>
          <w:t xml:space="preserve"> and Tianjin (109)</w:t>
        </w:r>
      </w:ins>
      <w:r>
        <w:rPr>
          <w:rFonts w:ascii="Calibri" w:eastAsia="Calibri" w:hAnsi="Calibri" w:cs="Calibri"/>
        </w:rPr>
        <w:t>. Other cities are mentioned in fewer than 100 articles each.</w:t>
      </w:r>
    </w:p>
    <w:p w14:paraId="294798F5" w14:textId="294692AF" w:rsidR="0075626F" w:rsidRDefault="0075626F" w:rsidP="00EB245C">
      <w:pPr>
        <w:keepNext/>
        <w:spacing w:line="480" w:lineRule="auto"/>
      </w:pPr>
      <w:del w:id="61" w:author="William Lamb" w:date="2018-10-30T13:12:00Z">
        <w:r w:rsidDel="008E726E">
          <w:rPr>
            <w:noProof/>
          </w:rPr>
          <w:lastRenderedPageBreak/>
          <w:drawing>
            <wp:inline distT="0" distB="0" distL="0" distR="0" wp14:anchorId="7F0C110A" wp14:editId="6C3FF50B">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del>
      <w:ins w:id="62" w:author="William Lamb" w:date="2018-10-30T13:13:00Z">
        <w:r w:rsidR="008E726E">
          <w:rPr>
            <w:noProof/>
          </w:rPr>
          <w:drawing>
            <wp:inline distT="0" distB="0" distL="0" distR="0" wp14:anchorId="137606F0" wp14:editId="5766A1D7">
              <wp:extent cx="4219964" cy="3067818"/>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19964" cy="3067818"/>
                      </a:xfrm>
                      <a:prstGeom prst="rect">
                        <a:avLst/>
                      </a:prstGeom>
                    </pic:spPr>
                  </pic:pic>
                </a:graphicData>
              </a:graphic>
            </wp:inline>
          </w:drawing>
        </w:r>
      </w:ins>
    </w:p>
    <w:p w14:paraId="3AC3A7E0" w14:textId="42355609" w:rsidR="0075626F" w:rsidRDefault="0075626F" w:rsidP="000708F6">
      <w:pPr>
        <w:pStyle w:val="Caption"/>
        <w:spacing w:line="480" w:lineRule="auto"/>
        <w:rPr>
          <w:rFonts w:ascii="Calibri" w:eastAsia="Calibri" w:hAnsi="Calibri" w:cs="Calibri"/>
        </w:rPr>
      </w:pPr>
      <w:bookmarkStart w:id="63" w:name="_Ref512426545"/>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1</w:t>
      </w:r>
      <w:r>
        <w:rPr>
          <w:b/>
        </w:rPr>
        <w:fldChar w:fldCharType="end"/>
      </w:r>
      <w:bookmarkEnd w:id="63"/>
      <w:r w:rsidRPr="00A15631">
        <w:rPr>
          <w:b/>
        </w:rPr>
        <w:t xml:space="preserve">: </w:t>
      </w:r>
      <w:r>
        <w:rPr>
          <w:b/>
        </w:rPr>
        <w:t>Number of</w:t>
      </w:r>
      <w:r w:rsidRPr="00A15631">
        <w:rPr>
          <w:b/>
        </w:rPr>
        <w:t xml:space="preserve"> urban climate mitigation articles, grouped according to city size. </w:t>
      </w:r>
      <w:r>
        <w:t>The 15 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115948B9" w14:textId="235F9AF4" w:rsidR="0075626F" w:rsidDel="00516C52" w:rsidRDefault="0075626F" w:rsidP="00B474D8">
      <w:pPr>
        <w:spacing w:line="480" w:lineRule="auto"/>
        <w:rPr>
          <w:del w:id="64" w:author="William Lamb" w:date="2018-10-31T14:38:00Z"/>
          <w:rFonts w:ascii="Calibri" w:eastAsia="Calibri" w:hAnsi="Calibri" w:cs="Calibri"/>
        </w:rPr>
      </w:pPr>
    </w:p>
    <w:p w14:paraId="268AC922" w14:textId="20755302" w:rsidR="0075626F" w:rsidRDefault="0075626F">
      <w:pPr>
        <w:spacing w:line="480" w:lineRule="auto"/>
      </w:pPr>
      <w:r>
        <w:rPr>
          <w:rFonts w:ascii="Calibri" w:eastAsia="Calibri" w:hAnsi="Calibri" w:cs="Calibri"/>
        </w:rPr>
        <w:t xml:space="preserve">Considering the global distribution of population, the current focus on larger cities does not seem to be justified. Just </w:t>
      </w:r>
      <w:del w:id="65" w:author="William Lamb" w:date="2018-10-31T14:39:00Z">
        <w:r w:rsidDel="00516C52">
          <w:rPr>
            <w:rFonts w:ascii="Calibri" w:eastAsia="Calibri" w:hAnsi="Calibri" w:cs="Calibri"/>
          </w:rPr>
          <w:delText>10</w:delText>
        </w:r>
      </w:del>
      <w:ins w:id="66" w:author="William Lamb" w:date="2018-10-31T14:39:00Z">
        <w:r w:rsidR="00516C52">
          <w:rPr>
            <w:rFonts w:ascii="Calibri" w:eastAsia="Calibri" w:hAnsi="Calibri" w:cs="Calibri"/>
          </w:rPr>
          <w:t>1</w:t>
        </w:r>
      </w:ins>
      <w:ins w:id="67" w:author="William Lamb" w:date="2018-10-31T14:41:00Z">
        <w:r w:rsidR="00516C52">
          <w:rPr>
            <w:rFonts w:ascii="Calibri" w:eastAsia="Calibri" w:hAnsi="Calibri" w:cs="Calibri"/>
          </w:rPr>
          <w:t>2</w:t>
        </w:r>
      </w:ins>
      <w:r>
        <w:rPr>
          <w:rFonts w:ascii="Calibri" w:eastAsia="Calibri" w:hAnsi="Calibri" w:cs="Calibri"/>
        </w:rPr>
        <w:t>% of the world’s urban population lives in mega-cities, compared to 4</w:t>
      </w:r>
      <w:ins w:id="68" w:author="William Lamb" w:date="2018-10-31T14:55:00Z">
        <w:r w:rsidR="006E1D84">
          <w:rPr>
            <w:rFonts w:ascii="Calibri" w:eastAsia="Calibri" w:hAnsi="Calibri" w:cs="Calibri"/>
          </w:rPr>
          <w:t>3</w:t>
        </w:r>
      </w:ins>
      <w:del w:id="69" w:author="William Lamb" w:date="2018-10-31T14:55:00Z">
        <w:r w:rsidDel="006E1D84">
          <w:rPr>
            <w:rFonts w:ascii="Calibri" w:eastAsia="Calibri" w:hAnsi="Calibri" w:cs="Calibri"/>
          </w:rPr>
          <w:delText>0</w:delText>
        </w:r>
      </w:del>
      <w:r>
        <w:rPr>
          <w:rFonts w:ascii="Calibri" w:eastAsia="Calibri" w:hAnsi="Calibri" w:cs="Calibri"/>
        </w:rPr>
        <w:t xml:space="preserve">% in small cities – yet both groups are treated </w:t>
      </w:r>
      <w:ins w:id="70" w:author="William Lamb" w:date="2018-10-31T14:56:00Z">
        <w:r w:rsidR="006E1D84">
          <w:rPr>
            <w:rFonts w:ascii="Calibri" w:eastAsia="Calibri" w:hAnsi="Calibri" w:cs="Calibri"/>
          </w:rPr>
          <w:t xml:space="preserve">almost </w:t>
        </w:r>
      </w:ins>
      <w:r>
        <w:rPr>
          <w:rFonts w:ascii="Calibri" w:eastAsia="Calibri" w:hAnsi="Calibri" w:cs="Calibri"/>
        </w:rPr>
        <w:t xml:space="preserve">equally in research, </w:t>
      </w:r>
      <w:del w:id="71" w:author="William Lamb" w:date="2018-10-31T14:55:00Z">
        <w:r w:rsidDel="006E1D84">
          <w:rPr>
            <w:rFonts w:ascii="Calibri" w:eastAsia="Calibri" w:hAnsi="Calibri" w:cs="Calibri"/>
          </w:rPr>
          <w:delText xml:space="preserve">each </w:delText>
        </w:r>
      </w:del>
      <w:r>
        <w:rPr>
          <w:rFonts w:ascii="Calibri" w:eastAsia="Calibri" w:hAnsi="Calibri" w:cs="Calibri"/>
        </w:rPr>
        <w:t xml:space="preserve">receiving </w:t>
      </w:r>
      <w:ins w:id="72" w:author="William Lamb" w:date="2018-10-31T14:56:00Z">
        <w:r w:rsidR="006E1D84">
          <w:rPr>
            <w:rFonts w:ascii="Calibri" w:eastAsia="Calibri" w:hAnsi="Calibri" w:cs="Calibri"/>
          </w:rPr>
          <w:t xml:space="preserve">19% and 22%, respectively </w:t>
        </w:r>
      </w:ins>
      <w:del w:id="73" w:author="William Lamb" w:date="2018-10-31T14:56:00Z">
        <w:r w:rsidDel="006E1D84">
          <w:rPr>
            <w:rFonts w:ascii="Calibri" w:eastAsia="Calibri" w:hAnsi="Calibri" w:cs="Calibri"/>
          </w:rPr>
          <w:delText xml:space="preserve">approximately 20% </w:delText>
        </w:r>
      </w:del>
      <w:r>
        <w:rPr>
          <w:rFonts w:ascii="Calibri" w:eastAsia="Calibri" w:hAnsi="Calibri" w:cs="Calibri"/>
        </w:rPr>
        <w:t>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w:t>
      </w:r>
      <w:del w:id="74" w:author="William Lamb" w:date="2018-10-31T14:57:00Z">
        <w:r w:rsidDel="006E1D84">
          <w:rPr>
            <w:rFonts w:ascii="Calibri" w:eastAsia="Calibri" w:hAnsi="Calibri" w:cs="Calibri"/>
          </w:rPr>
          <w:delText>10</w:delText>
        </w:r>
      </w:del>
      <w:ins w:id="75" w:author="William Lamb" w:date="2018-10-31T14:57:00Z">
        <w:r w:rsidR="006E1D84">
          <w:rPr>
            <w:rFonts w:ascii="Calibri" w:eastAsia="Calibri" w:hAnsi="Calibri" w:cs="Calibri"/>
          </w:rPr>
          <w:t>7</w:t>
        </w:r>
      </w:ins>
      <w:r>
        <w:rPr>
          <w:rFonts w:ascii="Calibri" w:eastAsia="Calibri" w:hAnsi="Calibri" w:cs="Calibri"/>
        </w:rPr>
        <w:t>%)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w:t>
      </w:r>
      <w:ins w:id="76" w:author="William Lamb" w:date="2018-10-31T15:12:00Z">
        <w:r w:rsidR="00D06C69">
          <w:t xml:space="preserve"> in all regions apart from North America</w:t>
        </w:r>
      </w:ins>
      <w:r>
        <w:t>.</w:t>
      </w:r>
      <w:del w:id="77" w:author="William Lamb" w:date="2018-10-31T15:11:00Z">
        <w:r w:rsidDel="00D06C69">
          <w:delText xml:space="preserve"> This pattern is repeated for literature citations, with progressively larger cities receiving, on average, more citations (SI Text</w:delText>
        </w:r>
        <w:r w:rsidR="00435728" w:rsidDel="00D06C69">
          <w:delText xml:space="preserve"> Figure 2</w:delText>
        </w:r>
        <w:r w:rsidDel="00D06C69">
          <w:delText>).</w:delText>
        </w:r>
      </w:del>
    </w:p>
    <w:p w14:paraId="2356EBAC" w14:textId="4EA1E575" w:rsidR="0075626F" w:rsidRDefault="0075626F">
      <w:pPr>
        <w:keepNext/>
        <w:spacing w:line="480" w:lineRule="auto"/>
      </w:pPr>
      <w:del w:id="78" w:author="William Lamb" w:date="2018-10-30T13:30:00Z">
        <w:r w:rsidDel="008E726E">
          <w:rPr>
            <w:noProof/>
          </w:rPr>
          <w:lastRenderedPageBreak/>
          <w:drawing>
            <wp:inline distT="0" distB="0" distL="0" distR="0" wp14:anchorId="6FAB1258" wp14:editId="2367507C">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del>
      <w:ins w:id="79" w:author="William Lamb" w:date="2018-10-31T14:54:00Z">
        <w:r w:rsidR="00CE3E64">
          <w:rPr>
            <w:noProof/>
          </w:rPr>
          <w:drawing>
            <wp:inline distT="0" distB="0" distL="0" distR="0" wp14:anchorId="33ECA687" wp14:editId="0AC1103B">
              <wp:extent cx="5760720" cy="2674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674620"/>
                      </a:xfrm>
                      <a:prstGeom prst="rect">
                        <a:avLst/>
                      </a:prstGeom>
                    </pic:spPr>
                  </pic:pic>
                </a:graphicData>
              </a:graphic>
            </wp:inline>
          </w:drawing>
        </w:r>
      </w:ins>
    </w:p>
    <w:p w14:paraId="589BE4F3" w14:textId="441CB8B7" w:rsidR="0075626F" w:rsidRDefault="0075626F">
      <w:pPr>
        <w:pStyle w:val="Caption"/>
        <w:spacing w:line="480" w:lineRule="auto"/>
      </w:pPr>
      <w:bookmarkStart w:id="80" w:name="_Ref512426532"/>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2</w:t>
      </w:r>
      <w:r>
        <w:rPr>
          <w:b/>
        </w:rPr>
        <w:fldChar w:fldCharType="end"/>
      </w:r>
      <w:bookmarkEnd w:id="80"/>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ins w:id="81" w:author="William Lamb" w:date="2018-10-25T11:59:00Z">
        <w:r w:rsidR="00147E3A">
          <w:t xml:space="preserve"> and </w:t>
        </w:r>
      </w:ins>
      <w:ins w:id="82" w:author="William Lamb" w:date="2018-10-25T12:00:00Z">
        <w:r w:rsidR="00147E3A">
          <w:t xml:space="preserve">the United Nations Population Division </w:t>
        </w:r>
      </w:ins>
      <w:ins w:id="83" w:author="William Lamb" w:date="2018-10-25T11:59:00Z">
        <w:r w:rsidR="00147E3A">
          <w:t>regionalisation</w:t>
        </w:r>
      </w:ins>
      <w:r w:rsidR="00B41750" w:rsidRPr="001500E5">
        <w:t xml:space="preserve"> </w:t>
      </w:r>
      <w:ins w:id="84" w:author="William Lamb" w:date="2018-10-25T12:00:00Z">
        <w:r w:rsidR="00147E3A">
          <w:t xml:space="preserve">are </w:t>
        </w:r>
      </w:ins>
      <w:r w:rsidR="00B41750" w:rsidRPr="001500E5">
        <w:t xml:space="preserve">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6CC09DD9" w:rsidR="0075626F" w:rsidRDefault="0075626F">
      <w:pPr>
        <w:spacing w:line="480" w:lineRule="auto"/>
        <w:rPr>
          <w:rFonts w:ascii="Calibri" w:eastAsia="Calibri" w:hAnsi="Calibri" w:cs="Calibri"/>
        </w:rPr>
      </w:pPr>
      <w:r>
        <w:rPr>
          <w:rFonts w:ascii="Calibri" w:eastAsia="Calibri" w:hAnsi="Calibri" w:cs="Calibri"/>
        </w:rPr>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w:t>
      </w:r>
      <w:del w:id="85" w:author="William Lamb" w:date="2018-10-31T15:35:00Z">
        <w:r w:rsidR="00435728" w:rsidDel="00B50BD9">
          <w:rPr>
            <w:rFonts w:ascii="Calibri" w:eastAsia="Calibri" w:hAnsi="Calibri" w:cs="Calibri"/>
          </w:rPr>
          <w:delText>3</w:delText>
        </w:r>
      </w:del>
      <w:ins w:id="86" w:author="William Lamb" w:date="2018-10-31T15:35:00Z">
        <w:r w:rsidR="00B50BD9">
          <w:rPr>
            <w:rFonts w:ascii="Calibri" w:eastAsia="Calibri" w:hAnsi="Calibri" w:cs="Calibri"/>
          </w:rPr>
          <w:t>2</w:t>
        </w:r>
      </w:ins>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And the least well represented segmen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4</w:t>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ins w:id="87" w:author="William Lamb" w:date="2018-10-31T15:36:00Z">
        <w:r w:rsidR="00B50BD9">
          <w:rPr>
            <w:rFonts w:ascii="Calibri" w:eastAsia="Calibri" w:hAnsi="Calibri" w:cs="Calibri"/>
          </w:rPr>
          <w:t xml:space="preserve"> </w:t>
        </w:r>
      </w:ins>
    </w:p>
    <w:p w14:paraId="475265FF" w14:textId="158D1714" w:rsidR="00481147" w:rsidRDefault="005E3FD5">
      <w:pPr>
        <w:spacing w:line="480" w:lineRule="auto"/>
        <w:rPr>
          <w:rFonts w:ascii="Calibri" w:eastAsia="Calibri" w:hAnsi="Calibri" w:cs="Calibri"/>
        </w:rPr>
      </w:pPr>
      <w:r>
        <w:rPr>
          <w:rFonts w:ascii="Calibri" w:eastAsia="Calibri" w:hAnsi="Calibri" w:cs="Calibri"/>
        </w:rPr>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ins w:id="88" w:author="William Lamb" w:date="2018-10-23T13:19:00Z">
        <w:r w:rsidR="0076504B">
          <w:rPr>
            <w:rFonts w:ascii="Calibri" w:eastAsia="Calibri" w:hAnsi="Calibri" w:cs="Calibri"/>
          </w:rPr>
          <w:t xml:space="preserve">urban </w:t>
        </w:r>
      </w:ins>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ins w:id="89" w:author="William Lamb" w:date="2018-10-23T13:11:00Z">
        <w:r w:rsidR="0076504B">
          <w:rPr>
            <w:rFonts w:ascii="Calibri" w:eastAsia="Calibri" w:hAnsi="Calibri" w:cs="Calibri"/>
          </w:rPr>
          <w:t>and comprehensive low-carbon retrofitting</w:t>
        </w:r>
      </w:ins>
      <w:ins w:id="90" w:author="William Lamb" w:date="2018-10-23T13:19:00Z">
        <w:r w:rsidR="0076504B">
          <w:rPr>
            <w:rFonts w:ascii="Calibri" w:eastAsia="Calibri" w:hAnsi="Calibri" w:cs="Calibri"/>
          </w:rPr>
          <w:t>, worldwide</w:t>
        </w:r>
      </w:ins>
      <w:del w:id="91" w:author="William Lamb" w:date="2018-10-23T13:19:00Z">
        <w:r w:rsidR="00AF7D5A" w:rsidDel="0076504B">
          <w:rPr>
            <w:rFonts w:ascii="Calibri" w:eastAsia="Calibri" w:hAnsi="Calibri" w:cs="Calibri"/>
          </w:rPr>
          <w:delText>wealthier</w:delText>
        </w:r>
        <w:r w:rsidR="00481147" w:rsidDel="0076504B">
          <w:rPr>
            <w:rFonts w:ascii="Calibri" w:eastAsia="Calibri" w:hAnsi="Calibri" w:cs="Calibri"/>
          </w:rPr>
          <w:delText xml:space="preserve"> </w:delText>
        </w:r>
      </w:del>
      <w:del w:id="92" w:author="William Lamb" w:date="2018-10-23T13:16:00Z">
        <w:r w:rsidR="000A1E3D" w:rsidDel="0076504B">
          <w:rPr>
            <w:rFonts w:ascii="Calibri" w:eastAsia="Calibri" w:hAnsi="Calibri" w:cs="Calibri"/>
          </w:rPr>
          <w:delText xml:space="preserve">Northern </w:delText>
        </w:r>
      </w:del>
      <w:del w:id="93" w:author="William Lamb" w:date="2018-10-23T13:19:00Z">
        <w:r w:rsidR="00481147" w:rsidDel="0076504B">
          <w:rPr>
            <w:rFonts w:ascii="Calibri" w:eastAsia="Calibri" w:hAnsi="Calibri" w:cs="Calibri"/>
          </w:rPr>
          <w:delText>cities</w:delText>
        </w:r>
      </w:del>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del w:id="94" w:author="William Lamb" w:date="2018-10-23T13:21:00Z">
        <w:r w:rsidR="000A1E3D" w:rsidDel="0076504B">
          <w:rPr>
            <w:rFonts w:ascii="Calibri" w:eastAsia="Calibri" w:hAnsi="Calibri" w:cs="Calibri"/>
          </w:rPr>
          <w:delText xml:space="preserve">these </w:delText>
        </w:r>
      </w:del>
      <w:ins w:id="95" w:author="William Lamb" w:date="2018-10-23T13:21:00Z">
        <w:r w:rsidR="0076504B">
          <w:rPr>
            <w:rFonts w:ascii="Calibri" w:eastAsia="Calibri" w:hAnsi="Calibri" w:cs="Calibri"/>
          </w:rPr>
          <w:t xml:space="preserve">wealthier </w:t>
        </w:r>
      </w:ins>
      <w:ins w:id="96" w:author="William Lamb" w:date="2018-10-23T13:27:00Z">
        <w:r w:rsidR="00F30EFF">
          <w:rPr>
            <w:rFonts w:ascii="Calibri" w:eastAsia="Calibri" w:hAnsi="Calibri" w:cs="Calibri"/>
          </w:rPr>
          <w:t xml:space="preserve">and high-emitting </w:t>
        </w:r>
      </w:ins>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del w:id="97" w:author="William Lamb" w:date="2018-10-23T13:31:00Z">
        <w:r w:rsidR="000A1E3D" w:rsidDel="00F30EFF">
          <w:rPr>
            <w:rFonts w:ascii="Calibri" w:eastAsia="Calibri" w:hAnsi="Calibri" w:cs="Calibri"/>
          </w:rPr>
          <w:delText>,</w:delText>
        </w:r>
      </w:del>
      <w:ins w:id="98" w:author="William Lamb" w:date="2018-10-23T13:31:00Z">
        <w:r w:rsidR="00F30EFF">
          <w:rPr>
            <w:rFonts w:ascii="Calibri" w:eastAsia="Calibri" w:hAnsi="Calibri" w:cs="Calibri"/>
          </w:rPr>
          <w:t>:</w:t>
        </w:r>
      </w:ins>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38/s41558-018-0152-7","ISSN":"1758-6798","author":[{"dropping-particle":"","family":"Kartha","given":"Sivan","non-dropping-particle":"","parse-names":false,"suffix":""},{"dropping-particle":"","family":"Athanasiou","given":"Tom","non-dropping-particle":"","parse-names":false,"suffix":""},{"dropping-particle":"","family":"Caney","given":"S","non-dropping-particle":"","parse-names":false,"suffix":""},{"dropping-particle":"","family":"Cripps","given":"E","non-dropping-particle":"","parse-names":false,"suffix":""},{"dropping-particle":"","family":"Dooley","given":"K","non-dropping-particle":"","parse-names":false,"suffix":""},{"dropping-particle":"","family":"Dubash","given":"N.K.","non-dropping-particle":"","parse-names":false,"suffix":""},{"dropping-particle":"","family":"Fei","given":"T","non-dropping-particle":"","parse-names":false,"suffix":""},{"dropping-particle":"","family":"Harris","given":"P.G.","non-dropping-particle":"","parse-names":false,"suffix":""},{"dropping-particle":"","family":"Holz","given":"C.","non-dropping-particle":"","parse-names":false,"suffix":""},{"dropping-particle":"","family":"Lahn","given":"B.","non-dropping-particle":"","parse-names":false,"suffix":""},{"dropping-particle":"","family":"Moellendorf","given":"D.","non-dropping-particle":"","parse-names":false,"suffix":""},{"dropping-particle":"","family":"Muller","given":"B.","non-dropping-particle":"","parse-names":false,"suffix":""},{"dropping-particle":"","family":"Roberts","given":"T.J.","non-dropping-particle":"","parse-names":false,"suffix":""},{"dropping-particle":"","family":"Sagar","given":"A.","non-dropping-particle":"","parse-names":false,"suffix":""},{"dropping-particle":"","family":"Shue","given":"H.","non-dropping-particle":"","parse-names":false,"suffix":""},{"dropping-particle":"","family":"Singer","given":"P.","non-dropping-particle":"","parse-names":false,"suffix":""},{"dropping-particle":"","family":"Winkler","given":"H.","non-dropping-particle":"","parse-names":false,"suffix":""}],"container-title":"Nature Climate Change","id":"ITEM-1","issue":"May","issued":{"date-parts":[["2018"]]},"page":"348-349","publisher":"Springer US","title":"Cascading biases against poorer countries","type":"article-journal","volume":"8"},"uris":["http://www.mendeley.com/documents/?uuid=f6c8150b-be2b-4b4d-bcf5-2d0f11c5edda"]}],"mendeley":{"formattedCitation":"&lt;sup&gt;8&lt;/sup&gt;","plainTextFormattedCitation":"8","previouslyFormattedCitation":"&lt;sup&gt;8&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 xml:space="preserve">will originate from </w:t>
      </w:r>
      <w:ins w:id="99" w:author="William Lamb" w:date="2018-10-23T13:28:00Z">
        <w:r w:rsidR="00F30EFF">
          <w:rPr>
            <w:rFonts w:ascii="Calibri" w:eastAsia="Calibri" w:hAnsi="Calibri" w:cs="Calibri"/>
          </w:rPr>
          <w:t xml:space="preserve">up-coming </w:t>
        </w:r>
      </w:ins>
      <w:r w:rsidR="00F217BC">
        <w:rPr>
          <w:rFonts w:ascii="Calibri" w:eastAsia="Calibri" w:hAnsi="Calibri" w:cs="Calibri"/>
        </w:rPr>
        <w:t>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16/S0140-6736(16)30068-X","ISBN":"0140-6736","ISSN":"1474547X","PMID":"27671670","abstract":"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author":[{"dropping-particle":"","family":"Sallis","given":"James F.","non-dropping-particle":"","parse-names":false,"suffix":""},{"dropping-particle":"","family":"Bull","given":"Fiona","non-dropping-particle":"","parse-names":false,"suffix":""},{"dropping-particle":"","family":"Burdett","given":"Ricky","non-dropping-particle":"","parse-names":false,"suffix":""},{"dropping-particle":"","family":"Frank","given":"Lawrence D.","non-dropping-particle":"","parse-names":false,"suffix":""},{"dropping-particle":"","family":"Griffiths","given":"Peter","non-dropping-particle":"","parse-names":false,"suffix":""},{"dropping-particle":"","family":"Giles-Corti","given":"Billie","non-dropping-particle":"","parse-names":false,"suffix":""},{"dropping-particle":"","family":"Stevenson","given":"Mark","non-dropping-particle":"","parse-names":false,"suffix":""}],"container-title":"The Lancet","id":"ITEM-1","issue":"10062","issued":{"date-parts":[["2016"]]},"page":"2936-2947","publisher":"Elsevier Ltd","title":"Use of science to guide city planning policy and practice: how to achieve healthy and sustainable future cities","type":"article-journal","volume":"388"},"uris":["http://www.mendeley.com/documents/?uuid=0c78de7a-b5c6-459d-9107-f61f1cb32a8d"]}],"mendeley":{"formattedCitation":"&lt;sup&gt;9&lt;/sup&gt;","plainTextFormattedCitation":"9","previouslyFormattedCitation":"&lt;sup&gt;9&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w:t>
      </w:r>
      <w:r w:rsidR="00F217BC">
        <w:rPr>
          <w:rFonts w:ascii="Calibri" w:eastAsia="Calibri" w:hAnsi="Calibri" w:cs="Calibri"/>
        </w:rPr>
        <w:lastRenderedPageBreak/>
        <w:t>urban forms requires a major shift in research focus.</w:t>
      </w:r>
      <w:ins w:id="100" w:author="William Lamb" w:date="2018-10-31T15:57:00Z">
        <w:r w:rsidR="007D3CEE">
          <w:rPr>
            <w:rFonts w:ascii="Calibri" w:eastAsia="Calibri" w:hAnsi="Calibri" w:cs="Calibri"/>
          </w:rPr>
          <w:t xml:space="preserve"> Since the IPCC 5</w:t>
        </w:r>
        <w:r w:rsidR="007D3CEE" w:rsidRPr="00CE1148">
          <w:rPr>
            <w:rFonts w:ascii="Calibri" w:eastAsia="Calibri" w:hAnsi="Calibri" w:cs="Calibri"/>
            <w:vertAlign w:val="superscript"/>
          </w:rPr>
          <w:t>th</w:t>
        </w:r>
        <w:r w:rsidR="007D3CEE">
          <w:rPr>
            <w:rFonts w:ascii="Calibri" w:eastAsia="Calibri" w:hAnsi="Calibri" w:cs="Calibri"/>
          </w:rPr>
          <w:t xml:space="preserve"> Assessment Report we do observe an uptake in case studies on </w:t>
        </w:r>
      </w:ins>
      <w:ins w:id="101" w:author="William Lamb" w:date="2018-10-31T15:58:00Z">
        <w:r w:rsidR="007D3CEE">
          <w:rPr>
            <w:rFonts w:ascii="Calibri" w:eastAsia="Calibri" w:hAnsi="Calibri" w:cs="Calibri"/>
          </w:rPr>
          <w:t>Asian cities, but only a very limited expansion of cases on African and Latin American cities (SI Text Fig 4).</w:t>
        </w:r>
      </w:ins>
    </w:p>
    <w:p w14:paraId="06D057B2" w14:textId="1B03D0FE" w:rsidR="00F217BC" w:rsidRDefault="000A5F74">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w:t>
      </w:r>
      <w:del w:id="102" w:author="William Lamb" w:date="2018-10-31T16:03:00Z">
        <w:r w:rsidR="005428EB" w:rsidDel="003E2EAE">
          <w:rPr>
            <w:rFonts w:ascii="Calibri" w:eastAsia="Calibri" w:hAnsi="Calibri" w:cs="Calibri"/>
          </w:rPr>
          <w:delText>3</w:delText>
        </w:r>
      </w:del>
      <w:ins w:id="103" w:author="William Lamb" w:date="2018-10-31T16:03:00Z">
        <w:r w:rsidR="003E2EAE">
          <w:rPr>
            <w:rFonts w:ascii="Calibri" w:eastAsia="Calibri" w:hAnsi="Calibri" w:cs="Calibri"/>
          </w:rPr>
          <w:t>5</w:t>
        </w:r>
      </w:ins>
      <w:r w:rsidR="001754F8">
        <w:rPr>
          <w:rFonts w:ascii="Calibri" w:eastAsia="Calibri" w:hAnsi="Calibri" w:cs="Calibri"/>
        </w:rPr>
        <w:t>% (</w:t>
      </w:r>
      <w:del w:id="104" w:author="William Lamb" w:date="2018-10-31T16:03:00Z">
        <w:r w:rsidR="001754F8" w:rsidDel="003E2EAE">
          <w:rPr>
            <w:rFonts w:ascii="Calibri" w:eastAsia="Calibri" w:hAnsi="Calibri" w:cs="Calibri"/>
          </w:rPr>
          <w:delText>281</w:delText>
        </w:r>
      </w:del>
      <w:ins w:id="105" w:author="William Lamb" w:date="2018-10-31T16:03:00Z">
        <w:r w:rsidR="003E2EAE">
          <w:rPr>
            <w:rFonts w:ascii="Calibri" w:eastAsia="Calibri" w:hAnsi="Calibri" w:cs="Calibri"/>
          </w:rPr>
          <w:t>315</w:t>
        </w:r>
      </w:ins>
      <w:r w:rsidR="001754F8">
        <w:rPr>
          <w:rFonts w:ascii="Calibri" w:eastAsia="Calibri" w:hAnsi="Calibri" w:cs="Calibri"/>
        </w:rPr>
        <w:t>/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del w:id="106" w:author="William Lamb" w:date="2018-10-23T13:53:00Z">
        <w:r w:rsidR="005428EB" w:rsidDel="00FB5F2C">
          <w:rPr>
            <w:rFonts w:ascii="Calibri" w:eastAsia="Calibri" w:hAnsi="Calibri" w:cs="Calibri"/>
          </w:rPr>
          <w:delText>small agglomerations</w:delText>
        </w:r>
      </w:del>
      <w:ins w:id="107" w:author="William Lamb" w:date="2018-10-23T13:53:00Z">
        <w:r w:rsidR="00FB5F2C">
          <w:rPr>
            <w:rFonts w:ascii="Calibri" w:eastAsia="Calibri" w:hAnsi="Calibri" w:cs="Calibri"/>
          </w:rPr>
          <w:t>these</w:t>
        </w:r>
      </w:ins>
      <w:r w:rsidR="005428EB">
        <w:rPr>
          <w:rFonts w:ascii="Calibri" w:eastAsia="Calibri" w:hAnsi="Calibri" w:cs="Calibri"/>
        </w:rPr>
        <w:t xml:space="preserve">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pPr>
        <w:pStyle w:val="Heading2"/>
        <w:spacing w:line="480" w:lineRule="auto"/>
        <w:rPr>
          <w:rFonts w:eastAsia="Calibri"/>
        </w:rPr>
        <w:pPrChange w:id="108" w:author="William Lamb" w:date="2018-11-09T11:08:00Z">
          <w:pPr>
            <w:pStyle w:val="Heading2"/>
          </w:pPr>
        </w:pPrChange>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5192287E" w:rsidR="00F966D5" w:rsidRDefault="0055295C" w:rsidP="00EB245C">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 xml:space="preserve">buildings, transport, waste), policies (infrastructure provisioning, behavioural incentives) and overarching concerns (human well-being, sustainability).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7D85B919" w:rsidR="004B5351" w:rsidRDefault="00BA4927" w:rsidP="00EB245C">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w:t>
      </w:r>
      <w:r w:rsidR="00800CE3">
        <w:rPr>
          <w:rFonts w:ascii="Calibri" w:eastAsia="Calibri" w:hAnsi="Calibri" w:cs="Calibri"/>
        </w:rPr>
        <w:lastRenderedPageBreak/>
        <w:t>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sidR="008E2951">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0E1AE873" w14:textId="092345C1" w:rsidR="00BA4927" w:rsidRDefault="00CD6C64" w:rsidP="00EB245C">
      <w:pPr>
        <w:spacing w:line="480" w:lineRule="auto"/>
        <w:rPr>
          <w:rFonts w:ascii="Calibri" w:eastAsia="Calibri" w:hAnsi="Calibri" w:cs="Calibri"/>
        </w:rPr>
      </w:pPr>
      <w:del w:id="109" w:author="William Lamb" w:date="2018-10-31T10:36:00Z">
        <w:r w:rsidDel="008078CB">
          <w:rPr>
            <w:rFonts w:ascii="Calibri" w:eastAsia="Calibri" w:hAnsi="Calibri" w:cs="Calibri"/>
            <w:noProof/>
          </w:rPr>
          <w:drawing>
            <wp:inline distT="0" distB="0" distL="0" distR="0" wp14:anchorId="7DB85370" wp14:editId="3686A862">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del>
      <w:ins w:id="110" w:author="William Lamb" w:date="2018-10-31T10:36:00Z">
        <w:r w:rsidR="008078CB">
          <w:rPr>
            <w:rFonts w:ascii="Calibri" w:eastAsia="Calibri" w:hAnsi="Calibri" w:cs="Calibri"/>
            <w:noProof/>
          </w:rPr>
          <w:drawing>
            <wp:inline distT="0" distB="0" distL="0" distR="0" wp14:anchorId="2937BC94" wp14:editId="59BED603">
              <wp:extent cx="5760720" cy="36950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ins>
    </w:p>
    <w:p w14:paraId="6E99FCD2" w14:textId="5B416241" w:rsidR="00994AE5" w:rsidRPr="00D66384" w:rsidRDefault="008637D8" w:rsidP="000708F6">
      <w:pPr>
        <w:pStyle w:val="Caption"/>
        <w:spacing w:line="480" w:lineRule="auto"/>
        <w:rPr>
          <w:b/>
        </w:rPr>
      </w:pPr>
      <w:bookmarkStart w:id="111"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C574DD">
        <w:rPr>
          <w:b/>
          <w:noProof/>
        </w:rPr>
        <w:t>3</w:t>
      </w:r>
      <w:r w:rsidR="003A275B" w:rsidRPr="00D66384">
        <w:rPr>
          <w:b/>
        </w:rPr>
        <w:fldChar w:fldCharType="end"/>
      </w:r>
      <w:bookmarkEnd w:id="111"/>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6CC359B5" w:rsidR="002D3326" w:rsidRDefault="00CD6C64" w:rsidP="000708F6">
      <w:pPr>
        <w:spacing w:line="480" w:lineRule="auto"/>
        <w:rPr>
          <w:ins w:id="112" w:author="William Lamb" w:date="2018-10-31T16:30:00Z"/>
          <w:rFonts w:ascii="Calibri" w:eastAsia="Calibri" w:hAnsi="Calibri" w:cs="Calibri"/>
        </w:rPr>
      </w:pPr>
      <w:commentRangeStart w:id="113"/>
      <w:r>
        <w:rPr>
          <w:rFonts w:ascii="Calibri" w:eastAsia="Calibri" w:hAnsi="Calibri" w:cs="Calibri"/>
        </w:rPr>
        <w:t>Demand</w:t>
      </w:r>
      <w:commentRangeEnd w:id="113"/>
      <w:r w:rsidR="00314D21">
        <w:rPr>
          <w:rStyle w:val="CommentReference"/>
        </w:rPr>
        <w:commentReference w:id="113"/>
      </w:r>
      <w:r>
        <w:rPr>
          <w:rFonts w:ascii="Calibri" w:eastAsia="Calibri" w:hAnsi="Calibri" w:cs="Calibri"/>
        </w:rPr>
        <w:t xml:space="preserve">-side topics (i.e. those that focus on end-use sectors and behaviours) are prevalent in </w:t>
      </w:r>
      <w:del w:id="114" w:author="William Lamb" w:date="2018-10-31T16:22:00Z">
        <w:r w:rsidDel="009251C5">
          <w:rPr>
            <w:rFonts w:ascii="Calibri" w:eastAsia="Calibri" w:hAnsi="Calibri" w:cs="Calibri"/>
          </w:rPr>
          <w:delText xml:space="preserve">the </w:delText>
        </w:r>
      </w:del>
      <w:r>
        <w:rPr>
          <w:rFonts w:ascii="Calibri" w:eastAsia="Calibri" w:hAnsi="Calibri" w:cs="Calibri"/>
        </w:rPr>
        <w:t xml:space="preserve">case studies. These include </w:t>
      </w:r>
      <w:del w:id="115" w:author="William Lamb" w:date="2018-10-31T16:22:00Z">
        <w:r w:rsidR="00EE30A7" w:rsidDel="009251C5">
          <w:rPr>
            <w:rFonts w:ascii="Calibri" w:eastAsia="Calibri" w:hAnsi="Calibri" w:cs="Calibri"/>
          </w:rPr>
          <w:delText xml:space="preserve">including </w:delText>
        </w:r>
      </w:del>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ins w:id="116" w:author="William Lamb" w:date="2018-10-31T17:05:00Z">
        <w:r w:rsidR="00F620F5">
          <w:rPr>
            <w:rFonts w:ascii="Calibri" w:eastAsia="Calibri" w:hAnsi="Calibri" w:cs="Calibri"/>
          </w:rPr>
          <w:t xml:space="preserve">, </w:t>
        </w:r>
      </w:ins>
      <w:del w:id="117" w:author="William Lamb" w:date="2018-10-31T17:05:00Z">
        <w:r w:rsidR="00A32826" w:rsidDel="00F620F5">
          <w:rPr>
            <w:rFonts w:ascii="Calibri" w:eastAsia="Calibri" w:hAnsi="Calibri" w:cs="Calibri"/>
          </w:rPr>
          <w:delText xml:space="preserve"> </w:delText>
        </w:r>
        <w:r w:rsidR="002D3326" w:rsidDel="00F620F5">
          <w:rPr>
            <w:rFonts w:ascii="Calibri" w:eastAsia="Calibri" w:hAnsi="Calibri" w:cs="Calibri"/>
          </w:rPr>
          <w:delText xml:space="preserve">and </w:delText>
        </w:r>
      </w:del>
      <w:r w:rsidR="002D3326">
        <w:rPr>
          <w:rFonts w:ascii="Calibri" w:eastAsia="Calibri" w:hAnsi="Calibri" w:cs="Calibri"/>
        </w:rPr>
        <w:t xml:space="preserve">heat </w:t>
      </w:r>
      <w:ins w:id="118" w:author="William Lamb" w:date="2018-10-31T17:05:00Z">
        <w:r w:rsidR="00F620F5">
          <w:rPr>
            <w:rFonts w:ascii="Calibri" w:eastAsia="Calibri" w:hAnsi="Calibri" w:cs="Calibri"/>
          </w:rPr>
          <w:t xml:space="preserve">and cooling </w:t>
        </w:r>
      </w:ins>
      <w:r w:rsidR="00A32826">
        <w:rPr>
          <w:rFonts w:ascii="Calibri" w:eastAsia="Calibri" w:hAnsi="Calibri" w:cs="Calibri"/>
        </w:rPr>
        <w:t xml:space="preserve">demand in buildings – alongside issues of urban </w:t>
      </w:r>
      <w:ins w:id="119" w:author="William Lamb" w:date="2018-10-31T16:22:00Z">
        <w:r w:rsidR="009251C5">
          <w:rPr>
            <w:rFonts w:ascii="Calibri" w:eastAsia="Calibri" w:hAnsi="Calibri" w:cs="Calibri"/>
          </w:rPr>
          <w:t xml:space="preserve">climate </w:t>
        </w:r>
      </w:ins>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ins w:id="120" w:author="William Lamb" w:date="2018-10-31T16:29:00Z">
        <w:r w:rsidR="00314D21" w:rsidRPr="00F620F5">
          <w:rPr>
            <w:rFonts w:ascii="Calibri" w:eastAsia="Calibri" w:hAnsi="Calibri" w:cs="Calibri"/>
          </w:rPr>
          <w:fldChar w:fldCharType="begin"/>
        </w:r>
        <w:r w:rsidR="00314D21" w:rsidRPr="00314D21">
          <w:rPr>
            <w:rFonts w:ascii="Calibri" w:eastAsia="Calibri" w:hAnsi="Calibri" w:cs="Calibri"/>
          </w:rPr>
          <w:instrText xml:space="preserve"> REF _Ref515539893 \h </w:instrText>
        </w:r>
      </w:ins>
      <w:r w:rsidR="00314D21" w:rsidRPr="00314D21">
        <w:rPr>
          <w:rFonts w:ascii="Calibri" w:eastAsia="Calibri" w:hAnsi="Calibri" w:cs="Calibri"/>
          <w:rPrChange w:id="121" w:author="William Lamb" w:date="2018-10-31T16:29:00Z">
            <w:rPr>
              <w:rFonts w:ascii="Calibri" w:eastAsia="Calibri" w:hAnsi="Calibri" w:cs="Calibri"/>
              <w:b/>
            </w:rPr>
          </w:rPrChange>
        </w:rPr>
        <w:instrText xml:space="preserve"> \* MERGEFORMAT </w:instrText>
      </w:r>
      <w:r w:rsidR="00314D21" w:rsidRPr="00F620F5">
        <w:rPr>
          <w:rFonts w:ascii="Calibri" w:eastAsia="Calibri" w:hAnsi="Calibri" w:cs="Calibri"/>
        </w:rPr>
      </w:r>
      <w:r w:rsidR="00314D21" w:rsidRPr="00F620F5">
        <w:rPr>
          <w:rFonts w:ascii="Calibri" w:eastAsia="Calibri" w:hAnsi="Calibri" w:cs="Calibri"/>
          <w:rPrChange w:id="122" w:author="William Lamb" w:date="2018-10-31T16:29:00Z">
            <w:rPr>
              <w:rFonts w:ascii="Calibri" w:eastAsia="Calibri" w:hAnsi="Calibri" w:cs="Calibri"/>
            </w:rPr>
          </w:rPrChange>
        </w:rPr>
        <w:fldChar w:fldCharType="separate"/>
      </w:r>
      <w:ins w:id="123" w:author="William Lamb" w:date="2018-10-31T16:29:00Z">
        <w:r w:rsidR="00314D21" w:rsidRPr="00314D21">
          <w:rPr>
            <w:rPrChange w:id="124" w:author="William Lamb" w:date="2018-10-31T16:29:00Z">
              <w:rPr>
                <w:b/>
              </w:rPr>
            </w:rPrChange>
          </w:rPr>
          <w:t xml:space="preserve">Figure </w:t>
        </w:r>
        <w:r w:rsidR="00314D21" w:rsidRPr="00314D21">
          <w:rPr>
            <w:noProof/>
            <w:rPrChange w:id="125" w:author="William Lamb" w:date="2018-10-31T16:29:00Z">
              <w:rPr>
                <w:b/>
                <w:noProof/>
              </w:rPr>
            </w:rPrChange>
          </w:rPr>
          <w:t>4</w:t>
        </w:r>
        <w:r w:rsidR="00314D21" w:rsidRPr="00F620F5">
          <w:rPr>
            <w:rFonts w:ascii="Calibri" w:eastAsia="Calibri" w:hAnsi="Calibri" w:cs="Calibri"/>
          </w:rPr>
          <w:fldChar w:fldCharType="end"/>
        </w:r>
        <w:r w:rsidR="00314D21" w:rsidRPr="00F620F5">
          <w:rPr>
            <w:rFonts w:ascii="Calibri" w:eastAsia="Calibri" w:hAnsi="Calibri" w:cs="Calibri"/>
          </w:rPr>
          <w:t>;</w:t>
        </w:r>
        <w:r w:rsidR="00314D21">
          <w:rPr>
            <w:rFonts w:ascii="Calibri" w:eastAsia="Calibri" w:hAnsi="Calibri" w:cs="Calibri"/>
          </w:rPr>
          <w:t xml:space="preserve"> </w:t>
        </w:r>
      </w:ins>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Of the 1</w:t>
      </w:r>
      <w:del w:id="126" w:author="William Lamb" w:date="2018-10-31T16:22:00Z">
        <w:r w:rsidDel="009251C5">
          <w:rPr>
            <w:rFonts w:ascii="Calibri" w:eastAsia="Calibri" w:hAnsi="Calibri" w:cs="Calibri"/>
          </w:rPr>
          <w:delText>7</w:delText>
        </w:r>
      </w:del>
      <w:ins w:id="127" w:author="William Lamb" w:date="2018-10-31T16:22:00Z">
        <w:r w:rsidR="009251C5">
          <w:rPr>
            <w:rFonts w:ascii="Calibri" w:eastAsia="Calibri" w:hAnsi="Calibri" w:cs="Calibri"/>
          </w:rPr>
          <w:t>6</w:t>
        </w:r>
      </w:ins>
      <w:r>
        <w:rPr>
          <w:rFonts w:ascii="Calibri" w:eastAsia="Calibri" w:hAnsi="Calibri" w:cs="Calibri"/>
        </w:rPr>
        <w:t xml:space="preserve"> topics we identify, only a single focuses on supply-side mitigation – on </w:t>
      </w:r>
      <w:r w:rsidR="00A32826">
        <w:rPr>
          <w:rFonts w:ascii="Calibri" w:eastAsia="Calibri" w:hAnsi="Calibri" w:cs="Calibri"/>
        </w:rPr>
        <w:t>solar PV.</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r w:rsidR="00153D84">
        <w:rPr>
          <w:rFonts w:ascii="Calibri" w:eastAsia="Calibri" w:hAnsi="Calibri" w:cs="Calibri"/>
        </w:rPr>
        <w:t>with</w:t>
      </w:r>
      <w:r w:rsidR="00271A62">
        <w:rPr>
          <w:rFonts w:ascii="Calibri" w:eastAsia="Calibri" w:hAnsi="Calibri" w:cs="Calibri"/>
        </w:rPr>
        <w:t>in the urban mitigation cases</w:t>
      </w:r>
      <w:r w:rsidR="0079320D">
        <w:rPr>
          <w:rFonts w:ascii="Calibri" w:eastAsia="Calibri" w:hAnsi="Calibri" w:cs="Calibri"/>
        </w:rPr>
        <w:t xml:space="preserve">, </w:t>
      </w:r>
      <w:del w:id="128" w:author="William Lamb" w:date="2018-10-31T16:29:00Z">
        <w:r w:rsidR="0079320D" w:rsidDel="00314D21">
          <w:rPr>
            <w:rFonts w:ascii="Calibri" w:eastAsia="Calibri" w:hAnsi="Calibri" w:cs="Calibri"/>
          </w:rPr>
          <w:delText>including</w:delText>
        </w:r>
        <w:r w:rsidR="00271A62" w:rsidDel="00314D21">
          <w:rPr>
            <w:rFonts w:ascii="Calibri" w:eastAsia="Calibri" w:hAnsi="Calibri" w:cs="Calibri"/>
          </w:rPr>
          <w:delText xml:space="preserve"> </w:delText>
        </w:r>
      </w:del>
      <w:ins w:id="129" w:author="William Lamb" w:date="2018-10-31T16:29:00Z">
        <w:r w:rsidR="00314D21">
          <w:rPr>
            <w:rFonts w:ascii="Calibri" w:eastAsia="Calibri" w:hAnsi="Calibri" w:cs="Calibri"/>
          </w:rPr>
          <w:t xml:space="preserve">such as </w:t>
        </w:r>
      </w:ins>
      <w:r w:rsidR="007D21EC">
        <w:rPr>
          <w:rFonts w:ascii="Calibri" w:eastAsia="Calibri" w:hAnsi="Calibri" w:cs="Calibri"/>
        </w:rPr>
        <w:t>air pollution</w:t>
      </w:r>
      <w:del w:id="130" w:author="William Lamb" w:date="2018-10-31T16:23:00Z">
        <w:r w:rsidR="007D21EC" w:rsidDel="009251C5">
          <w:rPr>
            <w:rFonts w:ascii="Calibri" w:eastAsia="Calibri" w:hAnsi="Calibri" w:cs="Calibri"/>
          </w:rPr>
          <w:delText xml:space="preserve">, </w:delText>
        </w:r>
      </w:del>
      <w:ins w:id="131" w:author="William Lamb" w:date="2018-10-31T16:23:00Z">
        <w:r w:rsidR="009251C5">
          <w:rPr>
            <w:rFonts w:ascii="Calibri" w:eastAsia="Calibri" w:hAnsi="Calibri" w:cs="Calibri"/>
          </w:rPr>
          <w:t xml:space="preserve"> and </w:t>
        </w:r>
      </w:ins>
      <w:r w:rsidR="007D21EC">
        <w:rPr>
          <w:rFonts w:ascii="Calibri" w:eastAsia="Calibri" w:hAnsi="Calibri" w:cs="Calibri"/>
        </w:rPr>
        <w:t>water demand</w:t>
      </w:r>
      <w:del w:id="132" w:author="William Lamb" w:date="2018-10-31T16:23:00Z">
        <w:r w:rsidR="007D21EC" w:rsidDel="009251C5">
          <w:rPr>
            <w:rFonts w:ascii="Calibri" w:eastAsia="Calibri" w:hAnsi="Calibri" w:cs="Calibri"/>
          </w:rPr>
          <w:delText xml:space="preserve">, urban ecology and climate </w:delText>
        </w:r>
      </w:del>
      <w:del w:id="133" w:author="William Lamb" w:date="2018-10-31T16:24:00Z">
        <w:r w:rsidR="007D21EC" w:rsidDel="009251C5">
          <w:rPr>
            <w:rFonts w:ascii="Calibri" w:eastAsia="Calibri" w:hAnsi="Calibri" w:cs="Calibri"/>
          </w:rPr>
          <w:delText>adaptation</w:delText>
        </w:r>
      </w:del>
      <w:r w:rsidR="007D21EC">
        <w:rPr>
          <w:rFonts w:ascii="Calibri" w:eastAsia="Calibri" w:hAnsi="Calibri" w:cs="Calibri"/>
        </w:rPr>
        <w:t>.</w:t>
      </w:r>
    </w:p>
    <w:p w14:paraId="7BB16A18" w14:textId="6F32C174" w:rsidR="00880585" w:rsidDel="00314D21" w:rsidRDefault="00880585" w:rsidP="00B474D8">
      <w:pPr>
        <w:spacing w:line="480" w:lineRule="auto"/>
        <w:rPr>
          <w:del w:id="134" w:author="William Lamb" w:date="2018-10-31T16:25:00Z"/>
          <w:rFonts w:ascii="Calibri" w:eastAsia="Calibri" w:hAnsi="Calibri" w:cs="Calibri"/>
        </w:rPr>
      </w:pPr>
    </w:p>
    <w:p w14:paraId="0F49B939" w14:textId="59C7A874" w:rsidR="00A32826" w:rsidRDefault="003F40BD">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observe that emissions accounting and urban form are frequent subjects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C574DD" w:rsidRPr="00C574DD">
        <w:t xml:space="preserve">Figure </w:t>
      </w:r>
      <w:r w:rsidR="00C574DD" w:rsidRPr="00C574D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4E5E81">
        <w:rPr>
          <w:rFonts w:ascii="Calibri" w:eastAsia="Calibri" w:hAnsi="Calibri" w:cs="Calibri"/>
        </w:rPr>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0&lt;/sup&gt;","plainTextFormattedCitation":"10","previouslyFormattedCitation":"&lt;sup&gt;10&lt;/sup&gt;"},"properties":{"noteIndex":0},"schema":"https://github.com/citation-style-language/schema/raw/master/csl-citation.json"}</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r w:rsidR="00663246">
        <w:rPr>
          <w:rFonts w:ascii="Calibri" w:eastAsia="Calibri" w:hAnsi="Calibri" w:cs="Calibri"/>
        </w:rPr>
        <w:t>And despite specifying no climate adaptation keywords in our search query, it</w:t>
      </w:r>
      <w:r w:rsidR="00A32826">
        <w:rPr>
          <w:rFonts w:ascii="Calibri" w:eastAsia="Calibri" w:hAnsi="Calibri" w:cs="Calibri"/>
        </w:rPr>
        <w:t xml:space="preserve"> emerges as </w:t>
      </w:r>
      <w:r w:rsidR="002D3326">
        <w:rPr>
          <w:rFonts w:ascii="Calibri" w:eastAsia="Calibri" w:hAnsi="Calibri" w:cs="Calibri"/>
        </w:rPr>
        <w:t>the most</w:t>
      </w:r>
      <w:r w:rsidR="00A32826">
        <w:rPr>
          <w:rFonts w:ascii="Calibri" w:eastAsia="Calibri" w:hAnsi="Calibri" w:cs="Calibri"/>
        </w:rPr>
        <w:t xml:space="preserve"> prominent topic in </w:t>
      </w:r>
      <w:r>
        <w:rPr>
          <w:rFonts w:ascii="Calibri" w:eastAsia="Calibri" w:hAnsi="Calibri" w:cs="Calibri"/>
        </w:rPr>
        <w:t xml:space="preserve">the cities of </w:t>
      </w:r>
      <w:r w:rsidR="00A32826">
        <w:rPr>
          <w:rFonts w:ascii="Calibri" w:eastAsia="Calibri" w:hAnsi="Calibri" w:cs="Calibri"/>
        </w:rPr>
        <w:t xml:space="preserve">Africa, </w:t>
      </w:r>
      <w:r w:rsidR="0025301F">
        <w:rPr>
          <w:rFonts w:ascii="Calibri" w:eastAsia="Calibri" w:hAnsi="Calibri" w:cs="Calibri"/>
        </w:rPr>
        <w:t>Latin America and Oceania</w:t>
      </w:r>
      <w:r w:rsidR="00663246">
        <w:rPr>
          <w:rFonts w:ascii="Calibri" w:eastAsia="Calibri" w:hAnsi="Calibri" w:cs="Calibri"/>
        </w:rPr>
        <w:t xml:space="preserve">, reflecting </w:t>
      </w:r>
      <w:r w:rsidR="00EE4A6C">
        <w:rPr>
          <w:rFonts w:ascii="Calibri" w:eastAsia="Calibri" w:hAnsi="Calibri" w:cs="Calibri"/>
        </w:rPr>
        <w:t xml:space="preserve">a </w:t>
      </w:r>
      <w:r w:rsidR="00CD6C64">
        <w:rPr>
          <w:rFonts w:ascii="Calibri" w:eastAsia="Calibri" w:hAnsi="Calibri" w:cs="Calibri"/>
        </w:rPr>
        <w:t>commitment to joint case studies on both adaptation and mitigation in these regions.</w:t>
      </w:r>
    </w:p>
    <w:p w14:paraId="1B39DD87" w14:textId="7B061F4C" w:rsidR="00A535C2" w:rsidRDefault="00E32437">
      <w:pPr>
        <w:spacing w:line="480" w:lineRule="auto"/>
        <w:rPr>
          <w:rFonts w:ascii="Calibri" w:eastAsia="Calibri" w:hAnsi="Calibri" w:cs="Calibri"/>
        </w:rPr>
      </w:pPr>
      <w:r>
        <w:rPr>
          <w:rFonts w:ascii="Calibri" w:eastAsia="Calibri" w:hAnsi="Calibri" w:cs="Calibri"/>
        </w:rPr>
        <w:t xml:space="preserve">Individual cities are hotspots for particular mitigation topics. </w:t>
      </w:r>
      <w:r w:rsidR="00733873">
        <w:rPr>
          <w:rFonts w:ascii="Calibri" w:eastAsia="Calibri" w:hAnsi="Calibri" w:cs="Calibri"/>
        </w:rPr>
        <w:t>Low-carbon t</w:t>
      </w:r>
      <w:r>
        <w:rPr>
          <w:rFonts w:ascii="Calibri" w:eastAsia="Calibri" w:hAnsi="Calibri" w:cs="Calibri"/>
        </w:rPr>
        <w:t xml:space="preserve">ransportation case studies are well developed for </w:t>
      </w:r>
      <w:r w:rsidR="00733873">
        <w:rPr>
          <w:rFonts w:ascii="Calibri" w:eastAsia="Calibri" w:hAnsi="Calibri" w:cs="Calibri"/>
        </w:rPr>
        <w:t xml:space="preserve">Beijing and </w:t>
      </w:r>
      <w:r>
        <w:rPr>
          <w:rFonts w:ascii="Calibri" w:eastAsia="Calibri" w:hAnsi="Calibri" w:cs="Calibri"/>
        </w:rPr>
        <w:t>London, but scarcely researched in New York City</w:t>
      </w:r>
      <w:r w:rsidR="00733873">
        <w:rPr>
          <w:rFonts w:ascii="Calibri" w:eastAsia="Calibri" w:hAnsi="Calibri" w:cs="Calibri"/>
        </w:rPr>
        <w:t>, Tianjin, Los Angeles, Tokyo</w:t>
      </w:r>
      <w:r>
        <w:rPr>
          <w:rFonts w:ascii="Calibri" w:eastAsia="Calibri" w:hAnsi="Calibri" w:cs="Calibri"/>
        </w:rPr>
        <w:t xml:space="preserve"> and Chicago (</w:t>
      </w:r>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r w:rsidR="00C574DD" w:rsidRPr="00C574DD">
        <w:t>Figure 4</w:t>
      </w:r>
      <w:r w:rsidR="00733873" w:rsidRPr="00733873">
        <w:rPr>
          <w:rFonts w:ascii="Calibri" w:eastAsia="Calibri" w:hAnsi="Calibri" w:cs="Calibri"/>
        </w:rPr>
        <w:fldChar w:fldCharType="end"/>
      </w:r>
      <w:r>
        <w:rPr>
          <w:rFonts w:ascii="Calibri" w:eastAsia="Calibri" w:hAnsi="Calibri" w:cs="Calibri"/>
        </w:rPr>
        <w:t xml:space="preserve">). Emissions accounting dominates the case study work on top-tier cities in China (Beijing, Shanghai and Tianjin), while topics around urban ecology, water demand and waste management are overlooked here – at least in the mitigation focused literature we identify. </w:t>
      </w:r>
      <w:r w:rsidR="00435728">
        <w:rPr>
          <w:rFonts w:ascii="Calibri" w:eastAsia="Calibri" w:hAnsi="Calibri" w:cs="Calibri"/>
        </w:rPr>
        <w:t>Table 2</w:t>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 articles we identify for the largest urban centre in Africa, Cairo, showing not just the</w:t>
      </w:r>
      <w:r>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3F40BD">
        <w:rPr>
          <w:rFonts w:ascii="Calibri" w:eastAsia="Calibri" w:hAnsi="Calibri" w:cs="Calibri"/>
        </w:rPr>
        <w:t xml:space="preserve">narrow </w:t>
      </w:r>
      <w:r w:rsidR="00C543D3">
        <w:rPr>
          <w:rFonts w:ascii="Calibri" w:eastAsia="Calibri" w:hAnsi="Calibri" w:cs="Calibri"/>
        </w:rPr>
        <w:t>focus on building design and technologies.</w:t>
      </w:r>
    </w:p>
    <w:p w14:paraId="3B702D6D" w14:textId="3789D4EE" w:rsidR="00E32437" w:rsidRDefault="00B41750">
      <w:pPr>
        <w:keepNext/>
        <w:spacing w:line="480" w:lineRule="auto"/>
      </w:pPr>
      <w:del w:id="135" w:author="William Lamb" w:date="2018-10-31T09:52:00Z">
        <w:r w:rsidDel="00D55897">
          <w:rPr>
            <w:noProof/>
          </w:rPr>
          <w:lastRenderedPageBreak/>
          <w:drawing>
            <wp:inline distT="0" distB="0" distL="0" distR="0" wp14:anchorId="7F4DD678" wp14:editId="29A5E141">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del>
      <w:ins w:id="136" w:author="William Lamb" w:date="2018-10-31T09:53:00Z">
        <w:r w:rsidR="00D55897">
          <w:rPr>
            <w:noProof/>
          </w:rPr>
          <w:drawing>
            <wp:inline distT="0" distB="0" distL="0" distR="0" wp14:anchorId="3DBA8514" wp14:editId="2AF39463">
              <wp:extent cx="5760720" cy="4257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257040"/>
                      </a:xfrm>
                      <a:prstGeom prst="rect">
                        <a:avLst/>
                      </a:prstGeom>
                    </pic:spPr>
                  </pic:pic>
                </a:graphicData>
              </a:graphic>
            </wp:inline>
          </w:drawing>
        </w:r>
      </w:ins>
    </w:p>
    <w:p w14:paraId="5F194D09" w14:textId="38CBCD2A" w:rsidR="007179F3" w:rsidRDefault="00E32437">
      <w:pPr>
        <w:pStyle w:val="Caption"/>
        <w:spacing w:line="480" w:lineRule="auto"/>
      </w:pPr>
      <w:bookmarkStart w:id="137"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C574DD">
        <w:rPr>
          <w:b/>
          <w:noProof/>
        </w:rPr>
        <w:t>4</w:t>
      </w:r>
      <w:r w:rsidRPr="00053266">
        <w:rPr>
          <w:b/>
        </w:rPr>
        <w:fldChar w:fldCharType="end"/>
      </w:r>
      <w:bookmarkEnd w:id="137"/>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0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CB249E">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6763E3">
        <w:fldChar w:fldCharType="separate"/>
      </w:r>
      <w:r w:rsidR="008E40C9" w:rsidRPr="008E40C9">
        <w:rPr>
          <w:i w:val="0"/>
          <w:noProof/>
          <w:vertAlign w:val="superscript"/>
        </w:rPr>
        <w:t>6</w:t>
      </w:r>
      <w:r w:rsidR="006763E3">
        <w:fldChar w:fldCharType="end"/>
      </w:r>
      <w:r w:rsidR="006763E3">
        <w:t>.</w:t>
      </w:r>
    </w:p>
    <w:p w14:paraId="3DA180E2" w14:textId="3F1B1BEA" w:rsidR="00E3025F" w:rsidRDefault="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enpol.2013.07.035","ISBN":"0301-4215","ISSN":"03014215","abstract":"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author":[{"dropping-particle":"","family":"Wiedenhofer","given":"Dominik","non-dropping-particle":"","parse-names":false,"suffix":""},{"dropping-particle":"","family":"Lenzen","given":"Manfred","non-dropping-particle":"","parse-names":false,"suffix":""},{"dropping-particle":"","family":"Steinberger","given":"Julia K.","non-dropping-particle":"","parse-names":false,"suffix":""}],"container-title":"Energy Policy","id":"ITEM-1","issued":{"date-parts":[["2013"]]},"page":"696-707","publisher":"Elsevier","title":"Energy requirements of consumption: Urban form, climatic and socio-economic factors, rebounds and their policy implications","type":"article-journal","volume":"63"},"uris":["http://www.mendeley.com/documents/?uuid=43ca3c95-4b79-477b-8c96-c616864cb986"]},{"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1,12&lt;/sup&gt;","plainTextFormattedCitation":"11,12","previouslyFormattedCitation":"&lt;sup&gt;11,12&lt;/sup&gt;"},"properties":{"noteIndex":0},"schema":"https://github.com/citation-style-language/schema/raw/master/csl-citation.json"}</w:instrText>
      </w:r>
      <w:r>
        <w:rPr>
          <w:rFonts w:ascii="Calibri" w:eastAsia="Calibri" w:hAnsi="Calibri" w:cs="Calibri"/>
        </w:rPr>
        <w:fldChar w:fldCharType="separate"/>
      </w:r>
      <w:r w:rsidRPr="00B41750">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Urban form is indeed one of the most prevalent topics in the set of case studies, after governance and energy use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Yet an important question in the context of learning is whether future urbanisation challenges (or opportunities) are being anticipated and mitigated, rather than responded to post-hoc.  We therefore search abstracts directly for keywords that might indicate such “forward looking” studies (e.g. “scenario” or “2050”; see methods for more detail), finding 333 documents that mainly </w:t>
      </w:r>
      <w:ins w:id="138" w:author="William Lamb" w:date="2018-11-09T14:18:00Z">
        <w:r w:rsidR="00C26E8F">
          <w:rPr>
            <w:rFonts w:ascii="Calibri" w:eastAsia="Calibri" w:hAnsi="Calibri" w:cs="Calibri"/>
          </w:rPr>
          <w:t>A</w:t>
        </w:r>
      </w:ins>
      <w:r>
        <w:rPr>
          <w:rFonts w:ascii="Calibri" w:eastAsia="Calibri" w:hAnsi="Calibri" w:cs="Calibri"/>
        </w:rPr>
        <w:t>emphasise CO</w:t>
      </w:r>
      <w:r w:rsidRPr="00D66384">
        <w:rPr>
          <w:rFonts w:ascii="Calibri" w:eastAsia="Calibri" w:hAnsi="Calibri" w:cs="Calibri"/>
          <w:vertAlign w:val="subscript"/>
        </w:rPr>
        <w:t>2</w:t>
      </w:r>
      <w:r>
        <w:rPr>
          <w:rFonts w:ascii="Calibri" w:eastAsia="Calibri" w:hAnsi="Calibri" w:cs="Calibri"/>
        </w:rPr>
        <w:t xml:space="preserve"> emissions accounting, transportation and air pollution (SI Text</w:t>
      </w:r>
      <w:r w:rsidR="00435728">
        <w:rPr>
          <w:rFonts w:ascii="Calibri" w:eastAsia="Calibri" w:hAnsi="Calibri" w:cs="Calibri"/>
        </w:rPr>
        <w:t xml:space="preserve"> Table 3</w:t>
      </w:r>
      <w:r>
        <w:rPr>
          <w:rFonts w:ascii="Calibri" w:eastAsia="Calibri" w:hAnsi="Calibri" w:cs="Calibri"/>
        </w:rPr>
        <w:t xml:space="preserve">). Notably, </w:t>
      </w:r>
      <w:r>
        <w:rPr>
          <w:rFonts w:ascii="Calibri" w:eastAsia="Calibri" w:hAnsi="Calibri" w:cs="Calibri"/>
        </w:rPr>
        <w:lastRenderedPageBreak/>
        <w:t xml:space="preserve">urban form is less prominent in these studies, and the fastest urbanising region, Africa, is particularly under-represented in this subset of documents. Just 2% of the case study literature in Africa takes a forward looking orientation (3 studies), contrasting with an average of 10% in other regions (SI Text </w:t>
      </w:r>
      <w:r w:rsidR="00435728">
        <w:rPr>
          <w:rFonts w:ascii="Calibri" w:eastAsia="Calibri" w:hAnsi="Calibri" w:cs="Calibri"/>
        </w:rPr>
        <w:t>Table 4</w:t>
      </w:r>
      <w:r>
        <w:rPr>
          <w:rFonts w:ascii="Calibri" w:eastAsia="Calibri" w:hAnsi="Calibri" w:cs="Calibri"/>
        </w:rPr>
        <w:t>).</w:t>
      </w:r>
    </w:p>
    <w:p w14:paraId="0FCF8763" w14:textId="52E7BFA8" w:rsidR="00B60EC4" w:rsidRDefault="00FD03C6">
      <w:pPr>
        <w:spacing w:line="480" w:lineRule="auto"/>
        <w:rPr>
          <w:ins w:id="139" w:author="William Lamb" w:date="2018-11-09T11:07:00Z"/>
        </w:rPr>
      </w:pPr>
      <w:r>
        <w:t>Topic mapping a discrete set of literature is a powerful means to identify knowledge strengths and gaps. Our results suggest that</w:t>
      </w:r>
      <w:r w:rsidR="00E3025F">
        <w:t xml:space="preserve"> prior</w:t>
      </w:r>
      <w:r>
        <w:t xml:space="preserve"> regional biases in case study coverage are compounded by an uneven distribution of topics: </w:t>
      </w:r>
      <w:r w:rsidR="00E3025F">
        <w:t xml:space="preserve">research tends towards adaptation rather than </w:t>
      </w:r>
      <w:r>
        <w:t>mitigation in most developing regions (Africa, Latin America), or is too narrowly focused on emissions accounting (Asia). Nonetheless, some individual cities already have well-developed literatures covering multiple topics, and some topics are well-represented across multiple cities</w:t>
      </w:r>
      <w:r w:rsidR="00E3025F">
        <w:t xml:space="preserve">. Together this </w:t>
      </w:r>
      <w:del w:id="140" w:author="William Lamb" w:date="2018-11-12T13:53:00Z">
        <w:r w:rsidR="00E3025F" w:rsidDel="00035A15">
          <w:delText xml:space="preserve">suggests </w:delText>
        </w:r>
      </w:del>
      <w:ins w:id="141" w:author="William Lamb" w:date="2018-11-12T13:53:00Z">
        <w:r w:rsidR="00035A15">
          <w:t xml:space="preserve">indicates </w:t>
        </w:r>
      </w:ins>
      <w:r w:rsidR="00E3025F">
        <w:t xml:space="preserve">a </w:t>
      </w:r>
      <w:ins w:id="142" w:author="William Lamb" w:date="2018-11-12T13:53:00Z">
        <w:r w:rsidR="00035A15">
          <w:t>substantial scope for consolidating and learning from the current evidence</w:t>
        </w:r>
      </w:ins>
      <w:del w:id="143" w:author="William Lamb" w:date="2018-11-12T13:52:00Z">
        <w:r w:rsidR="00E3025F" w:rsidDel="00035A15">
          <w:delText xml:space="preserve">sufficient </w:delText>
        </w:r>
      </w:del>
      <w:del w:id="144" w:author="William Lamb" w:date="2018-11-12T13:53:00Z">
        <w:r w:rsidR="00E3025F" w:rsidDel="00035A15">
          <w:delText>weight of evidence in some areas for consolidating knowledge in literature reviews</w:delText>
        </w:r>
      </w:del>
      <w:r w:rsidR="00E3025F">
        <w:t>.</w:t>
      </w:r>
    </w:p>
    <w:p w14:paraId="5A0EAD64" w14:textId="77777777" w:rsidR="00B60EC4" w:rsidRDefault="00B60EC4">
      <w:pPr>
        <w:pStyle w:val="Heading2"/>
        <w:spacing w:line="480" w:lineRule="auto"/>
        <w:rPr>
          <w:ins w:id="145" w:author="William Lamb" w:date="2018-11-09T11:09:00Z"/>
        </w:rPr>
        <w:pPrChange w:id="146" w:author="William Lamb" w:date="2018-11-09T11:11:00Z">
          <w:pPr>
            <w:spacing w:line="480" w:lineRule="auto"/>
          </w:pPr>
        </w:pPrChange>
      </w:pPr>
      <w:ins w:id="147" w:author="William Lamb" w:date="2018-11-09T11:07:00Z">
        <w:r w:rsidRPr="00B60EC4">
          <w:t>Three ways to learn from case study evidence</w:t>
        </w:r>
      </w:ins>
    </w:p>
    <w:p w14:paraId="403C350E" w14:textId="43EB3E0E" w:rsidR="00180FB9" w:rsidRDefault="000B7EEA">
      <w:pPr>
        <w:spacing w:line="480" w:lineRule="auto"/>
        <w:rPr>
          <w:ins w:id="148" w:author="William Lamb" w:date="2018-11-09T14:03:00Z"/>
        </w:rPr>
      </w:pPr>
      <w:ins w:id="149" w:author="William Lamb" w:date="2018-11-09T13:55:00Z">
        <w:r>
          <w:t>T</w:t>
        </w:r>
      </w:ins>
      <w:ins w:id="150" w:author="William Lamb" w:date="2018-11-09T13:56:00Z">
        <w:r>
          <w:t xml:space="preserve">o best </w:t>
        </w:r>
      </w:ins>
      <w:ins w:id="151" w:author="William Lamb" w:date="2018-11-11T21:57:00Z">
        <w:r w:rsidR="00697BDD">
          <w:t>exploit</w:t>
        </w:r>
      </w:ins>
      <w:ins w:id="152" w:author="William Lamb" w:date="2018-11-09T13:56:00Z">
        <w:r>
          <w:t xml:space="preserve"> of the </w:t>
        </w:r>
      </w:ins>
      <w:ins w:id="153" w:author="William Lamb" w:date="2018-11-09T13:57:00Z">
        <w:r>
          <w:t xml:space="preserve">growing </w:t>
        </w:r>
      </w:ins>
      <w:ins w:id="154" w:author="William Lamb" w:date="2018-11-09T13:54:00Z">
        <w:r>
          <w:t>body of cas</w:t>
        </w:r>
        <w:r w:rsidR="00180FB9">
          <w:t>e study literature</w:t>
        </w:r>
      </w:ins>
      <w:ins w:id="155" w:author="William Lamb" w:date="2018-11-09T14:01:00Z">
        <w:r w:rsidR="00180FB9">
          <w:t xml:space="preserve">, </w:t>
        </w:r>
      </w:ins>
      <w:ins w:id="156" w:author="William Lamb" w:date="2018-11-13T09:52:00Z">
        <w:r w:rsidR="00224ADA">
          <w:t xml:space="preserve">we must consider the various ways to learn from cases: as individual studies, in comparative settings, and </w:t>
        </w:r>
      </w:ins>
      <w:ins w:id="157" w:author="William Lamb" w:date="2018-11-13T09:54:00Z">
        <w:r w:rsidR="00224ADA">
          <w:t>with</w:t>
        </w:r>
      </w:ins>
      <w:ins w:id="158" w:author="William Lamb" w:date="2018-11-13T09:52:00Z">
        <w:r w:rsidR="00224ADA">
          <w:t>in reviews and assessments.</w:t>
        </w:r>
      </w:ins>
      <w:ins w:id="159" w:author="William Lamb" w:date="2018-11-13T09:53:00Z">
        <w:r w:rsidR="00224ADA">
          <w:t xml:space="preserve"> What are the different opportunities for generalisation</w:t>
        </w:r>
      </w:ins>
      <w:ins w:id="160" w:author="William Lamb" w:date="2018-11-13T09:54:00Z">
        <w:r w:rsidR="00224ADA">
          <w:t xml:space="preserve"> in each</w:t>
        </w:r>
      </w:ins>
      <w:ins w:id="161" w:author="William Lamb" w:date="2018-11-13T09:53:00Z">
        <w:r w:rsidR="00224ADA">
          <w:t xml:space="preserve">? And how are </w:t>
        </w:r>
      </w:ins>
      <w:ins w:id="162" w:author="William Lamb" w:date="2018-11-13T09:54:00Z">
        <w:r w:rsidR="00224ADA">
          <w:t xml:space="preserve">cases </w:t>
        </w:r>
      </w:ins>
      <w:ins w:id="163" w:author="William Lamb" w:date="2018-11-13T09:53:00Z">
        <w:r w:rsidR="00224ADA">
          <w:t>actually used by urban stakeholders, researchers and policy makers?</w:t>
        </w:r>
      </w:ins>
    </w:p>
    <w:p w14:paraId="001EC50D" w14:textId="62BF9918" w:rsidR="00B60EC4" w:rsidRPr="00CF0AE6" w:rsidRDefault="00011E02">
      <w:pPr>
        <w:pStyle w:val="Heading3"/>
        <w:rPr>
          <w:ins w:id="164" w:author="William Lamb" w:date="2018-11-09T14:04:00Z"/>
        </w:rPr>
        <w:pPrChange w:id="165" w:author="William Lamb" w:date="2018-11-12T14:07:00Z">
          <w:pPr>
            <w:spacing w:line="480" w:lineRule="auto"/>
          </w:pPr>
        </w:pPrChange>
      </w:pPr>
      <w:ins w:id="166" w:author="William Lamb" w:date="2018-11-12T14:00:00Z">
        <w:r w:rsidRPr="00CF0AE6">
          <w:t>I</w:t>
        </w:r>
      </w:ins>
      <w:ins w:id="167" w:author="William Lamb" w:date="2018-11-09T14:04:00Z">
        <w:r w:rsidR="00180FB9" w:rsidRPr="00CF0AE6">
          <w:t xml:space="preserve">ndividual cases </w:t>
        </w:r>
      </w:ins>
    </w:p>
    <w:p w14:paraId="49899CE1" w14:textId="3A6265DE" w:rsidR="008E1C27" w:rsidRDefault="007423B5" w:rsidP="00CF0AE6">
      <w:pPr>
        <w:spacing w:line="480" w:lineRule="auto"/>
        <w:rPr>
          <w:ins w:id="168" w:author="William Lamb" w:date="2018-11-11T21:41:00Z"/>
        </w:rPr>
      </w:pPr>
      <w:ins w:id="169" w:author="William Lamb" w:date="2018-11-11T21:28:00Z">
        <w:r>
          <w:t>C</w:t>
        </w:r>
      </w:ins>
      <w:ins w:id="170" w:author="William Lamb" w:date="2018-11-09T14:07:00Z">
        <w:r w:rsidR="00733D02">
          <w:t xml:space="preserve">ase studies </w:t>
        </w:r>
      </w:ins>
      <w:ins w:id="171" w:author="William Lamb" w:date="2018-11-12T10:59:00Z">
        <w:r w:rsidR="00A81F61">
          <w:t xml:space="preserve">attract more than their fair share of epistemological debates, despite being just </w:t>
        </w:r>
      </w:ins>
      <w:ins w:id="172" w:author="William Lamb" w:date="2018-11-09T14:07:00Z">
        <w:r w:rsidR="00733D02">
          <w:t xml:space="preserve">one </w:t>
        </w:r>
      </w:ins>
      <w:ins w:id="173" w:author="William Lamb" w:date="2018-11-12T10:59:00Z">
        <w:r w:rsidR="00A81F61">
          <w:t xml:space="preserve">of many </w:t>
        </w:r>
      </w:ins>
      <w:ins w:id="174" w:author="William Lamb" w:date="2018-11-09T14:07:00Z">
        <w:r w:rsidR="00A81F61">
          <w:t>methods</w:t>
        </w:r>
      </w:ins>
      <w:ins w:id="175" w:author="William Lamb" w:date="2018-11-11T21:28:00Z">
        <w:r>
          <w:t xml:space="preserve"> </w:t>
        </w:r>
      </w:ins>
      <w:ins w:id="176" w:author="William Lamb" w:date="2018-11-09T14:07:00Z">
        <w:r w:rsidR="00180FB9">
          <w:t xml:space="preserve">in the </w:t>
        </w:r>
        <w:r w:rsidR="00730F33">
          <w:t xml:space="preserve">social sciences. </w:t>
        </w:r>
      </w:ins>
      <w:ins w:id="177" w:author="William Lamb" w:date="2018-11-13T09:55:00Z">
        <w:r w:rsidR="00224ADA">
          <w:t>When it comes to individual cases, d</w:t>
        </w:r>
      </w:ins>
      <w:ins w:id="178" w:author="William Lamb" w:date="2018-11-09T14:11:00Z">
        <w:r w:rsidR="00730F33">
          <w:t xml:space="preserve">iscussions </w:t>
        </w:r>
      </w:ins>
      <w:ins w:id="179" w:author="William Lamb" w:date="2018-11-11T21:30:00Z">
        <w:r>
          <w:t>tend</w:t>
        </w:r>
      </w:ins>
      <w:ins w:id="180" w:author="William Lamb" w:date="2018-11-09T14:17:00Z">
        <w:r w:rsidR="00730F33">
          <w:t xml:space="preserve"> to </w:t>
        </w:r>
      </w:ins>
      <w:ins w:id="181" w:author="William Lamb" w:date="2018-11-09T14:11:00Z">
        <w:r w:rsidR="00730F33">
          <w:t>focus</w:t>
        </w:r>
      </w:ins>
      <w:ins w:id="182" w:author="William Lamb" w:date="2018-11-09T14:44:00Z">
        <w:r w:rsidR="000708F6">
          <w:t xml:space="preserve"> on the</w:t>
        </w:r>
      </w:ins>
      <w:ins w:id="183" w:author="William Lamb" w:date="2018-11-13T09:55:00Z">
        <w:r w:rsidR="00224ADA">
          <w:t>ir</w:t>
        </w:r>
      </w:ins>
      <w:ins w:id="184" w:author="William Lamb" w:date="2018-11-09T14:44:00Z">
        <w:r w:rsidR="000708F6">
          <w:t xml:space="preserve"> perceived deficiencies </w:t>
        </w:r>
      </w:ins>
      <w:ins w:id="185" w:author="William Lamb" w:date="2018-11-13T09:55:00Z">
        <w:r w:rsidR="00224ADA">
          <w:t xml:space="preserve">in </w:t>
        </w:r>
      </w:ins>
      <w:ins w:id="186" w:author="William Lamb" w:date="2018-11-09T14:44:00Z">
        <w:r w:rsidR="000708F6">
          <w:t>rigour and generalisability</w:t>
        </w:r>
      </w:ins>
      <w:ins w:id="187" w:author="William Lamb" w:date="2018-11-12T11:01:00Z">
        <w:r w:rsidR="00A81F61">
          <w:t>,</w:t>
        </w:r>
      </w:ins>
      <w:ins w:id="188" w:author="William Lamb" w:date="2018-11-09T14:44:00Z">
        <w:r w:rsidR="000708F6">
          <w:t xml:space="preserve"> relative to </w:t>
        </w:r>
      </w:ins>
      <w:ins w:id="189" w:author="William Lamb" w:date="2018-11-09T14:09:00Z">
        <w:r w:rsidR="00730F33">
          <w:t>quantitative m</w:t>
        </w:r>
        <w:r w:rsidR="00733D02">
          <w:t xml:space="preserve">ethods </w:t>
        </w:r>
        <w:r w:rsidR="00730F33">
          <w:t>such as regression analysis</w:t>
        </w:r>
      </w:ins>
      <w:ins w:id="190" w:author="William Lamb" w:date="2018-11-11T21:19:00Z">
        <w:r w:rsidR="00733D02">
          <w:t xml:space="preserve"> (REF?)</w:t>
        </w:r>
      </w:ins>
      <w:ins w:id="191" w:author="William Lamb" w:date="2018-11-12T11:01:00Z">
        <w:r w:rsidR="00A81F61">
          <w:t>.</w:t>
        </w:r>
      </w:ins>
      <w:ins w:id="192" w:author="William Lamb" w:date="2018-11-12T11:00:00Z">
        <w:r w:rsidR="00A81F61">
          <w:t xml:space="preserve"> </w:t>
        </w:r>
      </w:ins>
      <w:ins w:id="193" w:author="William Lamb" w:date="2018-11-12T11:01:00Z">
        <w:r w:rsidR="00A81F61">
          <w:t>B</w:t>
        </w:r>
      </w:ins>
      <w:ins w:id="194" w:author="William Lamb" w:date="2018-11-11T21:38:00Z">
        <w:r>
          <w:t xml:space="preserve">ecause </w:t>
        </w:r>
      </w:ins>
      <w:ins w:id="195" w:author="William Lamb" w:date="2018-11-12T11:00:00Z">
        <w:r w:rsidR="00A81F61">
          <w:t xml:space="preserve">an individual </w:t>
        </w:r>
      </w:ins>
      <w:ins w:id="196" w:author="William Lamb" w:date="2018-11-11T21:38:00Z">
        <w:r>
          <w:t xml:space="preserve">case </w:t>
        </w:r>
      </w:ins>
      <w:ins w:id="197" w:author="William Lamb" w:date="2018-11-12T11:00:00Z">
        <w:r w:rsidR="00A81F61">
          <w:t xml:space="preserve">study </w:t>
        </w:r>
      </w:ins>
      <w:ins w:id="198" w:author="William Lamb" w:date="2018-11-11T21:38:00Z">
        <w:r>
          <w:t xml:space="preserve">speaks only to the context at hand, </w:t>
        </w:r>
      </w:ins>
      <w:ins w:id="199" w:author="William Lamb" w:date="2018-11-12T11:01:00Z">
        <w:r w:rsidR="00A81F61">
          <w:t xml:space="preserve">it </w:t>
        </w:r>
      </w:ins>
      <w:ins w:id="200" w:author="William Lamb" w:date="2018-11-11T21:40:00Z">
        <w:r w:rsidR="008E1C27">
          <w:t xml:space="preserve">seemingly </w:t>
        </w:r>
      </w:ins>
      <w:ins w:id="201" w:author="William Lamb" w:date="2018-11-11T21:38:00Z">
        <w:r>
          <w:t>cannot inform contexts elsewhere.</w:t>
        </w:r>
      </w:ins>
      <w:ins w:id="202" w:author="William Lamb" w:date="2018-11-12T11:00:00Z">
        <w:r w:rsidR="00A81F61">
          <w:t xml:space="preserve"> Case study proponents, </w:t>
        </w:r>
      </w:ins>
      <w:ins w:id="203" w:author="William Lamb" w:date="2018-11-12T11:01:00Z">
        <w:r w:rsidR="00A81F61">
          <w:t xml:space="preserve">on the other hand, emphasize the importance of careful </w:t>
        </w:r>
        <w:r w:rsidR="00047DEC">
          <w:t>case selection</w:t>
        </w:r>
        <w:r w:rsidR="00A81F61">
          <w:t xml:space="preserve"> to support generalisability, </w:t>
        </w:r>
      </w:ins>
      <w:ins w:id="204" w:author="William Lamb" w:date="2018-11-11T21:40:00Z">
        <w:r w:rsidR="008E1C27">
          <w:t xml:space="preserve">as well as </w:t>
        </w:r>
      </w:ins>
      <w:ins w:id="205" w:author="William Lamb" w:date="2018-11-12T11:02:00Z">
        <w:r w:rsidR="00A81F61">
          <w:t xml:space="preserve">the </w:t>
        </w:r>
      </w:ins>
      <w:ins w:id="206" w:author="William Lamb" w:date="2018-11-11T21:39:00Z">
        <w:r w:rsidR="0051549E">
          <w:t xml:space="preserve">intrinsic value </w:t>
        </w:r>
      </w:ins>
      <w:ins w:id="207" w:author="William Lamb" w:date="2018-11-12T11:02:00Z">
        <w:r w:rsidR="00A81F61">
          <w:t xml:space="preserve">of conducting cases </w:t>
        </w:r>
      </w:ins>
      <w:ins w:id="208" w:author="William Lamb" w:date="2018-11-11T21:39:00Z">
        <w:r w:rsidR="0051549E">
          <w:t xml:space="preserve">for learning </w:t>
        </w:r>
      </w:ins>
      <w:ins w:id="209" w:author="William Lamb" w:date="2018-11-11T21:34:00Z">
        <w:r>
          <w:fldChar w:fldCharType="begin" w:fldLock="1"/>
        </w:r>
      </w:ins>
      <w:r w:rsidR="00CF0AE6">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id":"ITEM-3","itemData":{"DOI":"10.1016/j.aqpro.2013.07.003","ISBN":"0030-8870","ISSN":"00308870","PMID":"24439530","author":[{"dropping-particle":"","family":"Lijphart","given":"Arend","non-dropping-particle":"","parse-names":false,"suffix":""}],"container-title":"The American Political Science Review","id":"ITEM-3","issue":"3","issued":{"date-parts":[["1971"]]},"page":"682-693","title":"Comparative Politics and the Comparative Method","type":"article-journal","volume":"65"},"uris":["http://www.mendeley.com/documents/?uuid=b5f3040a-818c-47bb-ab69-662b5660f013"]}],"mendeley":{"formattedCitation":"&lt;sup&gt;13–15&lt;/sup&gt;","plainTextFormattedCitation":"13–15","previouslyFormattedCitation":"&lt;sup&gt;13–15&lt;/sup&gt;"},"properties":{"noteIndex":0},"schema":"https://github.com/citation-style-language/schema/raw/master/csl-citation.json"}</w:instrText>
      </w:r>
      <w:ins w:id="210" w:author="William Lamb" w:date="2018-11-11T21:34:00Z">
        <w:r>
          <w:fldChar w:fldCharType="separate"/>
        </w:r>
        <w:r w:rsidRPr="00B474D8">
          <w:rPr>
            <w:noProof/>
            <w:vertAlign w:val="superscript"/>
          </w:rPr>
          <w:t>13–15</w:t>
        </w:r>
        <w:r>
          <w:fldChar w:fldCharType="end"/>
        </w:r>
        <w:r>
          <w:t xml:space="preserve">. </w:t>
        </w:r>
      </w:ins>
    </w:p>
    <w:p w14:paraId="2738CAF1" w14:textId="09779BF4" w:rsidR="000708F6" w:rsidRDefault="008E1C27" w:rsidP="00CF0AE6">
      <w:pPr>
        <w:spacing w:line="480" w:lineRule="auto"/>
        <w:rPr>
          <w:ins w:id="211" w:author="William Lamb" w:date="2018-11-09T14:41:00Z"/>
        </w:rPr>
      </w:pPr>
      <w:ins w:id="212" w:author="William Lamb" w:date="2018-11-11T21:42:00Z">
        <w:r w:rsidRPr="008E1C27">
          <w:rPr>
            <w:rPrChange w:id="213" w:author="William Lamb" w:date="2018-11-11T21:42:00Z">
              <w:rPr>
                <w:i/>
              </w:rPr>
            </w:rPrChange>
          </w:rPr>
          <w:lastRenderedPageBreak/>
          <w:t>A</w:t>
        </w:r>
      </w:ins>
      <w:ins w:id="214" w:author="William Lamb" w:date="2018-11-12T13:16:00Z">
        <w:r w:rsidR="00047DEC">
          <w:t>n example of careful case selection is the</w:t>
        </w:r>
      </w:ins>
      <w:ins w:id="215" w:author="William Lamb" w:date="2018-11-12T11:02:00Z">
        <w:r w:rsidR="00A81F61">
          <w:t xml:space="preserve"> </w:t>
        </w:r>
        <w:r w:rsidR="00A81F61" w:rsidRPr="00A81F61">
          <w:rPr>
            <w:i/>
            <w:rPrChange w:id="216" w:author="William Lamb" w:date="2018-11-12T11:02:00Z">
              <w:rPr/>
            </w:rPrChange>
          </w:rPr>
          <w:t>critical case</w:t>
        </w:r>
        <w:r w:rsidR="00047DEC">
          <w:t xml:space="preserve">. </w:t>
        </w:r>
      </w:ins>
      <w:ins w:id="217" w:author="William Lamb" w:date="2018-11-11T21:44:00Z">
        <w:r>
          <w:t>Here</w:t>
        </w:r>
      </w:ins>
      <w:ins w:id="218" w:author="William Lamb" w:date="2018-11-11T21:42:00Z">
        <w:r>
          <w:t xml:space="preserve"> one wants to demonstrate that if X is possible </w:t>
        </w:r>
      </w:ins>
      <w:ins w:id="219" w:author="William Lamb" w:date="2018-11-12T13:18:00Z">
        <w:r w:rsidR="00047DEC">
          <w:t xml:space="preserve">(or impossible) </w:t>
        </w:r>
      </w:ins>
      <w:ins w:id="220" w:author="William Lamb" w:date="2018-11-11T21:42:00Z">
        <w:r>
          <w:t xml:space="preserve">in the </w:t>
        </w:r>
      </w:ins>
      <w:ins w:id="221" w:author="William Lamb" w:date="2018-11-12T13:16:00Z">
        <w:r w:rsidR="00047DEC">
          <w:t xml:space="preserve">critical </w:t>
        </w:r>
      </w:ins>
      <w:ins w:id="222" w:author="William Lamb" w:date="2018-11-11T21:42:00Z">
        <w:r>
          <w:t xml:space="preserve">case, it is </w:t>
        </w:r>
      </w:ins>
      <w:ins w:id="223" w:author="William Lamb" w:date="2018-11-12T13:18:00Z">
        <w:r w:rsidR="00047DEC">
          <w:t xml:space="preserve">also so </w:t>
        </w:r>
      </w:ins>
      <w:ins w:id="224" w:author="William Lamb" w:date="2018-11-11T21:42:00Z">
        <w:r>
          <w:t>in al</w:t>
        </w:r>
      </w:ins>
      <w:ins w:id="225" w:author="William Lamb" w:date="2018-11-11T21:43:00Z">
        <w:r>
          <w:t xml:space="preserve">l cases. </w:t>
        </w:r>
        <w:commentRangeStart w:id="226"/>
        <w:r>
          <w:t xml:space="preserve">For </w:t>
        </w:r>
      </w:ins>
      <w:ins w:id="227" w:author="William Lamb" w:date="2018-11-11T21:45:00Z">
        <w:r>
          <w:t>instance</w:t>
        </w:r>
      </w:ins>
      <w:ins w:id="228" w:author="William Lamb" w:date="2018-11-11T21:43:00Z">
        <w:r>
          <w:t xml:space="preserve">, to demonstrate the technical feasibility of fully decarbonising space heating, the critical case would be an extremely cold urban climate, rather than a mild one (REF?). </w:t>
        </w:r>
      </w:ins>
      <w:ins w:id="229" w:author="William Lamb" w:date="2018-11-12T13:18:00Z">
        <w:r w:rsidR="00047DEC">
          <w:t xml:space="preserve">An alternative strategy is to identify cases </w:t>
        </w:r>
      </w:ins>
      <w:ins w:id="230" w:author="William Lamb" w:date="2018-11-11T21:34:00Z">
        <w:r w:rsidR="007423B5">
          <w:t xml:space="preserve">on the </w:t>
        </w:r>
      </w:ins>
      <w:ins w:id="231" w:author="William Lamb" w:date="2018-11-11T21:35:00Z">
        <w:r w:rsidR="007423B5">
          <w:t xml:space="preserve">merit of </w:t>
        </w:r>
        <w:r w:rsidR="007423B5">
          <w:rPr>
            <w:i/>
          </w:rPr>
          <w:t>influence</w:t>
        </w:r>
        <w:r w:rsidR="007423B5">
          <w:t xml:space="preserve"> – i.e. </w:t>
        </w:r>
      </w:ins>
      <w:ins w:id="232" w:author="William Lamb" w:date="2018-11-12T13:18:00Z">
        <w:r w:rsidR="00047DEC">
          <w:t>they</w:t>
        </w:r>
      </w:ins>
      <w:ins w:id="233" w:author="William Lamb" w:date="2018-11-09T14:04:00Z">
        <w:r w:rsidR="00180FB9">
          <w:t xml:space="preserve"> </w:t>
        </w:r>
      </w:ins>
      <w:ins w:id="234" w:author="William Lamb" w:date="2018-11-09T14:45:00Z">
        <w:r w:rsidR="00604C02">
          <w:t xml:space="preserve">simply </w:t>
        </w:r>
      </w:ins>
      <w:ins w:id="235" w:author="William Lamb" w:date="2018-11-09T14:38:00Z">
        <w:r w:rsidR="00047DEC">
          <w:t>matter</w:t>
        </w:r>
        <w:r w:rsidR="0009002A">
          <w:t xml:space="preserve"> for</w:t>
        </w:r>
      </w:ins>
      <w:ins w:id="236" w:author="William Lamb" w:date="2018-11-09T14:23:00Z">
        <w:r w:rsidR="00C26E8F">
          <w:t xml:space="preserve"> the</w:t>
        </w:r>
      </w:ins>
      <w:ins w:id="237" w:author="William Lamb" w:date="2018-11-09T14:04:00Z">
        <w:r w:rsidR="00180FB9">
          <w:t xml:space="preserve"> wider system under study. A</w:t>
        </w:r>
      </w:ins>
      <w:ins w:id="238" w:author="William Lamb" w:date="2018-11-11T21:44:00Z">
        <w:r>
          <w:t xml:space="preserve">n investigation of the </w:t>
        </w:r>
      </w:ins>
      <w:ins w:id="239" w:author="William Lamb" w:date="2018-11-09T14:04:00Z">
        <w:r w:rsidR="00180FB9">
          <w:t xml:space="preserve">consumption-based emissions of a mega city might be easily justified </w:t>
        </w:r>
      </w:ins>
      <w:ins w:id="240" w:author="William Lamb" w:date="2018-11-12T13:19:00Z">
        <w:r w:rsidR="00047DEC">
          <w:t>in this manner</w:t>
        </w:r>
      </w:ins>
      <w:ins w:id="241" w:author="William Lamb" w:date="2018-11-09T14:24:00Z">
        <w:r w:rsidR="00C26E8F">
          <w:t xml:space="preserve">, </w:t>
        </w:r>
      </w:ins>
      <w:ins w:id="242" w:author="William Lamb" w:date="2018-11-09T14:04:00Z">
        <w:r w:rsidR="00180FB9">
          <w:t xml:space="preserve">on the grounds of its </w:t>
        </w:r>
      </w:ins>
      <w:ins w:id="243" w:author="William Lamb" w:date="2018-11-12T13:19:00Z">
        <w:r w:rsidR="00047DEC">
          <w:t xml:space="preserve">influence </w:t>
        </w:r>
      </w:ins>
      <w:ins w:id="244" w:author="William Lamb" w:date="2018-11-09T14:04:00Z">
        <w:r w:rsidR="00180FB9">
          <w:t>on the global carbon budget</w:t>
        </w:r>
      </w:ins>
      <w:ins w:id="245" w:author="William Lamb" w:date="2018-11-09T14:38:00Z">
        <w:r w:rsidR="0009002A">
          <w:t xml:space="preserve"> (REF)</w:t>
        </w:r>
      </w:ins>
      <w:ins w:id="246" w:author="William Lamb" w:date="2018-11-09T14:04:00Z">
        <w:r w:rsidR="00180FB9">
          <w:t xml:space="preserve">. </w:t>
        </w:r>
      </w:ins>
      <w:commentRangeEnd w:id="226"/>
      <w:ins w:id="247" w:author="William Lamb" w:date="2018-11-13T09:55:00Z">
        <w:r w:rsidR="00224ADA">
          <w:rPr>
            <w:rStyle w:val="CommentReference"/>
          </w:rPr>
          <w:commentReference w:id="226"/>
        </w:r>
      </w:ins>
      <w:ins w:id="248" w:author="William Lamb" w:date="2018-11-09T14:41:00Z">
        <w:r w:rsidR="00047DEC" w:rsidRPr="00CF0AE6">
          <w:rPr>
            <w:i/>
          </w:rPr>
          <w:t>P</w:t>
        </w:r>
      </w:ins>
      <w:ins w:id="249" w:author="William Lamb" w:date="2018-11-12T13:19:00Z">
        <w:r w:rsidR="00047DEC">
          <w:rPr>
            <w:i/>
          </w:rPr>
          <w:t>aradigm, d</w:t>
        </w:r>
      </w:ins>
      <w:ins w:id="250" w:author="William Lamb" w:date="2018-11-09T14:41:00Z">
        <w:r w:rsidR="000708F6" w:rsidRPr="000708F6">
          <w:rPr>
            <w:i/>
            <w:rPrChange w:id="251" w:author="William Lamb" w:date="2018-11-09T14:42:00Z">
              <w:rPr/>
            </w:rPrChange>
          </w:rPr>
          <w:t>eviant</w:t>
        </w:r>
        <w:r w:rsidR="000708F6">
          <w:t xml:space="preserve"> and </w:t>
        </w:r>
        <w:r w:rsidR="000708F6" w:rsidRPr="000708F6">
          <w:rPr>
            <w:i/>
            <w:rPrChange w:id="252" w:author="William Lamb" w:date="2018-11-09T14:42:00Z">
              <w:rPr/>
            </w:rPrChange>
          </w:rPr>
          <w:t>random</w:t>
        </w:r>
        <w:r w:rsidR="000708F6">
          <w:t xml:space="preserve"> </w:t>
        </w:r>
      </w:ins>
      <w:ins w:id="253" w:author="William Lamb" w:date="2018-11-09T14:42:00Z">
        <w:r w:rsidR="000708F6">
          <w:t xml:space="preserve">cases </w:t>
        </w:r>
      </w:ins>
      <w:ins w:id="254" w:author="William Lamb" w:date="2018-11-09T14:41:00Z">
        <w:r w:rsidR="000708F6">
          <w:t>are other potential choices</w:t>
        </w:r>
      </w:ins>
      <w:ins w:id="255" w:author="William Lamb" w:date="2018-11-09T14:42:00Z">
        <w:r w:rsidR="000708F6">
          <w:t xml:space="preserve"> </w:t>
        </w:r>
      </w:ins>
      <w:ins w:id="256" w:author="William Lamb" w:date="2018-11-09T14:48:00Z">
        <w:r w:rsidR="00760604">
          <w:t xml:space="preserve">to support claims of generalisability </w:t>
        </w:r>
      </w:ins>
      <w:ins w:id="257" w:author="William Lamb" w:date="2018-11-09T14:42:00Z">
        <w:r w:rsidR="000708F6">
          <w:fldChar w:fldCharType="begin" w:fldLock="1"/>
        </w:r>
      </w:ins>
      <w:r w:rsidR="00B474D8">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3&lt;/sup&gt;","plainTextFormattedCitation":"13","previouslyFormattedCitation":"&lt;sup&gt;13&lt;/sup&gt;"},"properties":{"noteIndex":0},"schema":"https://github.com/citation-style-language/schema/raw/master/csl-citation.json"}</w:instrText>
      </w:r>
      <w:r w:rsidR="000708F6">
        <w:fldChar w:fldCharType="separate"/>
      </w:r>
      <w:r w:rsidR="000708F6" w:rsidRPr="000708F6">
        <w:rPr>
          <w:noProof/>
          <w:vertAlign w:val="superscript"/>
        </w:rPr>
        <w:t>13</w:t>
      </w:r>
      <w:ins w:id="258" w:author="William Lamb" w:date="2018-11-09T14:42:00Z">
        <w:r w:rsidR="000708F6">
          <w:fldChar w:fldCharType="end"/>
        </w:r>
      </w:ins>
      <w:ins w:id="259" w:author="William Lamb" w:date="2018-11-09T14:41:00Z">
        <w:r w:rsidR="000708F6">
          <w:t>.</w:t>
        </w:r>
      </w:ins>
    </w:p>
    <w:p w14:paraId="196F1A14" w14:textId="4374E984" w:rsidR="000708F6" w:rsidRDefault="00733D02" w:rsidP="00BC38A2">
      <w:pPr>
        <w:spacing w:line="480" w:lineRule="auto"/>
        <w:rPr>
          <w:ins w:id="260" w:author="William Lamb" w:date="2018-11-09T14:04:00Z"/>
        </w:rPr>
      </w:pPr>
      <w:ins w:id="261" w:author="William Lamb" w:date="2018-11-11T21:21:00Z">
        <w:r>
          <w:t xml:space="preserve">But </w:t>
        </w:r>
      </w:ins>
      <w:ins w:id="262" w:author="William Lamb" w:date="2018-11-11T21:27:00Z">
        <w:r>
          <w:t xml:space="preserve">when it comes to selecting case study locations, </w:t>
        </w:r>
      </w:ins>
      <w:ins w:id="263" w:author="William Lamb" w:date="2018-11-11T21:22:00Z">
        <w:r>
          <w:t>practical concerns matter</w:t>
        </w:r>
      </w:ins>
      <w:ins w:id="264" w:author="William Lamb" w:date="2018-11-11T21:27:00Z">
        <w:r>
          <w:t xml:space="preserve"> too</w:t>
        </w:r>
      </w:ins>
      <w:ins w:id="265" w:author="William Lamb" w:date="2018-11-11T21:22:00Z">
        <w:r>
          <w:t>. W</w:t>
        </w:r>
      </w:ins>
      <w:ins w:id="266" w:author="William Lamb" w:date="2018-11-09T16:04:00Z">
        <w:r w:rsidR="00397A80">
          <w:t xml:space="preserve">e cannot </w:t>
        </w:r>
      </w:ins>
      <w:ins w:id="267" w:author="William Lamb" w:date="2018-11-11T21:24:00Z">
        <w:r>
          <w:t>ascertain the</w:t>
        </w:r>
      </w:ins>
      <w:ins w:id="268" w:author="William Lamb" w:date="2018-11-09T15:19:00Z">
        <w:r w:rsidR="00B474D8">
          <w:t xml:space="preserve"> motivations behind </w:t>
        </w:r>
      </w:ins>
      <w:ins w:id="269" w:author="William Lamb" w:date="2018-11-12T13:20:00Z">
        <w:r w:rsidR="00047DEC">
          <w:t xml:space="preserve">the </w:t>
        </w:r>
      </w:ins>
      <w:ins w:id="270" w:author="William Lamb" w:date="2018-11-09T15:19:00Z">
        <w:r w:rsidR="00B474D8">
          <w:t>case selections documented this article</w:t>
        </w:r>
      </w:ins>
      <w:ins w:id="271" w:author="William Lamb" w:date="2018-11-09T15:20:00Z">
        <w:r w:rsidR="00D339C2">
          <w:t xml:space="preserve">, </w:t>
        </w:r>
      </w:ins>
      <w:ins w:id="272" w:author="William Lamb" w:date="2018-11-11T21:23:00Z">
        <w:r>
          <w:t xml:space="preserve">but </w:t>
        </w:r>
      </w:ins>
      <w:ins w:id="273" w:author="William Lamb" w:date="2018-11-09T15:20:00Z">
        <w:r w:rsidR="00B474D8">
          <w:t xml:space="preserve">their strong geographic and topic biases </w:t>
        </w:r>
      </w:ins>
      <w:ins w:id="274" w:author="William Lamb" w:date="2018-11-09T15:21:00Z">
        <w:r w:rsidR="00D339C2">
          <w:t>do</w:t>
        </w:r>
        <w:r w:rsidR="00B474D8">
          <w:t xml:space="preserve"> </w:t>
        </w:r>
      </w:ins>
      <w:ins w:id="275" w:author="William Lamb" w:date="2018-11-09T16:04:00Z">
        <w:r w:rsidR="00397A80">
          <w:t xml:space="preserve">suggest </w:t>
        </w:r>
      </w:ins>
      <w:ins w:id="276" w:author="William Lamb" w:date="2018-11-09T15:22:00Z">
        <w:r w:rsidR="00B474D8">
          <w:t>certain practical limitations</w:t>
        </w:r>
      </w:ins>
      <w:ins w:id="277" w:author="William Lamb" w:date="2018-11-11T21:26:00Z">
        <w:r>
          <w:t>.</w:t>
        </w:r>
      </w:ins>
      <w:ins w:id="278" w:author="William Lamb" w:date="2018-11-13T09:57:00Z">
        <w:r w:rsidR="00224ADA">
          <w:t xml:space="preserve"> </w:t>
        </w:r>
      </w:ins>
      <w:ins w:id="279" w:author="William Lamb" w:date="2018-11-12T13:20:00Z">
        <w:r w:rsidR="00047DEC">
          <w:t xml:space="preserve">The </w:t>
        </w:r>
      </w:ins>
      <w:ins w:id="280" w:author="William Lamb" w:date="2018-11-12T13:21:00Z">
        <w:r w:rsidR="00047DEC">
          <w:t xml:space="preserve">dominance of North American and European universities in </w:t>
        </w:r>
      </w:ins>
      <w:ins w:id="281" w:author="William Lamb" w:date="2018-11-12T13:22:00Z">
        <w:r w:rsidR="00047DEC">
          <w:t xml:space="preserve">scientific publishing, </w:t>
        </w:r>
      </w:ins>
      <w:ins w:id="282" w:author="William Lamb" w:date="2018-11-13T09:56:00Z">
        <w:r w:rsidR="00224ADA">
          <w:t xml:space="preserve">likely </w:t>
        </w:r>
      </w:ins>
      <w:ins w:id="283" w:author="William Lamb" w:date="2018-11-12T13:22:00Z">
        <w:r w:rsidR="00047DEC">
          <w:t>institutional funding biases, limited capacities in the global South</w:t>
        </w:r>
      </w:ins>
      <w:ins w:id="284" w:author="William Lamb" w:date="2018-11-12T13:24:00Z">
        <w:r w:rsidR="00047DEC">
          <w:t>,</w:t>
        </w:r>
      </w:ins>
      <w:ins w:id="285" w:author="William Lamb" w:date="2018-11-12T13:22:00Z">
        <w:r w:rsidR="00047DEC">
          <w:t xml:space="preserve"> </w:t>
        </w:r>
      </w:ins>
      <w:ins w:id="286" w:author="William Lamb" w:date="2018-11-12T13:23:00Z">
        <w:r w:rsidR="00047DEC">
          <w:t xml:space="preserve">and everyday travel limitations </w:t>
        </w:r>
      </w:ins>
      <w:ins w:id="287" w:author="William Lamb" w:date="2018-11-12T13:22:00Z">
        <w:r w:rsidR="00047DEC">
          <w:t xml:space="preserve">are all possible </w:t>
        </w:r>
      </w:ins>
      <w:ins w:id="288" w:author="William Lamb" w:date="2018-11-12T13:23:00Z">
        <w:r w:rsidR="00047DEC">
          <w:t xml:space="preserve">factors that confound </w:t>
        </w:r>
      </w:ins>
      <w:ins w:id="289" w:author="William Lamb" w:date="2018-11-12T13:24:00Z">
        <w:r w:rsidR="00047DEC">
          <w:t>th</w:t>
        </w:r>
      </w:ins>
      <w:ins w:id="290" w:author="William Lamb" w:date="2018-11-11T21:28:00Z">
        <w:r>
          <w:t>e selection of cases on strong theoretical merit.</w:t>
        </w:r>
      </w:ins>
    </w:p>
    <w:p w14:paraId="7E606D87" w14:textId="579FA2C6" w:rsidR="00B60EC4" w:rsidRDefault="00397A80">
      <w:pPr>
        <w:spacing w:line="480" w:lineRule="auto"/>
        <w:rPr>
          <w:ins w:id="291" w:author="William Lamb" w:date="2018-11-09T11:08:00Z"/>
        </w:rPr>
      </w:pPr>
      <w:ins w:id="292" w:author="William Lamb" w:date="2018-11-09T16:07:00Z">
        <w:r>
          <w:t xml:space="preserve">Nonetheless, </w:t>
        </w:r>
      </w:ins>
      <w:ins w:id="293" w:author="William Lamb" w:date="2018-11-11T21:46:00Z">
        <w:r w:rsidR="008E1C27">
          <w:t xml:space="preserve">Flyvberg makes a strong </w:t>
        </w:r>
      </w:ins>
      <w:ins w:id="294" w:author="William Lamb" w:date="2018-11-11T21:48:00Z">
        <w:r w:rsidR="008E1C27">
          <w:t xml:space="preserve">argument </w:t>
        </w:r>
      </w:ins>
      <w:ins w:id="295" w:author="William Lamb" w:date="2018-11-11T21:46:00Z">
        <w:r w:rsidR="008E1C27">
          <w:t xml:space="preserve">for the </w:t>
        </w:r>
      </w:ins>
      <w:ins w:id="296" w:author="William Lamb" w:date="2018-11-09T16:07:00Z">
        <w:r>
          <w:t xml:space="preserve">intrinsic value </w:t>
        </w:r>
      </w:ins>
      <w:ins w:id="297" w:author="William Lamb" w:date="2018-11-11T21:47:00Z">
        <w:r w:rsidR="008E1C27">
          <w:t xml:space="preserve">of </w:t>
        </w:r>
      </w:ins>
      <w:ins w:id="298" w:author="William Lamb" w:date="2018-11-09T16:07:00Z">
        <w:r>
          <w:t xml:space="preserve">conducting case study research, as </w:t>
        </w:r>
      </w:ins>
      <w:ins w:id="299" w:author="William Lamb" w:date="2018-11-12T13:38:00Z">
        <w:r w:rsidR="00FD6F91">
          <w:t>a means to build</w:t>
        </w:r>
      </w:ins>
      <w:ins w:id="300" w:author="William Lamb" w:date="2018-11-09T16:07:00Z">
        <w:r>
          <w:t xml:space="preserve"> expertise and </w:t>
        </w:r>
      </w:ins>
      <w:ins w:id="301" w:author="William Lamb" w:date="2018-11-09T16:08:00Z">
        <w:r>
          <w:t xml:space="preserve">‘phyronesis’ </w:t>
        </w:r>
      </w:ins>
      <w:ins w:id="302" w:author="William Lamb" w:date="2018-11-09T11:08:00Z">
        <w:r w:rsidR="00B60EC4">
          <w:fldChar w:fldCharType="begin" w:fldLock="1"/>
        </w:r>
      </w:ins>
      <w:r w:rsidR="000708F6">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3&lt;/sup&gt;","plainTextFormattedCitation":"13","previouslyFormattedCitation":"&lt;sup&gt;13&lt;/sup&gt;"},"properties":{"noteIndex":0},"schema":"https://github.com/citation-style-language/schema/raw/master/csl-citation.json"}</w:instrText>
      </w:r>
      <w:ins w:id="303" w:author="William Lamb" w:date="2018-11-09T11:08:00Z">
        <w:r w:rsidR="00B60EC4">
          <w:fldChar w:fldCharType="separate"/>
        </w:r>
      </w:ins>
      <w:r w:rsidR="00EB245C" w:rsidRPr="00EB245C">
        <w:rPr>
          <w:noProof/>
          <w:vertAlign w:val="superscript"/>
        </w:rPr>
        <w:t>13</w:t>
      </w:r>
      <w:ins w:id="304" w:author="William Lamb" w:date="2018-11-09T11:08:00Z">
        <w:r w:rsidR="00B60EC4">
          <w:fldChar w:fldCharType="end"/>
        </w:r>
        <w:r w:rsidR="00B60EC4">
          <w:t xml:space="preserve">. </w:t>
        </w:r>
      </w:ins>
      <w:ins w:id="305" w:author="William Lamb" w:date="2018-11-12T13:38:00Z">
        <w:r w:rsidR="00FD6F91">
          <w:t>C</w:t>
        </w:r>
      </w:ins>
      <w:ins w:id="306" w:author="William Lamb" w:date="2018-11-09T11:08:00Z">
        <w:r w:rsidR="00B60EC4">
          <w:t>ase study methods require a deep</w:t>
        </w:r>
        <w:r w:rsidR="00224ADA">
          <w:t xml:space="preserve"> engagement with actual reality, forcing </w:t>
        </w:r>
        <w:r w:rsidR="00B60EC4">
          <w:t>researchers and practitioners to critically reflect on rule-based knowledge</w:t>
        </w:r>
      </w:ins>
      <w:ins w:id="307" w:author="William Lamb" w:date="2018-11-12T13:38:00Z">
        <w:r w:rsidR="00FD6F91">
          <w:t xml:space="preserve"> – </w:t>
        </w:r>
        <w:commentRangeStart w:id="308"/>
        <w:r w:rsidR="00FD6F91">
          <w:t xml:space="preserve">such </w:t>
        </w:r>
      </w:ins>
      <w:ins w:id="309" w:author="William Lamb" w:date="2018-11-11T21:48:00Z">
        <w:r w:rsidR="008E1C27">
          <w:t>as</w:t>
        </w:r>
      </w:ins>
      <w:ins w:id="310" w:author="William Lamb" w:date="2018-11-12T13:45:00Z">
        <w:r w:rsidR="00FD6F91">
          <w:t xml:space="preserve"> whether t</w:t>
        </w:r>
      </w:ins>
      <w:ins w:id="311" w:author="William Lamb" w:date="2018-11-09T11:08:00Z">
        <w:r w:rsidR="00B60EC4">
          <w:t>heoretical perspectives in the discipline are relevant in a given case</w:t>
        </w:r>
      </w:ins>
      <w:commentRangeEnd w:id="308"/>
      <w:ins w:id="312" w:author="William Lamb" w:date="2018-11-12T13:45:00Z">
        <w:r w:rsidR="00FD6F91">
          <w:rPr>
            <w:rStyle w:val="CommentReference"/>
          </w:rPr>
          <w:commentReference w:id="308"/>
        </w:r>
      </w:ins>
      <w:ins w:id="313" w:author="William Lamb" w:date="2018-11-09T11:08:00Z">
        <w:r w:rsidR="00B60EC4">
          <w:t>. In a similar vein, case studies can hone expertise through direct engagement with urban stakeholders, enabling mutual learning between policy-makers and researchers in diverse forums of science-policy exchange (</w:t>
        </w:r>
        <w:r w:rsidR="00B60EC4" w:rsidRPr="00224ADA">
          <w:rPr>
            <w:highlight w:val="yellow"/>
            <w:rPrChange w:id="314" w:author="William Lamb" w:date="2018-11-13T09:58:00Z">
              <w:rPr/>
            </w:rPrChange>
          </w:rPr>
          <w:t>REF</w:t>
        </w:r>
        <w:r w:rsidR="00B60EC4">
          <w:t xml:space="preserve">). Not least, case study reports have rhetorical strengths and are particularly well suited to engaging lay audiences, being formulated around narratives and concrete phenomena, rather than abstract or technical theory. In sum, the practice and deep reading of case studies enables urban practitioners to hold a breadth of context-dependent knowledge at their fingertips – a basic precondition for true expertise </w:t>
        </w:r>
        <w:r w:rsidR="00B60EC4">
          <w:fldChar w:fldCharType="begin" w:fldLock="1"/>
        </w:r>
      </w:ins>
      <w:r w:rsidR="000708F6">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3&lt;/sup&gt;","plainTextFormattedCitation":"13","previouslyFormattedCitation":"&lt;sup&gt;13&lt;/sup&gt;"},"properties":{"noteIndex":0},"schema":"https://github.com/citation-style-language/schema/raw/master/csl-citation.json"}</w:instrText>
      </w:r>
      <w:ins w:id="315" w:author="William Lamb" w:date="2018-11-09T11:08:00Z">
        <w:r w:rsidR="00B60EC4">
          <w:fldChar w:fldCharType="separate"/>
        </w:r>
      </w:ins>
      <w:r w:rsidR="00EB245C" w:rsidRPr="00EB245C">
        <w:rPr>
          <w:noProof/>
          <w:vertAlign w:val="superscript"/>
        </w:rPr>
        <w:t>13</w:t>
      </w:r>
      <w:ins w:id="316" w:author="William Lamb" w:date="2018-11-09T11:08:00Z">
        <w:r w:rsidR="00B60EC4">
          <w:fldChar w:fldCharType="end"/>
        </w:r>
        <w:r w:rsidR="00697BDD">
          <w:t>.</w:t>
        </w:r>
      </w:ins>
    </w:p>
    <w:p w14:paraId="7958DF32" w14:textId="0EED8EFB" w:rsidR="00035A15" w:rsidRDefault="00035A15" w:rsidP="00CF0AE6">
      <w:pPr>
        <w:spacing w:line="480" w:lineRule="auto"/>
        <w:rPr>
          <w:ins w:id="317" w:author="William Lamb" w:date="2018-11-09T11:08:00Z"/>
        </w:rPr>
      </w:pPr>
      <w:ins w:id="318" w:author="William Lamb" w:date="2018-11-12T13:48:00Z">
        <w:r>
          <w:lastRenderedPageBreak/>
          <w:t xml:space="preserve">There are </w:t>
        </w:r>
      </w:ins>
      <w:ins w:id="319" w:author="William Lamb" w:date="2018-11-13T09:59:00Z">
        <w:r w:rsidR="00224ADA">
          <w:t xml:space="preserve">therefore </w:t>
        </w:r>
      </w:ins>
      <w:ins w:id="320" w:author="William Lamb" w:date="2018-11-12T13:48:00Z">
        <w:r>
          <w:t>many benefits to be derived from individual cases</w:t>
        </w:r>
      </w:ins>
      <w:ins w:id="321" w:author="William Lamb" w:date="2018-11-13T10:00:00Z">
        <w:r w:rsidR="002611A8">
          <w:t xml:space="preserve"> – but also risks that they are </w:t>
        </w:r>
      </w:ins>
      <w:ins w:id="322" w:author="William Lamb" w:date="2018-11-13T10:01:00Z">
        <w:r w:rsidR="002611A8">
          <w:t>buried in thousands of disparate articles across hundreds of journals</w:t>
        </w:r>
      </w:ins>
      <w:ins w:id="323" w:author="William Lamb" w:date="2018-11-12T13:48:00Z">
        <w:r w:rsidR="002611A8">
          <w:t xml:space="preserve">. </w:t>
        </w:r>
      </w:ins>
      <w:ins w:id="324" w:author="William Lamb" w:date="2018-11-13T10:00:00Z">
        <w:r w:rsidR="002611A8">
          <w:t>T</w:t>
        </w:r>
      </w:ins>
      <w:ins w:id="325" w:author="William Lamb" w:date="2018-11-12T13:55:00Z">
        <w:r>
          <w:t xml:space="preserve">o </w:t>
        </w:r>
      </w:ins>
      <w:ins w:id="326" w:author="William Lamb" w:date="2018-11-12T13:54:00Z">
        <w:r>
          <w:t xml:space="preserve">ensure </w:t>
        </w:r>
      </w:ins>
      <w:ins w:id="327" w:author="William Lamb" w:date="2018-11-13T10:00:00Z">
        <w:r w:rsidR="002611A8">
          <w:t xml:space="preserve">cases </w:t>
        </w:r>
      </w:ins>
      <w:ins w:id="328" w:author="William Lamb" w:date="2018-11-12T13:54:00Z">
        <w:r>
          <w:t>have the widest possible audienc</w:t>
        </w:r>
      </w:ins>
      <w:ins w:id="329" w:author="William Lamb" w:date="2018-11-12T13:56:00Z">
        <w:r>
          <w:t>e</w:t>
        </w:r>
      </w:ins>
      <w:ins w:id="330" w:author="William Lamb" w:date="2018-11-12T13:54:00Z">
        <w:r>
          <w:t xml:space="preserve">, dedicated efforts </w:t>
        </w:r>
      </w:ins>
      <w:ins w:id="331" w:author="William Lamb" w:date="2018-11-12T13:55:00Z">
        <w:r>
          <w:t xml:space="preserve">are needed </w:t>
        </w:r>
      </w:ins>
      <w:ins w:id="332" w:author="William Lamb" w:date="2018-11-12T13:54:00Z">
        <w:r>
          <w:t xml:space="preserve">to map </w:t>
        </w:r>
      </w:ins>
      <w:ins w:id="333" w:author="William Lamb" w:date="2018-11-12T14:04:00Z">
        <w:r w:rsidR="00011E02">
          <w:t xml:space="preserve">them </w:t>
        </w:r>
      </w:ins>
      <w:ins w:id="334" w:author="William Lamb" w:date="2018-11-12T13:54:00Z">
        <w:r>
          <w:t xml:space="preserve">out and </w:t>
        </w:r>
      </w:ins>
      <w:ins w:id="335" w:author="William Lamb" w:date="2018-11-12T13:55:00Z">
        <w:r>
          <w:t>bring full transparency to</w:t>
        </w:r>
      </w:ins>
      <w:ins w:id="336" w:author="William Lamb" w:date="2018-11-12T13:59:00Z">
        <w:r w:rsidR="00011E02">
          <w:t xml:space="preserve"> the</w:t>
        </w:r>
      </w:ins>
      <w:ins w:id="337" w:author="William Lamb" w:date="2018-11-12T14:04:00Z">
        <w:r w:rsidR="00011E02">
          <w:t>ir</w:t>
        </w:r>
      </w:ins>
      <w:ins w:id="338" w:author="William Lamb" w:date="2018-11-12T13:59:00Z">
        <w:r w:rsidR="00011E02">
          <w:t xml:space="preserve"> locations, topics and methodological</w:t>
        </w:r>
      </w:ins>
      <w:ins w:id="339" w:author="William Lamb" w:date="2018-11-12T14:05:00Z">
        <w:r w:rsidR="00011E02">
          <w:t xml:space="preserve"> choices</w:t>
        </w:r>
      </w:ins>
      <w:ins w:id="340" w:author="William Lamb" w:date="2018-11-12T13:59:00Z">
        <w:r w:rsidR="00011E02">
          <w:t>.</w:t>
        </w:r>
      </w:ins>
      <w:ins w:id="341" w:author="William Lamb" w:date="2018-11-12T13:50:00Z">
        <w:r>
          <w:t xml:space="preserve"> </w:t>
        </w:r>
      </w:ins>
    </w:p>
    <w:p w14:paraId="26592CB9" w14:textId="4294B925" w:rsidR="00B60EC4" w:rsidRDefault="00011E02">
      <w:pPr>
        <w:pStyle w:val="Heading3"/>
        <w:rPr>
          <w:ins w:id="342" w:author="William Lamb" w:date="2018-11-12T13:50:00Z"/>
        </w:rPr>
        <w:pPrChange w:id="343" w:author="William Lamb" w:date="2018-11-12T14:07:00Z">
          <w:pPr>
            <w:spacing w:line="480" w:lineRule="auto"/>
          </w:pPr>
        </w:pPrChange>
      </w:pPr>
      <w:ins w:id="344" w:author="William Lamb" w:date="2018-11-12T14:00:00Z">
        <w:r>
          <w:t>C</w:t>
        </w:r>
      </w:ins>
      <w:ins w:id="345" w:author="William Lamb" w:date="2018-11-09T15:13:00Z">
        <w:r w:rsidR="00B474D8">
          <w:t>omparative cases</w:t>
        </w:r>
      </w:ins>
    </w:p>
    <w:p w14:paraId="4CFB0C28" w14:textId="0825113E" w:rsidR="00C33318" w:rsidRDefault="00011E02" w:rsidP="00CF0AE6">
      <w:pPr>
        <w:spacing w:line="480" w:lineRule="auto"/>
        <w:rPr>
          <w:ins w:id="346" w:author="William Lamb" w:date="2018-11-12T14:19:00Z"/>
        </w:rPr>
      </w:pPr>
      <w:ins w:id="347" w:author="William Lamb" w:date="2018-11-12T14:06:00Z">
        <w:r>
          <w:t>A</w:t>
        </w:r>
      </w:ins>
      <w:ins w:id="348" w:author="William Lamb" w:date="2018-11-13T10:02:00Z">
        <w:r w:rsidR="002611A8">
          <w:t xml:space="preserve"> second</w:t>
        </w:r>
      </w:ins>
      <w:ins w:id="349" w:author="William Lamb" w:date="2018-11-12T14:06:00Z">
        <w:r>
          <w:t xml:space="preserve"> common approach in the design of case studies is to implement a </w:t>
        </w:r>
      </w:ins>
      <w:ins w:id="350" w:author="William Lamb" w:date="2018-11-12T14:14:00Z">
        <w:r w:rsidR="00C33318">
          <w:t>single</w:t>
        </w:r>
      </w:ins>
      <w:ins w:id="351" w:author="William Lamb" w:date="2018-11-12T14:06:00Z">
        <w:r>
          <w:t xml:space="preserve"> methodology across multiple case locations</w:t>
        </w:r>
      </w:ins>
      <w:ins w:id="352" w:author="William Lamb" w:date="2018-11-12T14:07:00Z">
        <w:r>
          <w:t xml:space="preserve">. </w:t>
        </w:r>
      </w:ins>
      <w:commentRangeStart w:id="353"/>
      <w:ins w:id="354" w:author="William Lamb" w:date="2018-11-12T14:08:00Z">
        <w:r w:rsidR="00C33318">
          <w:t>Th</w:t>
        </w:r>
      </w:ins>
      <w:ins w:id="355" w:author="William Lamb" w:date="2018-11-13T10:02:00Z">
        <w:r w:rsidR="002611A8">
          <w:t xml:space="preserve">ese comparative case studies have </w:t>
        </w:r>
      </w:ins>
      <w:ins w:id="356" w:author="William Lamb" w:date="2018-11-12T14:08:00Z">
        <w:r w:rsidR="00C33318">
          <w:t xml:space="preserve">the advantage of enabling direct tests of generalisability </w:t>
        </w:r>
      </w:ins>
      <w:ins w:id="357" w:author="William Lamb" w:date="2018-11-12T14:11:00Z">
        <w:r w:rsidR="00C33318">
          <w:t xml:space="preserve">(e.g. what </w:t>
        </w:r>
      </w:ins>
      <w:ins w:id="358" w:author="William Lamb" w:date="2018-11-13T10:02:00Z">
        <w:r w:rsidR="002611A8">
          <w:t xml:space="preserve">common </w:t>
        </w:r>
      </w:ins>
      <w:ins w:id="359" w:author="William Lamb" w:date="2018-11-12T14:11:00Z">
        <w:r w:rsidR="00C33318">
          <w:t>features</w:t>
        </w:r>
      </w:ins>
      <w:ins w:id="360" w:author="William Lamb" w:date="2018-11-12T14:13:00Z">
        <w:r w:rsidR="00C33318">
          <w:t xml:space="preserve"> of </w:t>
        </w:r>
      </w:ins>
      <w:ins w:id="361" w:author="William Lamb" w:date="2018-11-12T14:11:00Z">
        <w:r w:rsidR="00C33318">
          <w:t>urban form</w:t>
        </w:r>
      </w:ins>
      <w:ins w:id="362" w:author="William Lamb" w:date="2018-11-12T14:13:00Z">
        <w:r w:rsidR="00C33318">
          <w:t xml:space="preserve"> </w:t>
        </w:r>
      </w:ins>
      <w:ins w:id="363" w:author="William Lamb" w:date="2018-11-12T14:11:00Z">
        <w:r w:rsidR="00C33318">
          <w:t xml:space="preserve">can be found across </w:t>
        </w:r>
      </w:ins>
      <w:ins w:id="364" w:author="William Lamb" w:date="2018-11-12T15:01:00Z">
        <w:r w:rsidR="00282636">
          <w:t xml:space="preserve">multiple </w:t>
        </w:r>
      </w:ins>
      <w:ins w:id="365" w:author="William Lamb" w:date="2018-11-13T10:03:00Z">
        <w:r w:rsidR="002611A8">
          <w:t xml:space="preserve">disparate </w:t>
        </w:r>
      </w:ins>
      <w:ins w:id="366" w:author="William Lamb" w:date="2018-11-12T14:11:00Z">
        <w:r w:rsidR="00C33318">
          <w:t>cases?)</w:t>
        </w:r>
      </w:ins>
      <w:ins w:id="367" w:author="William Lamb" w:date="2018-11-13T10:26:00Z">
        <w:r w:rsidR="002B3580">
          <w:t xml:space="preserve">, ultimately allowing an assessment of how </w:t>
        </w:r>
      </w:ins>
      <w:ins w:id="368" w:author="William Lamb" w:date="2018-11-12T14:12:00Z">
        <w:r w:rsidR="00C33318">
          <w:t xml:space="preserve">individual </w:t>
        </w:r>
      </w:ins>
      <w:ins w:id="369" w:author="William Lamb" w:date="2018-11-12T14:09:00Z">
        <w:r w:rsidR="00C33318">
          <w:t>context</w:t>
        </w:r>
      </w:ins>
      <w:ins w:id="370" w:author="William Lamb" w:date="2018-11-12T14:12:00Z">
        <w:r w:rsidR="00C33318">
          <w:t>s</w:t>
        </w:r>
      </w:ins>
      <w:ins w:id="371" w:author="William Lamb" w:date="2018-11-12T14:09:00Z">
        <w:r w:rsidR="00C33318">
          <w:t xml:space="preserve"> </w:t>
        </w:r>
      </w:ins>
      <w:ins w:id="372" w:author="William Lamb" w:date="2018-11-13T10:26:00Z">
        <w:r w:rsidR="002B3580">
          <w:t xml:space="preserve">interplay </w:t>
        </w:r>
      </w:ins>
      <w:ins w:id="373" w:author="William Lamb" w:date="2018-11-13T10:05:00Z">
        <w:r w:rsidR="002611A8">
          <w:t>with general features</w:t>
        </w:r>
      </w:ins>
      <w:ins w:id="374" w:author="William Lamb" w:date="2018-11-12T14:09:00Z">
        <w:r w:rsidR="00C33318">
          <w:t xml:space="preserve"> </w:t>
        </w:r>
      </w:ins>
      <w:ins w:id="375" w:author="William Lamb" w:date="2018-11-12T14:08:00Z">
        <w:r w:rsidR="00C33318">
          <w:t>(</w:t>
        </w:r>
      </w:ins>
      <w:ins w:id="376" w:author="William Lamb" w:date="2018-11-12T14:09:00Z">
        <w:r w:rsidR="00C33318">
          <w:t xml:space="preserve">e.g. </w:t>
        </w:r>
      </w:ins>
      <w:ins w:id="377" w:author="William Lamb" w:date="2018-11-12T14:12:00Z">
        <w:r w:rsidR="00C33318">
          <w:t xml:space="preserve">how does urban form </w:t>
        </w:r>
      </w:ins>
      <w:ins w:id="378" w:author="William Lamb" w:date="2018-11-12T14:15:00Z">
        <w:r w:rsidR="00C33318">
          <w:t>interact</w:t>
        </w:r>
      </w:ins>
      <w:ins w:id="379" w:author="William Lamb" w:date="2018-11-12T14:12:00Z">
        <w:r w:rsidR="00C33318">
          <w:t xml:space="preserve"> </w:t>
        </w:r>
      </w:ins>
      <w:ins w:id="380" w:author="William Lamb" w:date="2018-11-13T10:06:00Z">
        <w:r w:rsidR="002611A8">
          <w:t>with different</w:t>
        </w:r>
      </w:ins>
      <w:ins w:id="381" w:author="William Lamb" w:date="2018-11-12T14:12:00Z">
        <w:r w:rsidR="002611A8">
          <w:t xml:space="preserve"> socio-economic patterns</w:t>
        </w:r>
        <w:r w:rsidR="00C33318">
          <w:t xml:space="preserve"> to hinder sustainability transformations?)</w:t>
        </w:r>
      </w:ins>
      <w:commentRangeEnd w:id="353"/>
      <w:ins w:id="382" w:author="William Lamb" w:date="2018-11-12T14:15:00Z">
        <w:r w:rsidR="00C33318">
          <w:rPr>
            <w:rStyle w:val="CommentReference"/>
          </w:rPr>
          <w:commentReference w:id="353"/>
        </w:r>
      </w:ins>
      <w:ins w:id="383" w:author="William Lamb" w:date="2018-11-12T14:12:00Z">
        <w:r w:rsidR="00C33318">
          <w:t xml:space="preserve">. </w:t>
        </w:r>
      </w:ins>
      <w:ins w:id="384" w:author="William Lamb" w:date="2018-11-12T14:17:00Z">
        <w:r w:rsidR="00C33318">
          <w:t xml:space="preserve">Comparative research is also of deep interest to urban stakeholders, who </w:t>
        </w:r>
      </w:ins>
      <w:ins w:id="385" w:author="William Lamb" w:date="2018-11-12T14:18:00Z">
        <w:r w:rsidR="00CF0AE6">
          <w:t xml:space="preserve">may </w:t>
        </w:r>
      </w:ins>
      <w:ins w:id="386" w:author="William Lamb" w:date="2018-11-12T14:17:00Z">
        <w:r w:rsidR="00C33318">
          <w:t xml:space="preserve">wish to understand how their peers </w:t>
        </w:r>
      </w:ins>
      <w:ins w:id="387" w:author="William Lamb" w:date="2018-11-12T14:18:00Z">
        <w:r w:rsidR="00CF0AE6">
          <w:t xml:space="preserve">commit to and overcome barriers </w:t>
        </w:r>
      </w:ins>
      <w:ins w:id="388" w:author="William Lamb" w:date="2018-11-12T14:19:00Z">
        <w:r w:rsidR="00CF0AE6">
          <w:t xml:space="preserve">in </w:t>
        </w:r>
      </w:ins>
      <w:ins w:id="389" w:author="William Lamb" w:date="2018-11-12T14:18:00Z">
        <w:r w:rsidR="00CF0AE6">
          <w:t xml:space="preserve">climate </w:t>
        </w:r>
      </w:ins>
      <w:ins w:id="390" w:author="William Lamb" w:date="2018-11-12T14:19:00Z">
        <w:r w:rsidR="00CF0AE6">
          <w:t xml:space="preserve">change </w:t>
        </w:r>
      </w:ins>
      <w:ins w:id="391" w:author="William Lamb" w:date="2018-11-12T14:18:00Z">
        <w:r w:rsidR="00CF0AE6">
          <w:t>mitigation</w:t>
        </w:r>
      </w:ins>
      <w:ins w:id="392" w:author="William Lamb" w:date="2018-11-12T14:19:00Z">
        <w:r w:rsidR="00C93202">
          <w:t xml:space="preserve">. </w:t>
        </w:r>
      </w:ins>
      <w:ins w:id="393" w:author="William Lamb" w:date="2018-11-12T14:48:00Z">
        <w:r w:rsidR="00C93202">
          <w:t>T</w:t>
        </w:r>
      </w:ins>
      <w:ins w:id="394" w:author="William Lamb" w:date="2018-11-12T14:19:00Z">
        <w:r w:rsidR="00CF0AE6">
          <w:t>his is the basic premise behind urban cooperation groups such as C40 and ICLEI</w:t>
        </w:r>
      </w:ins>
      <w:ins w:id="395" w:author="William Lamb" w:date="2018-11-12T14:48:00Z">
        <w:r w:rsidR="00C93202">
          <w:t xml:space="preserve">, which actively document </w:t>
        </w:r>
      </w:ins>
      <w:ins w:id="396" w:author="William Lamb" w:date="2018-11-13T10:07:00Z">
        <w:r w:rsidR="002611A8">
          <w:t xml:space="preserve">and compare </w:t>
        </w:r>
      </w:ins>
      <w:ins w:id="397" w:author="William Lamb" w:date="2018-11-12T14:49:00Z">
        <w:r w:rsidR="00C93202">
          <w:t xml:space="preserve">urban actions </w:t>
        </w:r>
      </w:ins>
      <w:ins w:id="398" w:author="William Lamb" w:date="2018-11-13T10:07:00Z">
        <w:r w:rsidR="002611A8">
          <w:t xml:space="preserve">through </w:t>
        </w:r>
      </w:ins>
      <w:ins w:id="399" w:author="William Lamb" w:date="2018-11-12T14:49:00Z">
        <w:r w:rsidR="00C93202">
          <w:t>case studies</w:t>
        </w:r>
      </w:ins>
      <w:ins w:id="400" w:author="William Lamb" w:date="2018-11-12T14:19:00Z">
        <w:r w:rsidR="00CF0AE6">
          <w:t xml:space="preserve"> </w:t>
        </w:r>
      </w:ins>
      <w:ins w:id="401" w:author="William Lamb" w:date="2018-11-12T14:20:00Z">
        <w:r w:rsidR="00CF0AE6">
          <w:fldChar w:fldCharType="begin" w:fldLock="1"/>
        </w:r>
      </w:ins>
      <w:r w:rsidR="00BC38A2">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mendeley":{"formattedCitation":"&lt;sup&gt;16&lt;/sup&gt;","plainTextFormattedCitation":"16","previouslyFormattedCitation":"&lt;sup&gt;16&lt;/sup&gt;"},"properties":{"noteIndex":0},"schema":"https://github.com/citation-style-language/schema/raw/master/csl-citation.json"}</w:instrText>
      </w:r>
      <w:r w:rsidR="00CF0AE6">
        <w:fldChar w:fldCharType="separate"/>
      </w:r>
      <w:r w:rsidR="00CF0AE6" w:rsidRPr="00CF0AE6">
        <w:rPr>
          <w:noProof/>
          <w:vertAlign w:val="superscript"/>
        </w:rPr>
        <w:t>16</w:t>
      </w:r>
      <w:ins w:id="402" w:author="William Lamb" w:date="2018-11-12T14:20:00Z">
        <w:r w:rsidR="00CF0AE6">
          <w:fldChar w:fldCharType="end"/>
        </w:r>
        <w:r w:rsidR="00CF0AE6">
          <w:t xml:space="preserve"> (REF ICLEI)</w:t>
        </w:r>
      </w:ins>
      <w:ins w:id="403" w:author="William Lamb" w:date="2018-11-12T14:19:00Z">
        <w:r w:rsidR="00CF0AE6">
          <w:t>.</w:t>
        </w:r>
      </w:ins>
    </w:p>
    <w:p w14:paraId="2456F10A" w14:textId="5EF57BFF" w:rsidR="00C93202" w:rsidRDefault="00BC38A2" w:rsidP="00103918">
      <w:pPr>
        <w:spacing w:line="480" w:lineRule="auto"/>
        <w:rPr>
          <w:ins w:id="404" w:author="William Lamb" w:date="2018-11-12T14:47:00Z"/>
          <w:rFonts w:ascii="Calibri" w:eastAsia="Calibri" w:hAnsi="Calibri" w:cs="Calibri"/>
        </w:rPr>
      </w:pPr>
      <w:commentRangeStart w:id="405"/>
      <w:ins w:id="406" w:author="William Lamb" w:date="2018-11-12T14:21:00Z">
        <w:r>
          <w:t xml:space="preserve">There is substantial </w:t>
        </w:r>
      </w:ins>
      <w:ins w:id="407" w:author="William Lamb" w:date="2018-11-13T10:07:00Z">
        <w:r w:rsidR="002611A8">
          <w:t xml:space="preserve">comparative </w:t>
        </w:r>
      </w:ins>
      <w:ins w:id="408" w:author="William Lamb" w:date="2018-11-12T14:21:00Z">
        <w:r>
          <w:t xml:space="preserve">work analysing mitigation and adaptation plans across hundreds of cities </w:t>
        </w:r>
        <w:r>
          <w:fldChar w:fldCharType="begin" w:fldLock="1"/>
        </w:r>
      </w:ins>
      <w:r w:rsidR="00CB249E">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lt;sup&gt;17–19&lt;/sup&gt;","plainTextFormattedCitation":"17–19","previouslyFormattedCitation":"&lt;sup&gt;17–19&lt;/sup&gt;"},"properties":{"noteIndex":0},"schema":"https://github.com/citation-style-language/schema/raw/master/csl-citation.json"}</w:instrText>
      </w:r>
      <w:r>
        <w:fldChar w:fldCharType="separate"/>
      </w:r>
      <w:r w:rsidRPr="00BC38A2">
        <w:rPr>
          <w:noProof/>
          <w:vertAlign w:val="superscript"/>
        </w:rPr>
        <w:t>17–19</w:t>
      </w:r>
      <w:ins w:id="409" w:author="William Lamb" w:date="2018-11-12T14:21:00Z">
        <w:r>
          <w:fldChar w:fldCharType="end"/>
        </w:r>
        <w:r>
          <w:t xml:space="preserve">. </w:t>
        </w:r>
      </w:ins>
      <w:commentRangeEnd w:id="405"/>
      <w:ins w:id="410" w:author="William Lamb" w:date="2018-11-13T10:27:00Z">
        <w:r w:rsidR="002B3580">
          <w:rPr>
            <w:rStyle w:val="CommentReference"/>
          </w:rPr>
          <w:commentReference w:id="405"/>
        </w:r>
      </w:ins>
      <w:ins w:id="411" w:author="William Lamb" w:date="2018-11-13T13:09:00Z">
        <w:r w:rsidR="00422FA9">
          <w:t xml:space="preserve">Much attention is also paid to comparing urban carbon footprints </w:t>
        </w:r>
      </w:ins>
      <w:ins w:id="412" w:author="William Lamb" w:date="2018-11-13T13:11:00Z">
        <w:r w:rsidR="00422FA9">
          <w:fldChar w:fldCharType="begin" w:fldLock="1"/>
        </w:r>
      </w:ins>
      <w:r w:rsidR="000458BE">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lt;sup&gt;20–22&lt;/sup&gt;","plainTextFormattedCitation":"20–22","previouslyFormattedCitation":"&lt;sup&gt;20–22&lt;/sup&gt;"},"properties":{"noteIndex":0},"schema":"https://github.com/citation-style-language/schema/raw/master/csl-citation.json"}</w:instrText>
      </w:r>
      <w:r w:rsidR="00422FA9">
        <w:fldChar w:fldCharType="separate"/>
      </w:r>
      <w:r w:rsidR="00422FA9" w:rsidRPr="00422FA9">
        <w:rPr>
          <w:noProof/>
          <w:vertAlign w:val="superscript"/>
        </w:rPr>
        <w:t>20–22</w:t>
      </w:r>
      <w:ins w:id="413" w:author="William Lamb" w:date="2018-11-13T13:11:00Z">
        <w:r w:rsidR="00422FA9">
          <w:fldChar w:fldCharType="end"/>
        </w:r>
      </w:ins>
      <w:ins w:id="414" w:author="William Lamb" w:date="2018-11-13T13:12:00Z">
        <w:r w:rsidR="00422FA9">
          <w:t>.</w:t>
        </w:r>
      </w:ins>
      <w:ins w:id="415" w:author="William Lamb" w:date="2018-11-13T13:09:00Z">
        <w:r w:rsidR="00422FA9">
          <w:t xml:space="preserve"> </w:t>
        </w:r>
      </w:ins>
      <w:ins w:id="416" w:author="William Lamb" w:date="2018-11-12T14:43:00Z">
        <w:r w:rsidR="00C93202">
          <w:t>L</w:t>
        </w:r>
      </w:ins>
      <w:ins w:id="417" w:author="William Lamb" w:date="2018-11-09T11:07:00Z">
        <w:r w:rsidR="00B60EC4" w:rsidRPr="00B60EC4">
          <w:t>ess known are the small-n comparative studies</w:t>
        </w:r>
      </w:ins>
      <w:ins w:id="418" w:author="William Lamb" w:date="2018-11-12T14:50:00Z">
        <w:r w:rsidR="00C93202">
          <w:t>.</w:t>
        </w:r>
      </w:ins>
      <w:ins w:id="419" w:author="William Lamb" w:date="2018-11-12T14:46:00Z">
        <w:r w:rsidR="00C93202">
          <w:t xml:space="preserve"> </w:t>
        </w:r>
      </w:ins>
      <w:ins w:id="420" w:author="William Lamb" w:date="2018-11-12T14:50:00Z">
        <w:r w:rsidR="00C93202">
          <w:t>W</w:t>
        </w:r>
      </w:ins>
      <w:ins w:id="421" w:author="William Lamb" w:date="2018-11-12T14:46:00Z">
        <w:r w:rsidR="00C93202">
          <w:t xml:space="preserve">hat proportion of the literature do they constitute? And for a given city or topic, what comparisons have been made? </w:t>
        </w:r>
      </w:ins>
      <w:ins w:id="422" w:author="William Lamb" w:date="2018-11-13T10:08:00Z">
        <w:r w:rsidR="002611A8">
          <w:t xml:space="preserve">A rapid machine-reading of the literature can </w:t>
        </w:r>
      </w:ins>
      <w:ins w:id="423" w:author="William Lamb" w:date="2018-11-13T10:10:00Z">
        <w:r w:rsidR="003D75BA">
          <w:t>identify</w:t>
        </w:r>
      </w:ins>
      <w:ins w:id="424" w:author="William Lamb" w:date="2018-11-13T10:08:00Z">
        <w:r w:rsidR="002611A8">
          <w:t xml:space="preserve"> which case studies refer to more than one city in their title or abstract. </w:t>
        </w:r>
        <w:r w:rsidR="002611A8" w:rsidRPr="002611A8">
          <w:rPr>
            <w:highlight w:val="yellow"/>
            <w:rPrChange w:id="425" w:author="William Lamb" w:date="2018-11-13T10:09:00Z">
              <w:rPr/>
            </w:rPrChange>
          </w:rPr>
          <w:t>These make up more than 20% of the literature (XXX cases)</w:t>
        </w:r>
      </w:ins>
      <w:ins w:id="426" w:author="William Lamb" w:date="2018-11-13T10:09:00Z">
        <w:r w:rsidR="002611A8" w:rsidRPr="002611A8">
          <w:rPr>
            <w:highlight w:val="yellow"/>
            <w:rPrChange w:id="427" w:author="William Lamb" w:date="2018-11-13T10:09:00Z">
              <w:rPr/>
            </w:rPrChange>
          </w:rPr>
          <w:t>.</w:t>
        </w:r>
        <w:r w:rsidR="002611A8">
          <w:t xml:space="preserve"> </w:t>
        </w:r>
      </w:ins>
      <w:ins w:id="428" w:author="William Lamb" w:date="2018-11-12T14:47:00Z">
        <w:r w:rsidR="00C93202">
          <w:rPr>
            <w:rFonts w:ascii="Calibri" w:eastAsia="Calibri" w:hAnsi="Calibri" w:cs="Calibri"/>
          </w:rPr>
          <w:t>The majority mention only two cities</w:t>
        </w:r>
      </w:ins>
      <w:ins w:id="429" w:author="William Lamb" w:date="2018-11-13T10:09:00Z">
        <w:r w:rsidR="002611A8">
          <w:rPr>
            <w:rFonts w:ascii="Calibri" w:eastAsia="Calibri" w:hAnsi="Calibri" w:cs="Calibri"/>
          </w:rPr>
          <w:t xml:space="preserve"> (</w:t>
        </w:r>
        <w:r w:rsidR="002611A8" w:rsidRPr="00D36DE1">
          <w:rPr>
            <w:rFonts w:ascii="Calibri" w:eastAsia="Calibri" w:hAnsi="Calibri" w:cs="Calibri"/>
            <w:highlight w:val="yellow"/>
          </w:rPr>
          <w:t>409</w:t>
        </w:r>
        <w:r w:rsidR="002611A8">
          <w:rPr>
            <w:rFonts w:ascii="Calibri" w:eastAsia="Calibri" w:hAnsi="Calibri" w:cs="Calibri"/>
          </w:rPr>
          <w:t>)</w:t>
        </w:r>
      </w:ins>
      <w:ins w:id="430" w:author="William Lamb" w:date="2018-11-12T14:47:00Z">
        <w:r w:rsidR="00C93202">
          <w:rPr>
            <w:rFonts w:ascii="Calibri" w:eastAsia="Calibri" w:hAnsi="Calibri" w:cs="Calibri"/>
          </w:rPr>
          <w:t>, with a steep decline to a few dozen studies on 5 or more cities (SI Text Figure 6).</w:t>
        </w:r>
      </w:ins>
    </w:p>
    <w:p w14:paraId="3669CCD9" w14:textId="77777777" w:rsidR="00C93202" w:rsidRDefault="00C93202" w:rsidP="00C93202">
      <w:pPr>
        <w:spacing w:line="480" w:lineRule="auto"/>
        <w:rPr>
          <w:ins w:id="431" w:author="William Lamb" w:date="2018-11-13T10:29:00Z"/>
          <w:rFonts w:ascii="Calibri" w:eastAsia="Calibri" w:hAnsi="Calibri" w:cs="Calibri"/>
        </w:rPr>
      </w:pPr>
      <w:ins w:id="432" w:author="William Lamb" w:date="2018-11-12T14:47:00Z">
        <w:r>
          <w:rPr>
            <w:rFonts w:ascii="Calibri" w:eastAsia="Calibri" w:hAnsi="Calibri" w:cs="Calibri"/>
          </w:rPr>
          <w:t xml:space="preserve">Inter-regional comparisons are relatively rare. Figure 5 in the SI text visualises the pairwise correlations of cities within abstracts, aggregating by region. Asian cities tend to be compared to other Asian cities, European cities to European cities, and likewise in North America. Comparative literatures based in Latin America, Africa and Oceania, on the other hand, are far less cautious and have higher fractions of international comparisons, although fewer total studies. Considering the </w:t>
        </w:r>
        <w:r>
          <w:rPr>
            <w:rFonts w:ascii="Calibri" w:eastAsia="Calibri" w:hAnsi="Calibri" w:cs="Calibri"/>
          </w:rPr>
          <w:lastRenderedPageBreak/>
          <w:t>total scope of the urban case study literature (3,440 studies), the subset that is comparative (699), and internationally comparative (202), is small.</w:t>
        </w:r>
      </w:ins>
    </w:p>
    <w:p w14:paraId="60786A30" w14:textId="305E99AF" w:rsidR="00C93202" w:rsidRDefault="002B3580" w:rsidP="00103918">
      <w:pPr>
        <w:spacing w:line="480" w:lineRule="auto"/>
        <w:rPr>
          <w:ins w:id="433" w:author="William Lamb" w:date="2018-11-12T14:50:00Z"/>
          <w:rFonts w:ascii="Calibri" w:eastAsia="Calibri" w:hAnsi="Calibri" w:cs="Calibri"/>
        </w:rPr>
      </w:pPr>
      <w:ins w:id="434" w:author="William Lamb" w:date="2018-11-13T10:29:00Z">
        <w:r>
          <w:rPr>
            <w:rFonts w:ascii="Calibri" w:eastAsia="Calibri" w:hAnsi="Calibri" w:cs="Calibri"/>
          </w:rPr>
          <w:t xml:space="preserve">As with individual studies, </w:t>
        </w:r>
      </w:ins>
      <w:ins w:id="435" w:author="William Lamb" w:date="2018-11-13T10:31:00Z">
        <w:r w:rsidR="00691159">
          <w:rPr>
            <w:rFonts w:ascii="Calibri" w:eastAsia="Calibri" w:hAnsi="Calibri" w:cs="Calibri"/>
          </w:rPr>
          <w:t xml:space="preserve">mapping and </w:t>
        </w:r>
      </w:ins>
      <w:ins w:id="436" w:author="William Lamb" w:date="2018-11-13T10:30:00Z">
        <w:r w:rsidR="00691159">
          <w:rPr>
            <w:rFonts w:ascii="Calibri" w:eastAsia="Calibri" w:hAnsi="Calibri" w:cs="Calibri"/>
          </w:rPr>
          <w:t xml:space="preserve">transparency </w:t>
        </w:r>
      </w:ins>
      <w:ins w:id="437" w:author="William Lamb" w:date="2018-11-13T10:39:00Z">
        <w:r w:rsidR="002B7AD3">
          <w:rPr>
            <w:rFonts w:ascii="Calibri" w:eastAsia="Calibri" w:hAnsi="Calibri" w:cs="Calibri"/>
          </w:rPr>
          <w:t>are</w:t>
        </w:r>
      </w:ins>
      <w:ins w:id="438" w:author="William Lamb" w:date="2018-11-13T10:30:00Z">
        <w:r w:rsidR="00691159">
          <w:rPr>
            <w:rFonts w:ascii="Calibri" w:eastAsia="Calibri" w:hAnsi="Calibri" w:cs="Calibri"/>
          </w:rPr>
          <w:t xml:space="preserve"> key </w:t>
        </w:r>
      </w:ins>
      <w:ins w:id="439" w:author="William Lamb" w:date="2018-11-13T10:31:00Z">
        <w:r w:rsidR="00691159">
          <w:rPr>
            <w:rFonts w:ascii="Calibri" w:eastAsia="Calibri" w:hAnsi="Calibri" w:cs="Calibri"/>
          </w:rPr>
          <w:t xml:space="preserve">to </w:t>
        </w:r>
      </w:ins>
      <w:ins w:id="440" w:author="William Lamb" w:date="2018-11-13T10:35:00Z">
        <w:r w:rsidR="00691159">
          <w:rPr>
            <w:rFonts w:ascii="Calibri" w:eastAsia="Calibri" w:hAnsi="Calibri" w:cs="Calibri"/>
          </w:rPr>
          <w:t xml:space="preserve">making best use of </w:t>
        </w:r>
      </w:ins>
      <w:ins w:id="441" w:author="William Lamb" w:date="2018-11-13T10:31:00Z">
        <w:r w:rsidR="00691159">
          <w:rPr>
            <w:rFonts w:ascii="Calibri" w:eastAsia="Calibri" w:hAnsi="Calibri" w:cs="Calibri"/>
          </w:rPr>
          <w:t xml:space="preserve">the comparative case study literature. </w:t>
        </w:r>
      </w:ins>
      <w:ins w:id="442" w:author="William Lamb" w:date="2018-11-13T10:36:00Z">
        <w:r w:rsidR="00691159">
          <w:rPr>
            <w:rFonts w:ascii="Calibri" w:eastAsia="Calibri" w:hAnsi="Calibri" w:cs="Calibri"/>
          </w:rPr>
          <w:t xml:space="preserve">While topics and study locations can be straightforwardly identified, the epistemological choices underpinning comparative research </w:t>
        </w:r>
      </w:ins>
      <w:ins w:id="443" w:author="William Lamb" w:date="2018-11-13T10:39:00Z">
        <w:r w:rsidR="00691159">
          <w:rPr>
            <w:rFonts w:ascii="Calibri" w:eastAsia="Calibri" w:hAnsi="Calibri" w:cs="Calibri"/>
          </w:rPr>
          <w:t>are</w:t>
        </w:r>
      </w:ins>
      <w:ins w:id="444" w:author="William Lamb" w:date="2018-11-13T10:36:00Z">
        <w:r w:rsidR="00691159">
          <w:rPr>
            <w:rFonts w:ascii="Calibri" w:eastAsia="Calibri" w:hAnsi="Calibri" w:cs="Calibri"/>
          </w:rPr>
          <w:t xml:space="preserve"> very difficult to ascertain. </w:t>
        </w:r>
      </w:ins>
      <w:ins w:id="445" w:author="William Lamb" w:date="2018-11-12T14:50:00Z">
        <w:r w:rsidR="00C93202">
          <w:rPr>
            <w:rFonts w:ascii="Calibri" w:eastAsia="Calibri" w:hAnsi="Calibri" w:cs="Calibri"/>
          </w:rPr>
          <w:t xml:space="preserve">Based on a random selection and review of documents, we find little justification for why particular cities are bundled together, beyond claims of contextual diversity. </w:t>
        </w:r>
      </w:ins>
      <w:ins w:id="446" w:author="William Lamb" w:date="2018-11-13T10:37:00Z">
        <w:r w:rsidR="00691159">
          <w:rPr>
            <w:rFonts w:ascii="Calibri" w:eastAsia="Calibri" w:hAnsi="Calibri" w:cs="Calibri"/>
          </w:rPr>
          <w:t>Again, these decisions may be</w:t>
        </w:r>
      </w:ins>
      <w:ins w:id="447" w:author="William Lamb" w:date="2018-11-12T14:50:00Z">
        <w:r w:rsidR="00C93202">
          <w:rPr>
            <w:rFonts w:ascii="Calibri" w:eastAsia="Calibri" w:hAnsi="Calibri" w:cs="Calibri"/>
          </w:rPr>
          <w:t xml:space="preserve"> driven by pragmatic concerns (such as funding and research partners)</w:t>
        </w:r>
      </w:ins>
      <w:ins w:id="448" w:author="William Lamb" w:date="2018-11-13T10:41:00Z">
        <w:r w:rsidR="002B7AD3">
          <w:rPr>
            <w:rFonts w:ascii="Calibri" w:eastAsia="Calibri" w:hAnsi="Calibri" w:cs="Calibri"/>
          </w:rPr>
          <w:t xml:space="preserve"> rather than strong comparative logics</w:t>
        </w:r>
      </w:ins>
      <w:bookmarkStart w:id="449" w:name="_GoBack"/>
      <w:bookmarkEnd w:id="449"/>
      <w:ins w:id="450" w:author="William Lamb" w:date="2018-11-13T13:15:00Z">
        <w:r w:rsidR="00A6795F">
          <w:rPr>
            <w:rFonts w:ascii="Calibri" w:eastAsia="Calibri" w:hAnsi="Calibri" w:cs="Calibri"/>
          </w:rPr>
          <w:t>,</w:t>
        </w:r>
      </w:ins>
      <w:ins w:id="451" w:author="William Lamb" w:date="2018-11-13T13:20:00Z">
        <w:r w:rsidR="00A6795F">
          <w:rPr>
            <w:rFonts w:ascii="Calibri" w:eastAsia="Calibri" w:hAnsi="Calibri" w:cs="Calibri"/>
          </w:rPr>
          <w:t xml:space="preserve"> underlining the still nascent stage of </w:t>
        </w:r>
      </w:ins>
      <w:ins w:id="452" w:author="William Lamb" w:date="2018-11-13T13:21:00Z">
        <w:r w:rsidR="00A6795F">
          <w:rPr>
            <w:rFonts w:ascii="Calibri" w:eastAsia="Calibri" w:hAnsi="Calibri" w:cs="Calibri"/>
          </w:rPr>
          <w:t xml:space="preserve">urban sustainability science </w:t>
        </w:r>
        <w:r w:rsidR="00A6795F">
          <w:rPr>
            <w:rFonts w:ascii="Calibri" w:eastAsia="Calibri" w:hAnsi="Calibri" w:cs="Calibri"/>
          </w:rPr>
          <w:fldChar w:fldCharType="begin" w:fldLock="1"/>
        </w:r>
      </w:ins>
      <w:r w:rsidR="00A6795F">
        <w:rPr>
          <w:rFonts w:ascii="Calibri" w:eastAsia="Calibri" w:hAnsi="Calibri" w:cs="Calibri"/>
        </w:rPr>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3&lt;/sup&gt;","plainTextFormattedCitation":"23"},"properties":{"noteIndex":0},"schema":"https://github.com/citation-style-language/schema/raw/master/csl-citation.json"}</w:instrText>
      </w:r>
      <w:r w:rsidR="00A6795F">
        <w:rPr>
          <w:rFonts w:ascii="Calibri" w:eastAsia="Calibri" w:hAnsi="Calibri" w:cs="Calibri"/>
        </w:rPr>
        <w:fldChar w:fldCharType="separate"/>
      </w:r>
      <w:r w:rsidR="00A6795F" w:rsidRPr="00A6795F">
        <w:rPr>
          <w:rFonts w:ascii="Calibri" w:eastAsia="Calibri" w:hAnsi="Calibri" w:cs="Calibri"/>
          <w:noProof/>
          <w:vertAlign w:val="superscript"/>
        </w:rPr>
        <w:t>23</w:t>
      </w:r>
      <w:ins w:id="453" w:author="William Lamb" w:date="2018-11-13T13:21:00Z">
        <w:r w:rsidR="00A6795F">
          <w:rPr>
            <w:rFonts w:ascii="Calibri" w:eastAsia="Calibri" w:hAnsi="Calibri" w:cs="Calibri"/>
          </w:rPr>
          <w:fldChar w:fldCharType="end"/>
        </w:r>
        <w:r w:rsidR="00A6795F">
          <w:rPr>
            <w:rFonts w:ascii="Calibri" w:eastAsia="Calibri" w:hAnsi="Calibri" w:cs="Calibri"/>
          </w:rPr>
          <w:t>.</w:t>
        </w:r>
      </w:ins>
    </w:p>
    <w:p w14:paraId="2C1A9485" w14:textId="01327B9F" w:rsidR="00B60EC4" w:rsidRPr="00CB249E" w:rsidRDefault="00B474D8">
      <w:pPr>
        <w:pStyle w:val="Heading3"/>
        <w:rPr>
          <w:ins w:id="454" w:author="William Lamb" w:date="2018-11-12T14:50:00Z"/>
        </w:rPr>
        <w:pPrChange w:id="455" w:author="William Lamb" w:date="2018-11-12T14:51:00Z">
          <w:pPr>
            <w:spacing w:line="480" w:lineRule="auto"/>
          </w:pPr>
        </w:pPrChange>
      </w:pPr>
      <w:ins w:id="456" w:author="William Lamb" w:date="2018-11-09T15:13:00Z">
        <w:r w:rsidRPr="00CB249E">
          <w:t>R</w:t>
        </w:r>
      </w:ins>
      <w:ins w:id="457" w:author="William Lamb" w:date="2018-11-09T11:07:00Z">
        <w:r w:rsidR="00B60EC4" w:rsidRPr="00CB249E">
          <w:t>eviews and assessments</w:t>
        </w:r>
      </w:ins>
      <w:ins w:id="458" w:author="William Lamb" w:date="2018-11-09T15:13:00Z">
        <w:r w:rsidRPr="00CB249E">
          <w:t xml:space="preserve"> of cases</w:t>
        </w:r>
      </w:ins>
    </w:p>
    <w:p w14:paraId="203B7E79" w14:textId="7274959A" w:rsidR="00C93202" w:rsidRDefault="00282636" w:rsidP="00103918">
      <w:pPr>
        <w:spacing w:line="480" w:lineRule="auto"/>
        <w:rPr>
          <w:ins w:id="459" w:author="William Lamb" w:date="2018-11-13T11:21:00Z"/>
        </w:rPr>
      </w:pPr>
      <w:ins w:id="460" w:author="William Lamb" w:date="2018-11-12T15:03:00Z">
        <w:r>
          <w:t xml:space="preserve">A third </w:t>
        </w:r>
      </w:ins>
      <w:ins w:id="461" w:author="William Lamb" w:date="2018-11-12T15:05:00Z">
        <w:r>
          <w:t>opportunity for learning from cases is</w:t>
        </w:r>
      </w:ins>
      <w:ins w:id="462" w:author="William Lamb" w:date="2018-11-12T15:03:00Z">
        <w:r>
          <w:t xml:space="preserve"> through secondary analysis</w:t>
        </w:r>
      </w:ins>
      <w:ins w:id="463" w:author="William Lamb" w:date="2018-11-13T10:43:00Z">
        <w:r w:rsidR="002B7AD3">
          <w:t xml:space="preserve"> in</w:t>
        </w:r>
      </w:ins>
      <w:ins w:id="464" w:author="William Lamb" w:date="2018-11-13T10:42:00Z">
        <w:r w:rsidR="002B7AD3">
          <w:t xml:space="preserve"> literature</w:t>
        </w:r>
      </w:ins>
      <w:ins w:id="465" w:author="William Lamb" w:date="2018-11-12T15:03:00Z">
        <w:r>
          <w:t xml:space="preserve"> reviews and assessments. </w:t>
        </w:r>
      </w:ins>
      <w:ins w:id="466" w:author="William Lamb" w:date="2018-11-12T15:57:00Z">
        <w:r w:rsidR="00650E1F">
          <w:t xml:space="preserve">Concise, policy relevant advice </w:t>
        </w:r>
      </w:ins>
      <w:ins w:id="467" w:author="William Lamb" w:date="2018-11-12T15:58:00Z">
        <w:r w:rsidR="00650E1F">
          <w:t xml:space="preserve">based on the literature </w:t>
        </w:r>
      </w:ins>
      <w:ins w:id="468" w:author="William Lamb" w:date="2018-11-12T16:13:00Z">
        <w:r w:rsidR="00AA7036">
          <w:t>is</w:t>
        </w:r>
      </w:ins>
      <w:ins w:id="469" w:author="William Lamb" w:date="2018-11-12T15:57:00Z">
        <w:r w:rsidR="00650E1F">
          <w:t xml:space="preserve"> in high demand from stakeholders</w:t>
        </w:r>
      </w:ins>
      <w:ins w:id="470" w:author="William Lamb" w:date="2018-11-13T10:45:00Z">
        <w:r w:rsidR="002B7AD3">
          <w:t xml:space="preserve">. </w:t>
        </w:r>
      </w:ins>
      <w:ins w:id="471" w:author="William Lamb" w:date="2018-11-13T12:12:00Z">
        <w:r w:rsidR="00EA3C93">
          <w:t>Such r</w:t>
        </w:r>
      </w:ins>
      <w:ins w:id="472" w:author="William Lamb" w:date="2018-11-13T10:45:00Z">
        <w:r w:rsidR="002B7AD3">
          <w:t xml:space="preserve">eviews and assessments can be </w:t>
        </w:r>
      </w:ins>
      <w:ins w:id="473" w:author="William Lamb" w:date="2018-11-12T22:01:00Z">
        <w:r w:rsidR="00FD78B8">
          <w:t xml:space="preserve">particularly </w:t>
        </w:r>
      </w:ins>
      <w:ins w:id="474" w:author="William Lamb" w:date="2018-11-13T10:45:00Z">
        <w:r w:rsidR="002B7AD3">
          <w:t xml:space="preserve">effective </w:t>
        </w:r>
      </w:ins>
      <w:ins w:id="475" w:author="William Lamb" w:date="2018-11-13T10:44:00Z">
        <w:r w:rsidR="002B7AD3">
          <w:t xml:space="preserve">when </w:t>
        </w:r>
      </w:ins>
      <w:ins w:id="476" w:author="William Lamb" w:date="2018-11-13T10:46:00Z">
        <w:r w:rsidR="002B7AD3">
          <w:t>stakeholders are involved at the design stage</w:t>
        </w:r>
      </w:ins>
      <w:ins w:id="477" w:author="William Lamb" w:date="2018-11-13T12:14:00Z">
        <w:r w:rsidR="00EA3C93">
          <w:t xml:space="preserve"> to </w:t>
        </w:r>
      </w:ins>
      <w:ins w:id="478" w:author="William Lamb" w:date="2018-11-13T12:15:00Z">
        <w:r w:rsidR="00EA3C93">
          <w:t>underscore</w:t>
        </w:r>
      </w:ins>
      <w:ins w:id="479" w:author="William Lamb" w:date="2018-11-13T12:14:00Z">
        <w:r w:rsidR="00EA3C93">
          <w:t xml:space="preserve"> their knowledge needs (</w:t>
        </w:r>
      </w:ins>
      <w:ins w:id="480" w:author="William Lamb" w:date="2018-11-13T10:47:00Z">
        <w:r w:rsidR="002B7AD3" w:rsidRPr="002B7AD3">
          <w:rPr>
            <w:highlight w:val="yellow"/>
            <w:rPrChange w:id="481" w:author="William Lamb" w:date="2018-11-13T10:47:00Z">
              <w:rPr/>
            </w:rPrChange>
          </w:rPr>
          <w:t>REF?</w:t>
        </w:r>
        <w:r w:rsidR="002B7AD3">
          <w:t>)</w:t>
        </w:r>
      </w:ins>
      <w:ins w:id="482" w:author="William Lamb" w:date="2018-11-12T15:57:00Z">
        <w:r w:rsidR="00650E1F">
          <w:t>.</w:t>
        </w:r>
      </w:ins>
      <w:ins w:id="483" w:author="William Lamb" w:date="2018-11-12T16:15:00Z">
        <w:r w:rsidR="00AA7036">
          <w:t xml:space="preserve"> In the area of urban climate </w:t>
        </w:r>
      </w:ins>
      <w:ins w:id="484" w:author="William Lamb" w:date="2018-11-12T22:01:00Z">
        <w:r w:rsidR="00FD78B8">
          <w:t>mitigation</w:t>
        </w:r>
      </w:ins>
      <w:ins w:id="485" w:author="William Lamb" w:date="2018-11-12T16:15:00Z">
        <w:r w:rsidR="00AA7036">
          <w:t>, there have b</w:t>
        </w:r>
        <w:r w:rsidR="00CB249E">
          <w:t xml:space="preserve">een several assessments so far and growing activity. </w:t>
        </w:r>
      </w:ins>
      <w:ins w:id="486" w:author="William Lamb" w:date="2018-11-12T16:19:00Z">
        <w:r w:rsidR="00CB249E">
          <w:t xml:space="preserve">The Global Energy Assessment provided one of the first dedicated reviews on urban energy systems </w:t>
        </w:r>
      </w:ins>
      <w:ins w:id="487" w:author="William Lamb" w:date="2018-11-12T16:22:00Z">
        <w:r w:rsidR="00CB249E">
          <w:t xml:space="preserve">and was </w:t>
        </w:r>
      </w:ins>
      <w:ins w:id="488" w:author="William Lamb" w:date="2018-11-12T16:20:00Z">
        <w:r w:rsidR="00CB249E">
          <w:t xml:space="preserve">followed by </w:t>
        </w:r>
      </w:ins>
      <w:ins w:id="489" w:author="William Lamb" w:date="2018-11-12T16:22:00Z">
        <w:r w:rsidR="00CB249E">
          <w:t xml:space="preserve">an </w:t>
        </w:r>
      </w:ins>
      <w:ins w:id="490" w:author="William Lamb" w:date="2018-11-12T16:20:00Z">
        <w:r w:rsidR="00CB249E">
          <w:t>urban chapter in the IPCC 5</w:t>
        </w:r>
        <w:r w:rsidR="00CB249E" w:rsidRPr="00CB249E">
          <w:rPr>
            <w:vertAlign w:val="superscript"/>
          </w:rPr>
          <w:t>th</w:t>
        </w:r>
        <w:r w:rsidR="00CB249E">
          <w:t xml:space="preserve"> </w:t>
        </w:r>
      </w:ins>
      <w:ins w:id="491" w:author="William Lamb" w:date="2018-11-12T16:21:00Z">
        <w:r w:rsidR="00CB249E">
          <w:t xml:space="preserve">Assessment Report </w:t>
        </w:r>
        <w:r w:rsidR="00CB249E">
          <w:fldChar w:fldCharType="begin" w:fldLock="1"/>
        </w:r>
      </w:ins>
      <w:r w:rsidR="00A6795F">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lt;sup&gt;24,25&lt;/sup&gt;","plainTextFormattedCitation":"24,25","previouslyFormattedCitation":"&lt;sup&gt;23,24&lt;/sup&gt;"},"properties":{"noteIndex":0},"schema":"https://github.com/citation-style-language/schema/raw/master/csl-citation.json"}</w:instrText>
      </w:r>
      <w:r w:rsidR="00CB249E">
        <w:fldChar w:fldCharType="separate"/>
      </w:r>
      <w:r w:rsidR="00A6795F" w:rsidRPr="00A6795F">
        <w:rPr>
          <w:noProof/>
          <w:vertAlign w:val="superscript"/>
        </w:rPr>
        <w:t>24,25</w:t>
      </w:r>
      <w:ins w:id="492" w:author="William Lamb" w:date="2018-11-12T16:21:00Z">
        <w:r w:rsidR="00CB249E">
          <w:fldChar w:fldCharType="end"/>
        </w:r>
        <w:r w:rsidR="00CB249E">
          <w:t xml:space="preserve">. </w:t>
        </w:r>
      </w:ins>
      <w:ins w:id="493" w:author="William Lamb" w:date="2018-11-12T16:25:00Z">
        <w:r w:rsidR="00397D6D">
          <w:t xml:space="preserve">The Urban Climate Change Research Network (UCCRN) has produced two major assessments </w:t>
        </w:r>
      </w:ins>
      <w:ins w:id="494" w:author="William Lamb" w:date="2018-11-12T16:26:00Z">
        <w:r w:rsidR="00397D6D">
          <w:t>(</w:t>
        </w:r>
        <w:r w:rsidR="00397D6D" w:rsidRPr="00397D6D">
          <w:rPr>
            <w:highlight w:val="yellow"/>
            <w:rPrChange w:id="495" w:author="William Lamb" w:date="2018-11-12T16:29:00Z">
              <w:rPr/>
            </w:rPrChange>
          </w:rPr>
          <w:t>REFs</w:t>
        </w:r>
        <w:r w:rsidR="00397D6D">
          <w:t>)</w:t>
        </w:r>
      </w:ins>
      <w:ins w:id="496" w:author="William Lamb" w:date="2018-11-12T16:28:00Z">
        <w:r w:rsidR="00397D6D">
          <w:t xml:space="preserve"> and Atkins </w:t>
        </w:r>
      </w:ins>
      <w:ins w:id="497" w:author="William Lamb" w:date="2018-11-12T16:29:00Z">
        <w:r w:rsidR="00397D6D">
          <w:t>surveyed mitigation and adaptation in 1</w:t>
        </w:r>
      </w:ins>
      <w:ins w:id="498" w:author="William Lamb" w:date="2018-11-12T16:30:00Z">
        <w:r w:rsidR="00397D6D">
          <w:t>2</w:t>
        </w:r>
      </w:ins>
      <w:ins w:id="499" w:author="William Lamb" w:date="2018-11-12T16:29:00Z">
        <w:r w:rsidR="00397D6D">
          <w:t xml:space="preserve">9 cities for the </w:t>
        </w:r>
        <w:r w:rsidR="00397D6D" w:rsidRPr="00397D6D">
          <w:rPr>
            <w:i/>
            <w:rPrChange w:id="500" w:author="William Lamb" w:date="2018-11-12T16:29:00Z">
              <w:rPr/>
            </w:rPrChange>
          </w:rPr>
          <w:t>Future Proofing Cities</w:t>
        </w:r>
        <w:r w:rsidR="00397D6D">
          <w:t xml:space="preserve"> report</w:t>
        </w:r>
      </w:ins>
      <w:ins w:id="501" w:author="William Lamb" w:date="2018-11-12T16:30:00Z">
        <w:r w:rsidR="00397D6D">
          <w:t xml:space="preserve"> (</w:t>
        </w:r>
        <w:r w:rsidR="00397D6D" w:rsidRPr="00397D6D">
          <w:rPr>
            <w:highlight w:val="yellow"/>
            <w:rPrChange w:id="502" w:author="William Lamb" w:date="2018-11-12T16:30:00Z">
              <w:rPr/>
            </w:rPrChange>
          </w:rPr>
          <w:t>REFs</w:t>
        </w:r>
        <w:r w:rsidR="00397D6D">
          <w:t>)</w:t>
        </w:r>
      </w:ins>
      <w:ins w:id="503" w:author="William Lamb" w:date="2018-11-12T16:29:00Z">
        <w:r w:rsidR="00397D6D">
          <w:t>.</w:t>
        </w:r>
      </w:ins>
    </w:p>
    <w:p w14:paraId="0760A884" w14:textId="4F43B853" w:rsidR="008D5104" w:rsidRDefault="0046395C">
      <w:pPr>
        <w:spacing w:line="480" w:lineRule="auto"/>
        <w:rPr>
          <w:ins w:id="504" w:author="William Lamb" w:date="2018-11-13T11:54:00Z"/>
        </w:rPr>
        <w:pPrChange w:id="505" w:author="William Lamb" w:date="2018-11-13T11:47:00Z">
          <w:pPr>
            <w:numPr>
              <w:numId w:val="15"/>
            </w:numPr>
            <w:spacing w:line="480" w:lineRule="auto"/>
            <w:ind w:left="360" w:hanging="360"/>
          </w:pPr>
        </w:pPrChange>
      </w:pPr>
      <w:ins w:id="506" w:author="William Lamb" w:date="2018-11-13T11:32:00Z">
        <w:r>
          <w:t>The Second Assessment report by UCCRN is a good example of t</w:t>
        </w:r>
      </w:ins>
      <w:ins w:id="507" w:author="William Lamb" w:date="2018-11-13T11:33:00Z">
        <w:r>
          <w:t xml:space="preserve">he opportunities and challenges of learning from case study research. </w:t>
        </w:r>
      </w:ins>
      <w:ins w:id="508" w:author="William Lamb" w:date="2018-11-13T11:40:00Z">
        <w:r>
          <w:t xml:space="preserve">117 </w:t>
        </w:r>
      </w:ins>
      <w:ins w:id="509" w:author="William Lamb" w:date="2018-11-13T11:34:00Z">
        <w:r>
          <w:t xml:space="preserve">case studies were </w:t>
        </w:r>
      </w:ins>
      <w:ins w:id="510" w:author="William Lamb" w:date="2018-11-13T11:40:00Z">
        <w:r>
          <w:t xml:space="preserve">produced </w:t>
        </w:r>
      </w:ins>
      <w:ins w:id="511" w:author="William Lamb" w:date="2018-11-13T11:34:00Z">
        <w:r>
          <w:t xml:space="preserve">for the report and submitted to </w:t>
        </w:r>
      </w:ins>
      <w:ins w:id="512" w:author="William Lamb" w:date="2018-11-13T11:35:00Z">
        <w:r>
          <w:t xml:space="preserve">the UCCRN online “docking-station”. This process </w:t>
        </w:r>
      </w:ins>
      <w:ins w:id="513" w:author="William Lamb" w:date="2018-11-13T11:38:00Z">
        <w:r>
          <w:t xml:space="preserve">ensured </w:t>
        </w:r>
      </w:ins>
      <w:ins w:id="514" w:author="William Lamb" w:date="2018-11-13T11:35:00Z">
        <w:r>
          <w:t xml:space="preserve">a standard </w:t>
        </w:r>
      </w:ins>
      <w:ins w:id="515" w:author="William Lamb" w:date="2018-11-13T11:38:00Z">
        <w:r>
          <w:t xml:space="preserve">documentation format, brining </w:t>
        </w:r>
      </w:ins>
      <w:ins w:id="516" w:author="William Lamb" w:date="2018-11-13T11:36:00Z">
        <w:r>
          <w:t xml:space="preserve">transparency in the location, topic, </w:t>
        </w:r>
      </w:ins>
      <w:ins w:id="517" w:author="William Lamb" w:date="2018-11-13T11:38:00Z">
        <w:r>
          <w:t xml:space="preserve">studied </w:t>
        </w:r>
      </w:ins>
      <w:ins w:id="518" w:author="William Lamb" w:date="2018-11-13T11:36:00Z">
        <w:r>
          <w:t xml:space="preserve">actions and drivers, and lessons </w:t>
        </w:r>
      </w:ins>
      <w:ins w:id="519" w:author="William Lamb" w:date="2018-11-13T11:41:00Z">
        <w:r w:rsidR="008D5104">
          <w:t>learned</w:t>
        </w:r>
      </w:ins>
      <w:ins w:id="520" w:author="William Lamb" w:date="2018-11-13T11:38:00Z">
        <w:r>
          <w:t xml:space="preserve"> </w:t>
        </w:r>
      </w:ins>
      <w:ins w:id="521" w:author="William Lamb" w:date="2018-11-13T11:36:00Z">
        <w:r>
          <w:t>for stakeholders</w:t>
        </w:r>
      </w:ins>
      <w:ins w:id="522" w:author="William Lamb" w:date="2018-11-13T11:38:00Z">
        <w:r>
          <w:t>.</w:t>
        </w:r>
      </w:ins>
      <w:ins w:id="523" w:author="William Lamb" w:date="2018-11-13T11:39:00Z">
        <w:r>
          <w:t xml:space="preserve"> </w:t>
        </w:r>
        <w:r w:rsidR="008D5104">
          <w:t>T</w:t>
        </w:r>
      </w:ins>
      <w:ins w:id="524" w:author="William Lamb" w:date="2018-11-13T11:49:00Z">
        <w:r w:rsidR="008D5104">
          <w:t>hey were</w:t>
        </w:r>
      </w:ins>
      <w:ins w:id="525" w:author="William Lamb" w:date="2018-11-13T11:39:00Z">
        <w:r>
          <w:t xml:space="preserve"> also part of a larger </w:t>
        </w:r>
      </w:ins>
      <w:ins w:id="526" w:author="William Lamb" w:date="2018-11-13T11:40:00Z">
        <w:r>
          <w:t xml:space="preserve">effort to </w:t>
        </w:r>
      </w:ins>
      <w:ins w:id="527" w:author="William Lamb" w:date="2018-11-13T11:39:00Z">
        <w:r>
          <w:t xml:space="preserve">derive comparable geographic, climate and socio-economic </w:t>
        </w:r>
      </w:ins>
      <w:ins w:id="528" w:author="William Lamb" w:date="2018-11-13T11:41:00Z">
        <w:r>
          <w:t>data on the studied cities</w:t>
        </w:r>
      </w:ins>
      <w:ins w:id="529" w:author="William Lamb" w:date="2018-11-13T11:49:00Z">
        <w:r w:rsidR="00852DDC">
          <w:t>.</w:t>
        </w:r>
      </w:ins>
      <w:ins w:id="530" w:author="William Lamb" w:date="2018-11-13T11:51:00Z">
        <w:r w:rsidR="00852DDC">
          <w:t xml:space="preserve"> Cases can be </w:t>
        </w:r>
      </w:ins>
      <w:ins w:id="531" w:author="William Lamb" w:date="2018-11-13T11:50:00Z">
        <w:r w:rsidR="008D5104">
          <w:t xml:space="preserve">searched </w:t>
        </w:r>
      </w:ins>
      <w:ins w:id="532" w:author="William Lamb" w:date="2018-11-13T11:51:00Z">
        <w:r w:rsidR="00852DDC">
          <w:t xml:space="preserve">and grouped by </w:t>
        </w:r>
      </w:ins>
      <w:ins w:id="533" w:author="William Lamb" w:date="2018-11-13T11:50:00Z">
        <w:r w:rsidR="008D5104">
          <w:t xml:space="preserve">these variables in the online database, </w:t>
        </w:r>
      </w:ins>
      <w:ins w:id="534" w:author="William Lamb" w:date="2018-11-13T11:48:00Z">
        <w:r w:rsidR="008D5104">
          <w:t>facilitating comparative analysis</w:t>
        </w:r>
      </w:ins>
      <w:ins w:id="535" w:author="William Lamb" w:date="2018-11-13T11:41:00Z">
        <w:r>
          <w:t>.</w:t>
        </w:r>
      </w:ins>
    </w:p>
    <w:p w14:paraId="77CAB330" w14:textId="751D2E39" w:rsidR="00F27F67" w:rsidRDefault="00EA3C93">
      <w:pPr>
        <w:spacing w:line="480" w:lineRule="auto"/>
        <w:rPr>
          <w:ins w:id="536" w:author="William Lamb" w:date="2018-11-13T12:44:00Z"/>
        </w:rPr>
        <w:pPrChange w:id="537" w:author="William Lamb" w:date="2018-11-13T12:49:00Z">
          <w:pPr>
            <w:numPr>
              <w:numId w:val="15"/>
            </w:numPr>
            <w:spacing w:line="480" w:lineRule="auto"/>
            <w:ind w:left="360" w:hanging="360"/>
          </w:pPr>
        </w:pPrChange>
      </w:pPr>
      <w:ins w:id="538" w:author="William Lamb" w:date="2018-11-13T12:16:00Z">
        <w:r>
          <w:lastRenderedPageBreak/>
          <w:t xml:space="preserve">Although the UCCRN </w:t>
        </w:r>
      </w:ins>
      <w:ins w:id="539" w:author="William Lamb" w:date="2018-11-13T12:17:00Z">
        <w:r>
          <w:t>generated an impressive knowledge base, the case studies themselves are simply placed throughout the rep</w:t>
        </w:r>
      </w:ins>
      <w:ins w:id="540" w:author="William Lamb" w:date="2018-11-13T12:18:00Z">
        <w:r>
          <w:t xml:space="preserve">ort in boxed sections. </w:t>
        </w:r>
      </w:ins>
      <w:ins w:id="541" w:author="William Lamb" w:date="2018-11-13T12:19:00Z">
        <w:r>
          <w:t xml:space="preserve">In other words, the case content is brought to the forefront, but isn’t synthesized </w:t>
        </w:r>
      </w:ins>
      <w:ins w:id="542" w:author="William Lamb" w:date="2018-11-13T12:20:00Z">
        <w:r>
          <w:t xml:space="preserve">across topics or locations. This pattern is repeated in the recent </w:t>
        </w:r>
      </w:ins>
      <w:ins w:id="543" w:author="William Lamb" w:date="2018-11-13T12:22:00Z">
        <w:r>
          <w:t>IPCC S</w:t>
        </w:r>
      </w:ins>
      <w:ins w:id="544" w:author="William Lamb" w:date="2018-11-13T12:20:00Z">
        <w:r>
          <w:t xml:space="preserve">pecial </w:t>
        </w:r>
      </w:ins>
      <w:ins w:id="545" w:author="William Lamb" w:date="2018-11-13T12:22:00Z">
        <w:r>
          <w:t>R</w:t>
        </w:r>
      </w:ins>
      <w:ins w:id="546" w:author="William Lamb" w:date="2018-11-13T12:20:00Z">
        <w:r>
          <w:t>eport on 1.5</w:t>
        </w:r>
      </w:ins>
      <w:ins w:id="547" w:author="William Lamb" w:date="2018-11-13T12:22:00Z">
        <w:r>
          <w:rPr>
            <w:rFonts w:cstheme="minorHAnsi"/>
          </w:rPr>
          <w:t>°</w:t>
        </w:r>
        <w:r>
          <w:t>C</w:t>
        </w:r>
      </w:ins>
      <w:ins w:id="548" w:author="William Lamb" w:date="2018-11-13T12:20:00Z">
        <w:r>
          <w:t xml:space="preserve">, which </w:t>
        </w:r>
      </w:ins>
      <w:ins w:id="549" w:author="William Lamb" w:date="2018-11-13T12:22:00Z">
        <w:r>
          <w:t xml:space="preserve">dedicates multiple pages to </w:t>
        </w:r>
      </w:ins>
      <w:ins w:id="550" w:author="William Lamb" w:date="2018-11-13T12:24:00Z">
        <w:r>
          <w:t xml:space="preserve">urban </w:t>
        </w:r>
      </w:ins>
      <w:ins w:id="551" w:author="William Lamb" w:date="2018-11-13T12:23:00Z">
        <w:r>
          <w:t xml:space="preserve">case studies </w:t>
        </w:r>
      </w:ins>
      <w:ins w:id="552" w:author="William Lamb" w:date="2018-11-13T12:24:00Z">
        <w:r>
          <w:t xml:space="preserve">in boxed sections </w:t>
        </w:r>
      </w:ins>
      <w:ins w:id="553" w:author="William Lamb" w:date="2018-11-13T12:23:00Z">
        <w:r>
          <w:t>(e.g.</w:t>
        </w:r>
      </w:ins>
      <w:ins w:id="554" w:author="William Lamb" w:date="2018-11-13T12:24:00Z">
        <w:r>
          <w:t xml:space="preserve"> </w:t>
        </w:r>
      </w:ins>
      <w:ins w:id="555" w:author="William Lamb" w:date="2018-11-13T12:23:00Z">
        <w:r>
          <w:t>boxes 4.1, 4.4, 4.5</w:t>
        </w:r>
      </w:ins>
      <w:ins w:id="556" w:author="William Lamb" w:date="2018-11-13T12:24:00Z">
        <w:r>
          <w:t xml:space="preserve"> &amp;</w:t>
        </w:r>
      </w:ins>
      <w:ins w:id="557" w:author="William Lamb" w:date="2018-11-13T12:23:00Z">
        <w:r>
          <w:t xml:space="preserve"> </w:t>
        </w:r>
      </w:ins>
      <w:ins w:id="558" w:author="William Lamb" w:date="2018-11-13T12:24:00Z">
        <w:r>
          <w:t>4.9)</w:t>
        </w:r>
      </w:ins>
      <w:ins w:id="559" w:author="William Lamb" w:date="2018-11-13T12:29:00Z">
        <w:r w:rsidR="00103918">
          <w:t xml:space="preserve">. </w:t>
        </w:r>
      </w:ins>
      <w:ins w:id="560" w:author="William Lamb" w:date="2018-11-13T12:47:00Z">
        <w:r w:rsidR="00F27F67">
          <w:t>A prominent example is Box 4.5 on congestion charges</w:t>
        </w:r>
      </w:ins>
      <w:ins w:id="561" w:author="William Lamb" w:date="2018-11-13T12:36:00Z">
        <w:r w:rsidR="00F27F67">
          <w:t xml:space="preserve">, which describes three successful </w:t>
        </w:r>
      </w:ins>
      <w:ins w:id="562" w:author="William Lamb" w:date="2018-11-13T12:48:00Z">
        <w:r w:rsidR="00F27F67">
          <w:t>cases</w:t>
        </w:r>
      </w:ins>
      <w:ins w:id="563" w:author="William Lamb" w:date="2018-11-13T12:36:00Z">
        <w:r w:rsidR="00F27F67">
          <w:t xml:space="preserve"> </w:t>
        </w:r>
      </w:ins>
      <w:ins w:id="564" w:author="William Lamb" w:date="2018-11-13T12:49:00Z">
        <w:r w:rsidR="00F27F67">
          <w:t>of implementation (Singapore, Stockholm</w:t>
        </w:r>
      </w:ins>
      <w:ins w:id="565" w:author="William Lamb" w:date="2018-11-13T12:50:00Z">
        <w:r w:rsidR="00F27F67">
          <w:t xml:space="preserve"> and London</w:t>
        </w:r>
      </w:ins>
      <w:ins w:id="566" w:author="William Lamb" w:date="2018-11-13T12:49:00Z">
        <w:r w:rsidR="00F27F67">
          <w:t>)</w:t>
        </w:r>
      </w:ins>
      <w:ins w:id="567" w:author="William Lamb" w:date="2018-11-13T12:36:00Z">
        <w:r w:rsidR="00F27F67">
          <w:t xml:space="preserve">, but does not synthesize </w:t>
        </w:r>
      </w:ins>
      <w:ins w:id="568" w:author="William Lamb" w:date="2018-11-13T12:49:00Z">
        <w:r w:rsidR="00F27F67">
          <w:t>the</w:t>
        </w:r>
      </w:ins>
      <w:ins w:id="569" w:author="William Lamb" w:date="2018-11-13T12:56:00Z">
        <w:r w:rsidR="00EE3F4B">
          <w:t>se</w:t>
        </w:r>
      </w:ins>
      <w:ins w:id="570" w:author="William Lamb" w:date="2018-11-13T12:49:00Z">
        <w:r w:rsidR="00F27F67">
          <w:t xml:space="preserve"> with failed proposals elsewhere, such as in </w:t>
        </w:r>
      </w:ins>
      <w:ins w:id="571" w:author="William Lamb" w:date="2018-11-13T12:37:00Z">
        <w:r w:rsidR="00103918">
          <w:t>New York City and Edinburgh</w:t>
        </w:r>
      </w:ins>
      <w:ins w:id="572" w:author="William Lamb" w:date="2018-11-13T12:38:00Z">
        <w:r w:rsidR="00103918">
          <w:t xml:space="preserve"> </w:t>
        </w:r>
      </w:ins>
      <w:ins w:id="573" w:author="William Lamb" w:date="2018-11-13T12:42:00Z">
        <w:r w:rsidR="00103918">
          <w:fldChar w:fldCharType="begin" w:fldLock="1"/>
        </w:r>
      </w:ins>
      <w:r w:rsidR="00A6795F">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lt;sup&gt;26,27&lt;/sup&gt;","plainTextFormattedCitation":"26,27","previouslyFormattedCitation":"&lt;sup&gt;25,26&lt;/sup&gt;"},"properties":{"noteIndex":0},"schema":"https://github.com/citation-style-language/schema/raw/master/csl-citation.json"}</w:instrText>
      </w:r>
      <w:r w:rsidR="00103918">
        <w:fldChar w:fldCharType="separate"/>
      </w:r>
      <w:r w:rsidR="00A6795F" w:rsidRPr="00A6795F">
        <w:rPr>
          <w:noProof/>
          <w:vertAlign w:val="superscript"/>
        </w:rPr>
        <w:t>26,27</w:t>
      </w:r>
      <w:ins w:id="574" w:author="William Lamb" w:date="2018-11-13T12:42:00Z">
        <w:r w:rsidR="00103918">
          <w:fldChar w:fldCharType="end"/>
        </w:r>
        <w:r w:rsidR="00103918">
          <w:t>.</w:t>
        </w:r>
      </w:ins>
    </w:p>
    <w:p w14:paraId="5599C71D" w14:textId="3CEB39E5" w:rsidR="00EE3F4B" w:rsidRDefault="00103918" w:rsidP="00B55215">
      <w:pPr>
        <w:spacing w:line="480" w:lineRule="auto"/>
        <w:rPr>
          <w:ins w:id="575" w:author="William Lamb" w:date="2018-11-13T12:56:00Z"/>
          <w:rFonts w:ascii="Calibri" w:eastAsia="Calibri" w:hAnsi="Calibri" w:cs="Calibri"/>
        </w:rPr>
      </w:pPr>
      <w:ins w:id="576" w:author="William Lamb" w:date="2018-11-13T12:44:00Z">
        <w:r>
          <w:t>Indeed, it seems that d</w:t>
        </w:r>
      </w:ins>
      <w:ins w:id="577" w:author="William Lamb" w:date="2018-11-13T12:45:00Z">
        <w:r>
          <w:t>edicated reviews of the case literature are rare</w:t>
        </w:r>
      </w:ins>
      <w:ins w:id="578" w:author="William Lamb" w:date="2018-11-13T12:53:00Z">
        <w:r w:rsidR="00F27F67">
          <w:t>, especially</w:t>
        </w:r>
      </w:ins>
      <w:ins w:id="579" w:author="William Lamb" w:date="2018-11-13T12:55:00Z">
        <w:r w:rsidR="00F27F67">
          <w:t xml:space="preserve"> those</w:t>
        </w:r>
      </w:ins>
      <w:ins w:id="580" w:author="William Lamb" w:date="2018-11-13T12:54:00Z">
        <w:r w:rsidR="00F27F67">
          <w:t xml:space="preserve"> using systematic </w:t>
        </w:r>
      </w:ins>
      <w:ins w:id="581" w:author="William Lamb" w:date="2018-11-13T12:55:00Z">
        <w:r w:rsidR="00F27F67">
          <w:t>approaches</w:t>
        </w:r>
      </w:ins>
      <w:ins w:id="582" w:author="William Lamb" w:date="2018-11-13T12:54:00Z">
        <w:r w:rsidR="00F27F67">
          <w:t xml:space="preserve">. </w:t>
        </w:r>
      </w:ins>
      <w:ins w:id="583" w:author="William Lamb" w:date="2018-11-12T22:32:00Z">
        <w:r w:rsidR="00B55215">
          <w:rPr>
            <w:rFonts w:ascii="Calibri" w:eastAsia="Calibri" w:hAnsi="Calibri" w:cs="Calibri"/>
          </w:rPr>
          <w:t xml:space="preserve">Systematic </w:t>
        </w:r>
      </w:ins>
      <w:ins w:id="584" w:author="William Lamb" w:date="2018-11-13T12:54:00Z">
        <w:r w:rsidR="00F27F67">
          <w:rPr>
            <w:rFonts w:ascii="Calibri" w:eastAsia="Calibri" w:hAnsi="Calibri" w:cs="Calibri"/>
          </w:rPr>
          <w:t xml:space="preserve">evidence synthesis </w:t>
        </w:r>
      </w:ins>
      <w:ins w:id="585" w:author="William Lamb" w:date="2018-11-12T22:32:00Z">
        <w:r w:rsidR="00B55215">
          <w:rPr>
            <w:rFonts w:ascii="Calibri" w:eastAsia="Calibri" w:hAnsi="Calibri" w:cs="Calibri"/>
          </w:rPr>
          <w:t xml:space="preserve">methods – those that deploy transparent and reproducible procedures for literature selection, quality assessment and synthesis – are the gold standard for generating a robust evidence base for policy </w:t>
        </w:r>
        <w:r w:rsidR="00B55215">
          <w:rPr>
            <w:rFonts w:ascii="Calibri" w:eastAsia="Calibri" w:hAnsi="Calibri" w:cs="Calibri"/>
          </w:rPr>
          <w:fldChar w:fldCharType="begin" w:fldLock="1"/>
        </w:r>
      </w:ins>
      <w:r w:rsidR="00A6795F">
        <w:rPr>
          <w:rFonts w:ascii="Calibri" w:eastAsia="Calibri" w:hAnsi="Calibri" w:cs="Calibri"/>
        </w:rP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48bcc3fc-fd49-4c74-aee5-2f48dca600a7"]}],"mendeley":{"formattedCitation":"&lt;sup&gt;28–30&lt;/sup&gt;","plainTextFormattedCitation":"28–30","previouslyFormattedCitation":"&lt;sup&gt;27–29&lt;/sup&gt;"},"properties":{"noteIndex":0},"schema":"https://github.com/citation-style-language/schema/raw/master/csl-citation.json"}</w:instrText>
      </w:r>
      <w:ins w:id="586" w:author="William Lamb" w:date="2018-11-12T22:32:00Z">
        <w:r w:rsidR="00B55215">
          <w:rPr>
            <w:rFonts w:ascii="Calibri" w:eastAsia="Calibri" w:hAnsi="Calibri" w:cs="Calibri"/>
          </w:rPr>
          <w:fldChar w:fldCharType="separate"/>
        </w:r>
      </w:ins>
      <w:r w:rsidR="00A6795F" w:rsidRPr="00A6795F">
        <w:rPr>
          <w:rFonts w:ascii="Calibri" w:eastAsia="Calibri" w:hAnsi="Calibri" w:cs="Calibri"/>
          <w:noProof/>
          <w:vertAlign w:val="superscript"/>
        </w:rPr>
        <w:t>28–30</w:t>
      </w:r>
      <w:ins w:id="587" w:author="William Lamb" w:date="2018-11-12T22:32:00Z">
        <w:r w:rsidR="00B55215">
          <w:rPr>
            <w:rFonts w:ascii="Calibri" w:eastAsia="Calibri" w:hAnsi="Calibri" w:cs="Calibri"/>
          </w:rPr>
          <w:fldChar w:fldCharType="end"/>
        </w:r>
        <w:r w:rsidR="00B55215">
          <w:rPr>
            <w:rFonts w:ascii="Calibri" w:eastAsia="Calibri" w:hAnsi="Calibri" w:cs="Calibri"/>
          </w:rPr>
          <w:t xml:space="preserve">. These consist of a wide spread of quantitative, qualitative and mixed review approaches that are well-documented in the health sciences literature </w:t>
        </w:r>
        <w:r w:rsidR="00B55215">
          <w:rPr>
            <w:rFonts w:ascii="Calibri" w:eastAsia="Calibri" w:hAnsi="Calibri" w:cs="Calibri"/>
          </w:rPr>
          <w:fldChar w:fldCharType="begin" w:fldLock="1"/>
        </w:r>
      </w:ins>
      <w:r w:rsidR="00A6795F">
        <w:rPr>
          <w:rFonts w:ascii="Calibri" w:eastAsia="Calibri" w:hAnsi="Calibri" w:cs="Calibri"/>
        </w:rPr>
        <w: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31&lt;/sup&gt;","plainTextFormattedCitation":"31","previouslyFormattedCitation":"&lt;sup&gt;30&lt;/sup&gt;"},"properties":{"noteIndex":0},"schema":"https://github.com/citation-style-language/schema/raw/master/csl-citation.json"}</w:instrText>
      </w:r>
      <w:ins w:id="588" w:author="William Lamb" w:date="2018-11-12T22:32:00Z">
        <w:r w:rsidR="00B55215">
          <w:rPr>
            <w:rFonts w:ascii="Calibri" w:eastAsia="Calibri" w:hAnsi="Calibri" w:cs="Calibri"/>
          </w:rPr>
          <w:fldChar w:fldCharType="separate"/>
        </w:r>
      </w:ins>
      <w:r w:rsidR="00A6795F" w:rsidRPr="00A6795F">
        <w:rPr>
          <w:rFonts w:ascii="Calibri" w:eastAsia="Calibri" w:hAnsi="Calibri" w:cs="Calibri"/>
          <w:noProof/>
          <w:vertAlign w:val="superscript"/>
        </w:rPr>
        <w:t>31</w:t>
      </w:r>
      <w:ins w:id="589" w:author="William Lamb" w:date="2018-11-12T22:32:00Z">
        <w:r w:rsidR="00B55215">
          <w:rPr>
            <w:rFonts w:ascii="Calibri" w:eastAsia="Calibri" w:hAnsi="Calibri" w:cs="Calibri"/>
          </w:rPr>
          <w:fldChar w:fldCharType="end"/>
        </w:r>
        <w:r w:rsidR="00B55215">
          <w:rPr>
            <w:rFonts w:ascii="Calibri" w:eastAsia="Calibri" w:hAnsi="Calibri" w:cs="Calibri"/>
          </w:rPr>
          <w:t xml:space="preserve">. </w:t>
        </w:r>
      </w:ins>
      <w:ins w:id="590" w:author="William Lamb" w:date="2018-11-13T12:55:00Z">
        <w:r w:rsidR="00EE3F4B" w:rsidRPr="00EE3F4B">
          <w:rPr>
            <w:rFonts w:ascii="Calibri" w:eastAsia="Calibri" w:hAnsi="Calibri" w:cs="Calibri"/>
            <w:highlight w:val="yellow"/>
            <w:rPrChange w:id="591" w:author="William Lamb" w:date="2018-11-13T12:58:00Z">
              <w:rPr>
                <w:rFonts w:ascii="Calibri" w:eastAsia="Calibri" w:hAnsi="Calibri" w:cs="Calibri"/>
              </w:rPr>
            </w:rPrChange>
          </w:rPr>
          <w:t xml:space="preserve">Searching </w:t>
        </w:r>
      </w:ins>
      <w:ins w:id="592" w:author="William Lamb" w:date="2018-11-12T22:32:00Z">
        <w:r w:rsidR="00B55215" w:rsidRPr="00EE3F4B">
          <w:rPr>
            <w:rFonts w:ascii="Calibri" w:eastAsia="Calibri" w:hAnsi="Calibri" w:cs="Calibri"/>
            <w:highlight w:val="yellow"/>
            <w:rPrChange w:id="593" w:author="William Lamb" w:date="2018-11-13T12:58:00Z">
              <w:rPr>
                <w:rFonts w:ascii="Calibri" w:eastAsia="Calibri" w:hAnsi="Calibri" w:cs="Calibri"/>
              </w:rPr>
            </w:rPrChange>
          </w:rPr>
          <w:t xml:space="preserve">the original set of documents identified in our urban mitigation query (12,918 articles) for review articles, </w:t>
        </w:r>
      </w:ins>
      <w:ins w:id="594" w:author="William Lamb" w:date="2018-11-13T12:56:00Z">
        <w:r w:rsidR="00EE3F4B" w:rsidRPr="00EE3F4B">
          <w:rPr>
            <w:rFonts w:ascii="Calibri" w:eastAsia="Calibri" w:hAnsi="Calibri" w:cs="Calibri"/>
            <w:highlight w:val="yellow"/>
            <w:rPrChange w:id="595" w:author="William Lamb" w:date="2018-11-13T12:58:00Z">
              <w:rPr>
                <w:rFonts w:ascii="Calibri" w:eastAsia="Calibri" w:hAnsi="Calibri" w:cs="Calibri"/>
              </w:rPr>
            </w:rPrChange>
          </w:rPr>
          <w:t xml:space="preserve">we </w:t>
        </w:r>
      </w:ins>
      <w:ins w:id="596" w:author="William Lamb" w:date="2018-11-12T22:32:00Z">
        <w:r w:rsidR="00B55215" w:rsidRPr="00EE3F4B">
          <w:rPr>
            <w:rFonts w:ascii="Calibri" w:eastAsia="Calibri" w:hAnsi="Calibri" w:cs="Calibri"/>
            <w:highlight w:val="yellow"/>
            <w:rPrChange w:id="597" w:author="William Lamb" w:date="2018-11-13T12:58:00Z">
              <w:rPr>
                <w:rFonts w:ascii="Calibri" w:eastAsia="Calibri" w:hAnsi="Calibri" w:cs="Calibri"/>
              </w:rPr>
            </w:rPrChange>
          </w:rPr>
          <w:t>identify just 10 studies that apply systematic review methods (see methods).</w:t>
        </w:r>
        <w:r w:rsidR="00B55215">
          <w:rPr>
            <w:rFonts w:ascii="Calibri" w:eastAsia="Calibri" w:hAnsi="Calibri" w:cs="Calibri"/>
          </w:rPr>
          <w:t xml:space="preserve"> </w:t>
        </w:r>
      </w:ins>
    </w:p>
    <w:p w14:paraId="1B6D086B" w14:textId="7798E122" w:rsidR="00B55215" w:rsidRDefault="00B55215" w:rsidP="00B55215">
      <w:pPr>
        <w:spacing w:line="480" w:lineRule="auto"/>
        <w:rPr>
          <w:ins w:id="598" w:author="William Lamb" w:date="2018-11-12T22:32:00Z"/>
          <w:rFonts w:ascii="Calibri" w:eastAsia="Calibri" w:hAnsi="Calibri" w:cs="Calibri"/>
        </w:rPr>
      </w:pPr>
      <w:ins w:id="599" w:author="William Lamb" w:date="2018-11-12T22:32:00Z">
        <w:r>
          <w:rPr>
            <w:rFonts w:ascii="Calibri" w:eastAsia="Calibri" w:hAnsi="Calibri" w:cs="Calibri"/>
          </w:rPr>
          <w:t xml:space="preserve">The majority of </w:t>
        </w:r>
      </w:ins>
      <w:ins w:id="600" w:author="William Lamb" w:date="2018-11-13T12:56:00Z">
        <w:r w:rsidR="00EE3F4B">
          <w:rPr>
            <w:rFonts w:ascii="Calibri" w:eastAsia="Calibri" w:hAnsi="Calibri" w:cs="Calibri"/>
          </w:rPr>
          <w:t xml:space="preserve">the systematic reviews </w:t>
        </w:r>
      </w:ins>
      <w:ins w:id="601" w:author="William Lamb" w:date="2018-11-12T22:32:00Z">
        <w:r>
          <w:rPr>
            <w:rFonts w:ascii="Calibri" w:eastAsia="Calibri" w:hAnsi="Calibri" w:cs="Calibri"/>
          </w:rPr>
          <w:t>are narrative reviews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ins>
      <w:r w:rsidRPr="009A5C3F">
        <w:rPr>
          <w:rFonts w:ascii="Calibri" w:eastAsia="Calibri" w:hAnsi="Calibri" w:cs="Calibri"/>
        </w:rPr>
      </w:r>
      <w:ins w:id="602" w:author="William Lamb" w:date="2018-11-12T22:32:00Z">
        <w:r w:rsidRPr="009A5C3F">
          <w:rPr>
            <w:rFonts w:ascii="Calibri" w:eastAsia="Calibri" w:hAnsi="Calibri" w:cs="Calibri"/>
          </w:rPr>
          <w:fldChar w:fldCharType="separate"/>
        </w:r>
        <w:r w:rsidRPr="00C574DD">
          <w:t xml:space="preserve">Table </w:t>
        </w:r>
        <w:r w:rsidRPr="00C574DD">
          <w:rPr>
            <w:noProof/>
          </w:rPr>
          <w:t>1</w:t>
        </w:r>
        <w:r w:rsidRPr="009A5C3F">
          <w:rPr>
            <w:rFonts w:ascii="Calibri" w:eastAsia="Calibri" w:hAnsi="Calibri" w:cs="Calibri"/>
          </w:rPr>
          <w:fldChar w:fldCharType="end"/>
        </w:r>
        <w:r>
          <w:rPr>
            <w:rFonts w:ascii="Calibri" w:eastAsia="Calibri" w:hAnsi="Calibri" w:cs="Calibri"/>
          </w:rPr>
          <w:t xml:space="preserve">): akin to a normal literature review, but proceeding from a documented search and selection of literature. Only three studies apply quantitative synthesis methods: a single meta-analysis of residential demand-response programs </w:t>
        </w:r>
        <w:r>
          <w:rPr>
            <w:rFonts w:ascii="Calibri" w:eastAsia="Calibri" w:hAnsi="Calibri" w:cs="Calibri"/>
          </w:rPr>
          <w:fldChar w:fldCharType="begin" w:fldLock="1"/>
        </w:r>
      </w:ins>
      <w:r w:rsidR="00A6795F">
        <w:rPr>
          <w:rFonts w:ascii="Calibri" w:eastAsia="Calibri" w:hAnsi="Calibri" w:cs="Calibri"/>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32&lt;/sup&gt;","plainTextFormattedCitation":"32","previouslyFormattedCitation":"&lt;sup&gt;31&lt;/sup&gt;"},"properties":{"noteIndex":0},"schema":"https://github.com/citation-style-language/schema/raw/master/csl-citation.json"}</w:instrText>
      </w:r>
      <w:ins w:id="603" w:author="William Lamb" w:date="2018-11-12T22:32:00Z">
        <w:r>
          <w:rPr>
            <w:rFonts w:ascii="Calibri" w:eastAsia="Calibri" w:hAnsi="Calibri" w:cs="Calibri"/>
          </w:rPr>
          <w:fldChar w:fldCharType="separate"/>
        </w:r>
      </w:ins>
      <w:r w:rsidR="00A6795F" w:rsidRPr="00A6795F">
        <w:rPr>
          <w:rFonts w:ascii="Calibri" w:eastAsia="Calibri" w:hAnsi="Calibri" w:cs="Calibri"/>
          <w:noProof/>
          <w:vertAlign w:val="superscript"/>
        </w:rPr>
        <w:t>32</w:t>
      </w:r>
      <w:ins w:id="604" w:author="William Lamb" w:date="2018-11-12T22:32:00Z">
        <w:r>
          <w:rPr>
            <w:rFonts w:ascii="Calibri" w:eastAsia="Calibri" w:hAnsi="Calibri" w:cs="Calibri"/>
          </w:rPr>
          <w:fldChar w:fldCharType="end"/>
        </w:r>
        <w:r>
          <w:rPr>
            <w:rFonts w:ascii="Calibri" w:eastAsia="Calibri" w:hAnsi="Calibri" w:cs="Calibri"/>
          </w:rPr>
          <w:t xml:space="preserve">, and two studies that extract and analyse quantitative information from literatures on urban ecosystem services </w:t>
        </w:r>
        <w:r>
          <w:rPr>
            <w:rFonts w:ascii="Calibri" w:eastAsia="Calibri" w:hAnsi="Calibri" w:cs="Calibri"/>
          </w:rPr>
          <w:fldChar w:fldCharType="begin" w:fldLock="1"/>
        </w:r>
      </w:ins>
      <w:r w:rsidR="00A6795F">
        <w:rPr>
          <w:rFonts w:ascii="Calibri" w:eastAsia="Calibri" w:hAnsi="Calibri" w:cs="Calibri"/>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33,34&lt;/sup&gt;","plainTextFormattedCitation":"33,34","previouslyFormattedCitation":"&lt;sup&gt;32,33&lt;/sup&gt;"},"properties":{"noteIndex":0},"schema":"https://github.com/citation-style-language/schema/raw/master/csl-citation.json"}</w:instrText>
      </w:r>
      <w:ins w:id="605" w:author="William Lamb" w:date="2018-11-12T22:32:00Z">
        <w:r>
          <w:rPr>
            <w:rFonts w:ascii="Calibri" w:eastAsia="Calibri" w:hAnsi="Calibri" w:cs="Calibri"/>
          </w:rPr>
          <w:fldChar w:fldCharType="separate"/>
        </w:r>
      </w:ins>
      <w:r w:rsidR="00A6795F" w:rsidRPr="00A6795F">
        <w:rPr>
          <w:rFonts w:ascii="Calibri" w:eastAsia="Calibri" w:hAnsi="Calibri" w:cs="Calibri"/>
          <w:noProof/>
          <w:vertAlign w:val="superscript"/>
        </w:rPr>
        <w:t>33,34</w:t>
      </w:r>
      <w:ins w:id="606" w:author="William Lamb" w:date="2018-11-12T22:32:00Z">
        <w:r>
          <w:rPr>
            <w:rFonts w:ascii="Calibri" w:eastAsia="Calibri" w:hAnsi="Calibri" w:cs="Calibri"/>
          </w:rPr>
          <w:fldChar w:fldCharType="end"/>
        </w:r>
        <w:r>
          <w:rPr>
            <w:rFonts w:ascii="Calibri" w:eastAsia="Calibri" w:hAnsi="Calibri" w:cs="Calibri"/>
          </w:rPr>
          <w:t xml:space="preserve">. We do not find a single study referring to systematic </w:t>
        </w:r>
        <w:r w:rsidRPr="00CA5439">
          <w:rPr>
            <w:rFonts w:ascii="Calibri" w:eastAsia="Calibri" w:hAnsi="Calibri" w:cs="Calibri"/>
            <w:i/>
          </w:rPr>
          <w:t>case study</w:t>
        </w:r>
        <w:r>
          <w:rPr>
            <w:rFonts w:ascii="Calibri" w:eastAsia="Calibri" w:hAnsi="Calibri" w:cs="Calibri"/>
          </w:rPr>
          <w:t xml:space="preserve"> review methods, such as qualitative comparative analysis, case study meta-analysis, or case surveys </w:t>
        </w:r>
        <w:r>
          <w:rPr>
            <w:rFonts w:ascii="Calibri" w:eastAsia="Calibri" w:hAnsi="Calibri" w:cs="Calibri"/>
          </w:rPr>
          <w:fldChar w:fldCharType="begin" w:fldLock="1"/>
        </w:r>
      </w:ins>
      <w:r w:rsidR="00A6795F">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35&lt;/sup&gt;","plainTextFormattedCitation":"35","previouslyFormattedCitation":"&lt;sup&gt;34&lt;/sup&gt;"},"properties":{"noteIndex":0},"schema":"https://github.com/citation-style-language/schema/raw/master/csl-citation.json"}</w:instrText>
      </w:r>
      <w:ins w:id="607" w:author="William Lamb" w:date="2018-11-12T22:32:00Z">
        <w:r>
          <w:rPr>
            <w:rFonts w:ascii="Calibri" w:eastAsia="Calibri" w:hAnsi="Calibri" w:cs="Calibri"/>
          </w:rPr>
          <w:fldChar w:fldCharType="separate"/>
        </w:r>
      </w:ins>
      <w:r w:rsidR="00A6795F" w:rsidRPr="00A6795F">
        <w:rPr>
          <w:rFonts w:ascii="Calibri" w:eastAsia="Calibri" w:hAnsi="Calibri" w:cs="Calibri"/>
          <w:noProof/>
          <w:vertAlign w:val="superscript"/>
        </w:rPr>
        <w:t>35</w:t>
      </w:r>
      <w:ins w:id="608" w:author="William Lamb" w:date="2018-11-12T22:32:00Z">
        <w:r>
          <w:rPr>
            <w:rFonts w:ascii="Calibri" w:eastAsia="Calibri" w:hAnsi="Calibri" w:cs="Calibri"/>
          </w:rPr>
          <w:fldChar w:fldCharType="end"/>
        </w:r>
        <w:r>
          <w:rPr>
            <w:rFonts w:ascii="Calibri" w:eastAsia="Calibri" w:hAnsi="Calibri" w:cs="Calibri"/>
          </w:rPr>
          <w:t xml:space="preserve">, although there are a few examples of these methods being applied directly to urban data (but not to the extant literature) </w:t>
        </w:r>
        <w:r>
          <w:rPr>
            <w:rFonts w:ascii="Calibri" w:eastAsia="Calibri" w:hAnsi="Calibri" w:cs="Calibri"/>
          </w:rPr>
          <w:fldChar w:fldCharType="begin" w:fldLock="1"/>
        </w:r>
      </w:ins>
      <w:r w:rsidR="00A6795F">
        <w:rPr>
          <w:rFonts w:ascii="Calibri" w:eastAsia="Calibri" w:hAnsi="Calibri" w:cs="Calibri"/>
        </w:rPr>
        <w: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36&lt;/sup&gt;","plainTextFormattedCitation":"36","previouslyFormattedCitation":"&lt;sup&gt;35&lt;/sup&gt;"},"properties":{"noteIndex":0},"schema":"https://github.com/citation-style-language/schema/raw/master/csl-citation.json"}</w:instrText>
      </w:r>
      <w:ins w:id="609" w:author="William Lamb" w:date="2018-11-12T22:32:00Z">
        <w:r>
          <w:rPr>
            <w:rFonts w:ascii="Calibri" w:eastAsia="Calibri" w:hAnsi="Calibri" w:cs="Calibri"/>
          </w:rPr>
          <w:fldChar w:fldCharType="separate"/>
        </w:r>
      </w:ins>
      <w:r w:rsidR="00A6795F" w:rsidRPr="00A6795F">
        <w:rPr>
          <w:rFonts w:ascii="Calibri" w:eastAsia="Calibri" w:hAnsi="Calibri" w:cs="Calibri"/>
          <w:noProof/>
          <w:vertAlign w:val="superscript"/>
        </w:rPr>
        <w:t>36</w:t>
      </w:r>
      <w:ins w:id="610" w:author="William Lamb" w:date="2018-11-12T22:32:00Z">
        <w:r>
          <w:rPr>
            <w:rFonts w:ascii="Calibri" w:eastAsia="Calibri" w:hAnsi="Calibri" w:cs="Calibri"/>
          </w:rPr>
          <w:fldChar w:fldCharType="end"/>
        </w:r>
        <w:r>
          <w:rPr>
            <w:rFonts w:ascii="Calibri" w:eastAsia="Calibri" w:hAnsi="Calibri" w:cs="Calibri"/>
          </w:rPr>
          <w:t>.</w:t>
        </w:r>
      </w:ins>
    </w:p>
    <w:tbl>
      <w:tblPr>
        <w:tblW w:w="9072" w:type="dxa"/>
        <w:tblLook w:val="04A0" w:firstRow="1" w:lastRow="0" w:firstColumn="1" w:lastColumn="0" w:noHBand="0" w:noVBand="1"/>
      </w:tblPr>
      <w:tblGrid>
        <w:gridCol w:w="5529"/>
        <w:gridCol w:w="2402"/>
        <w:gridCol w:w="1141"/>
      </w:tblGrid>
      <w:tr w:rsidR="00422FA9" w:rsidRPr="00E00E4C" w14:paraId="266262BE" w14:textId="77777777" w:rsidTr="00224ADA">
        <w:trPr>
          <w:trHeight w:val="300"/>
          <w:ins w:id="611" w:author="William Lamb" w:date="2018-11-12T22:32:00Z"/>
        </w:trPr>
        <w:tc>
          <w:tcPr>
            <w:tcW w:w="5529" w:type="dxa"/>
            <w:tcBorders>
              <w:top w:val="single" w:sz="4" w:space="0" w:color="auto"/>
              <w:bottom w:val="single" w:sz="4" w:space="0" w:color="auto"/>
            </w:tcBorders>
            <w:shd w:val="clear" w:color="auto" w:fill="auto"/>
            <w:noWrap/>
            <w:vAlign w:val="bottom"/>
            <w:hideMark/>
          </w:tcPr>
          <w:p w14:paraId="40E8BF79" w14:textId="77777777" w:rsidR="00B55215" w:rsidRPr="00E00E4C" w:rsidRDefault="00B55215" w:rsidP="00224ADA">
            <w:pPr>
              <w:spacing w:after="0" w:line="480" w:lineRule="auto"/>
              <w:rPr>
                <w:ins w:id="612" w:author="William Lamb" w:date="2018-11-12T22:32:00Z"/>
                <w:rFonts w:ascii="Calibri" w:eastAsia="Times New Roman" w:hAnsi="Calibri" w:cs="Calibri"/>
                <w:b/>
                <w:bCs/>
                <w:color w:val="000000"/>
              </w:rPr>
            </w:pPr>
            <w:commentRangeStart w:id="613"/>
            <w:ins w:id="614" w:author="William Lamb" w:date="2018-11-12T22:32:00Z">
              <w:r w:rsidRPr="00E00E4C">
                <w:rPr>
                  <w:rFonts w:ascii="Calibri" w:eastAsia="Times New Roman" w:hAnsi="Calibri" w:cs="Calibri"/>
                  <w:b/>
                  <w:bCs/>
                  <w:color w:val="000000"/>
                </w:rPr>
                <w:t>Title</w:t>
              </w:r>
            </w:ins>
            <w:commentRangeEnd w:id="613"/>
            <w:ins w:id="615" w:author="William Lamb" w:date="2018-11-13T13:15:00Z">
              <w:r w:rsidR="00422FA9">
                <w:rPr>
                  <w:rStyle w:val="CommentReference"/>
                </w:rPr>
                <w:commentReference w:id="613"/>
              </w:r>
            </w:ins>
          </w:p>
        </w:tc>
        <w:tc>
          <w:tcPr>
            <w:tcW w:w="2402" w:type="dxa"/>
            <w:tcBorders>
              <w:top w:val="single" w:sz="4" w:space="0" w:color="auto"/>
              <w:bottom w:val="single" w:sz="4" w:space="0" w:color="auto"/>
            </w:tcBorders>
            <w:shd w:val="clear" w:color="auto" w:fill="auto"/>
            <w:noWrap/>
            <w:vAlign w:val="bottom"/>
            <w:hideMark/>
          </w:tcPr>
          <w:p w14:paraId="3C064D30" w14:textId="77777777" w:rsidR="00B55215" w:rsidRPr="00E00E4C" w:rsidRDefault="00B55215" w:rsidP="00224ADA">
            <w:pPr>
              <w:spacing w:after="0" w:line="480" w:lineRule="auto"/>
              <w:rPr>
                <w:ins w:id="616" w:author="William Lamb" w:date="2018-11-12T22:32:00Z"/>
                <w:rFonts w:ascii="Calibri" w:eastAsia="Times New Roman" w:hAnsi="Calibri" w:cs="Calibri"/>
                <w:b/>
                <w:bCs/>
                <w:color w:val="000000"/>
              </w:rPr>
            </w:pPr>
            <w:ins w:id="617" w:author="William Lamb" w:date="2018-11-12T22:32:00Z">
              <w:r w:rsidRPr="00E00E4C">
                <w:rPr>
                  <w:rFonts w:ascii="Calibri" w:eastAsia="Times New Roman" w:hAnsi="Calibri" w:cs="Calibri"/>
                  <w:b/>
                  <w:bCs/>
                  <w:color w:val="000000"/>
                </w:rPr>
                <w:t>Method</w:t>
              </w:r>
            </w:ins>
          </w:p>
        </w:tc>
        <w:tc>
          <w:tcPr>
            <w:tcW w:w="1141" w:type="dxa"/>
            <w:tcBorders>
              <w:top w:val="single" w:sz="4" w:space="0" w:color="auto"/>
              <w:bottom w:val="single" w:sz="4" w:space="0" w:color="auto"/>
            </w:tcBorders>
          </w:tcPr>
          <w:p w14:paraId="58CC082C" w14:textId="77777777" w:rsidR="00B55215" w:rsidRPr="00E00E4C" w:rsidRDefault="00B55215" w:rsidP="00224ADA">
            <w:pPr>
              <w:spacing w:after="0" w:line="480" w:lineRule="auto"/>
              <w:rPr>
                <w:ins w:id="618" w:author="William Lamb" w:date="2018-11-12T22:32:00Z"/>
                <w:rFonts w:ascii="Calibri" w:eastAsia="Times New Roman" w:hAnsi="Calibri" w:cs="Calibri"/>
                <w:b/>
                <w:bCs/>
                <w:color w:val="000000"/>
              </w:rPr>
            </w:pPr>
            <w:ins w:id="619" w:author="William Lamb" w:date="2018-11-12T22:32:00Z">
              <w:r>
                <w:rPr>
                  <w:rFonts w:ascii="Calibri" w:eastAsia="Times New Roman" w:hAnsi="Calibri" w:cs="Calibri"/>
                  <w:b/>
                  <w:bCs/>
                  <w:color w:val="000000"/>
                </w:rPr>
                <w:t>Reference</w:t>
              </w:r>
            </w:ins>
          </w:p>
        </w:tc>
      </w:tr>
      <w:tr w:rsidR="00422FA9" w:rsidRPr="00E00E4C" w14:paraId="0967A5F3" w14:textId="77777777" w:rsidTr="00224ADA">
        <w:trPr>
          <w:trHeight w:val="624"/>
          <w:ins w:id="620" w:author="William Lamb" w:date="2018-11-12T22:32:00Z"/>
        </w:trPr>
        <w:tc>
          <w:tcPr>
            <w:tcW w:w="5529" w:type="dxa"/>
            <w:tcBorders>
              <w:top w:val="single" w:sz="4" w:space="0" w:color="auto"/>
            </w:tcBorders>
            <w:shd w:val="clear" w:color="auto" w:fill="auto"/>
            <w:noWrap/>
            <w:hideMark/>
          </w:tcPr>
          <w:p w14:paraId="2772D5F0" w14:textId="77777777" w:rsidR="00B55215" w:rsidRPr="00E00E4C" w:rsidRDefault="00B55215" w:rsidP="00224ADA">
            <w:pPr>
              <w:spacing w:after="0" w:line="480" w:lineRule="auto"/>
              <w:rPr>
                <w:ins w:id="621" w:author="William Lamb" w:date="2018-11-12T22:32:00Z"/>
                <w:rFonts w:ascii="Calibri" w:eastAsia="Times New Roman" w:hAnsi="Calibri" w:cs="Calibri"/>
                <w:color w:val="000000"/>
              </w:rPr>
            </w:pPr>
            <w:ins w:id="622" w:author="William Lamb" w:date="2018-11-12T22:32:00Z">
              <w:r w:rsidRPr="00E00E4C">
                <w:rPr>
                  <w:rFonts w:ascii="Calibri" w:eastAsia="Times New Roman" w:hAnsi="Calibri" w:cs="Calibri"/>
                  <w:color w:val="000000"/>
                </w:rPr>
                <w:t>Green roofs against pollution and climate change. A review</w:t>
              </w:r>
            </w:ins>
          </w:p>
        </w:tc>
        <w:tc>
          <w:tcPr>
            <w:tcW w:w="2402" w:type="dxa"/>
            <w:tcBorders>
              <w:top w:val="single" w:sz="4" w:space="0" w:color="auto"/>
            </w:tcBorders>
            <w:shd w:val="clear" w:color="auto" w:fill="auto"/>
            <w:noWrap/>
            <w:hideMark/>
          </w:tcPr>
          <w:p w14:paraId="7B861387" w14:textId="77777777" w:rsidR="00B55215" w:rsidRPr="00E00E4C" w:rsidRDefault="00B55215" w:rsidP="00224ADA">
            <w:pPr>
              <w:spacing w:after="0" w:line="480" w:lineRule="auto"/>
              <w:rPr>
                <w:ins w:id="623" w:author="William Lamb" w:date="2018-11-12T22:32:00Z"/>
                <w:rFonts w:ascii="Calibri" w:eastAsia="Times New Roman" w:hAnsi="Calibri" w:cs="Calibri"/>
                <w:color w:val="000000"/>
              </w:rPr>
            </w:pPr>
            <w:ins w:id="624" w:author="William Lamb" w:date="2018-11-12T22:32:00Z">
              <w:r w:rsidRPr="00E00E4C">
                <w:rPr>
                  <w:rFonts w:ascii="Calibri" w:eastAsia="Times New Roman" w:hAnsi="Calibri" w:cs="Calibri"/>
                  <w:color w:val="000000"/>
                </w:rPr>
                <w:t>Narrative review</w:t>
              </w:r>
            </w:ins>
          </w:p>
        </w:tc>
        <w:tc>
          <w:tcPr>
            <w:tcW w:w="1141" w:type="dxa"/>
            <w:tcBorders>
              <w:top w:val="single" w:sz="4" w:space="0" w:color="auto"/>
            </w:tcBorders>
          </w:tcPr>
          <w:p w14:paraId="61A81CD9" w14:textId="4B11894C" w:rsidR="00B55215" w:rsidRPr="003F6172" w:rsidRDefault="00B55215" w:rsidP="00A6795F">
            <w:pPr>
              <w:spacing w:after="0" w:line="480" w:lineRule="auto"/>
              <w:rPr>
                <w:ins w:id="625" w:author="William Lamb" w:date="2018-11-12T22:32:00Z"/>
                <w:rFonts w:ascii="Calibri" w:eastAsia="Times New Roman" w:hAnsi="Calibri" w:cs="Calibri"/>
                <w:color w:val="000000"/>
              </w:rPr>
            </w:pPr>
            <w:ins w:id="626"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007/s13593-014-0230-9","ISBN":"1359301402","ISSN":"17730155","abstract":"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9.01 mg/l and phosphorus of 0.04–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author":[{"dropping-particle":"","family":"Li","given":"Yanling","non-dropping-particle":"","parse-names":false,"suffix":""},{"dropping-particle":"","family":"Babcock","given":"Roger W.","non-dropping-particle":"","parse-names":false,"suffix":""}],"container-title":"Agronomy for Sustainable Development","id":"ITEM-1","issue":"4","issued":{"date-parts":[["2014"]]},"page":"695-705","title":"Green roofs against pollution and climate change. A review","type":"article-journal","volume":"34"},"uris":["http://www.mendeley.com/documents/?uuid=6414d6c0-717a-48e2-9bf2-4a466957cb93"]}],"mendeley":{"formattedCitation":"&lt;sup&gt;37&lt;/sup&gt;","plainTextFormattedCitation":"37","previouslyFormattedCitation":"&lt;sup&gt;36&lt;/sup&gt;"},"properties":{"noteIndex":0},"schema":"https://github.com/citation-style-language/schema/raw/master/csl-citation.json"}</w:instrText>
            </w:r>
            <w:ins w:id="627"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37</w:t>
            </w:r>
            <w:ins w:id="628"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422FA9" w:rsidRPr="00E00E4C" w14:paraId="2ED9F36F" w14:textId="77777777" w:rsidTr="00224ADA">
        <w:trPr>
          <w:trHeight w:val="624"/>
          <w:ins w:id="629" w:author="William Lamb" w:date="2018-11-12T22:32:00Z"/>
        </w:trPr>
        <w:tc>
          <w:tcPr>
            <w:tcW w:w="5529" w:type="dxa"/>
            <w:shd w:val="clear" w:color="auto" w:fill="auto"/>
            <w:noWrap/>
            <w:hideMark/>
          </w:tcPr>
          <w:p w14:paraId="68560B14" w14:textId="77777777" w:rsidR="00B55215" w:rsidRPr="00E00E4C" w:rsidRDefault="00B55215" w:rsidP="00224ADA">
            <w:pPr>
              <w:spacing w:after="0" w:line="480" w:lineRule="auto"/>
              <w:rPr>
                <w:ins w:id="630" w:author="William Lamb" w:date="2018-11-12T22:32:00Z"/>
                <w:rFonts w:ascii="Calibri" w:eastAsia="Times New Roman" w:hAnsi="Calibri" w:cs="Calibri"/>
                <w:color w:val="000000"/>
              </w:rPr>
            </w:pPr>
            <w:ins w:id="631" w:author="William Lamb" w:date="2018-11-12T22:32:00Z">
              <w:r w:rsidRPr="00E00E4C">
                <w:rPr>
                  <w:rFonts w:ascii="Calibri" w:eastAsia="Times New Roman" w:hAnsi="Calibri" w:cs="Calibri"/>
                  <w:color w:val="000000"/>
                </w:rPr>
                <w:lastRenderedPageBreak/>
                <w:t>Urban and peri-urban agriculture and forestry: Transcending poverty alleviation to climate change mitigation and adaptation</w:t>
              </w:r>
            </w:ins>
          </w:p>
        </w:tc>
        <w:tc>
          <w:tcPr>
            <w:tcW w:w="2402" w:type="dxa"/>
            <w:shd w:val="clear" w:color="auto" w:fill="auto"/>
            <w:noWrap/>
            <w:hideMark/>
          </w:tcPr>
          <w:p w14:paraId="47F3FA1F" w14:textId="77777777" w:rsidR="00B55215" w:rsidRPr="00E00E4C" w:rsidRDefault="00B55215" w:rsidP="00224ADA">
            <w:pPr>
              <w:spacing w:after="0" w:line="480" w:lineRule="auto"/>
              <w:rPr>
                <w:ins w:id="632" w:author="William Lamb" w:date="2018-11-12T22:32:00Z"/>
                <w:rFonts w:ascii="Calibri" w:eastAsia="Times New Roman" w:hAnsi="Calibri" w:cs="Calibri"/>
                <w:color w:val="000000"/>
              </w:rPr>
            </w:pPr>
            <w:ins w:id="633" w:author="William Lamb" w:date="2018-11-12T22:32:00Z">
              <w:r w:rsidRPr="00E00E4C">
                <w:rPr>
                  <w:rFonts w:ascii="Calibri" w:eastAsia="Times New Roman" w:hAnsi="Calibri" w:cs="Calibri"/>
                  <w:color w:val="000000"/>
                </w:rPr>
                <w:t>Narrative review</w:t>
              </w:r>
            </w:ins>
          </w:p>
        </w:tc>
        <w:tc>
          <w:tcPr>
            <w:tcW w:w="1141" w:type="dxa"/>
          </w:tcPr>
          <w:p w14:paraId="75CF5AC3" w14:textId="18342DEB" w:rsidR="00B55215" w:rsidRPr="003F6172" w:rsidRDefault="00B55215" w:rsidP="00A6795F">
            <w:pPr>
              <w:spacing w:after="0" w:line="480" w:lineRule="auto"/>
              <w:rPr>
                <w:ins w:id="634" w:author="William Lamb" w:date="2018-11-12T22:32:00Z"/>
                <w:rFonts w:ascii="Calibri" w:eastAsia="Times New Roman" w:hAnsi="Calibri" w:cs="Calibri"/>
                <w:color w:val="000000"/>
              </w:rPr>
            </w:pPr>
            <w:ins w:id="635"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016/j.uclim.2013.10.007","ISBN":"2212-0955","ISSN":"22120955","PMID":"22091538","abstract":"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 2013 Elsevier Ltd.","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non-dropping-particle":"","parse-names":false,"suffix":""},{"dropping-particle":"","family":"Griffith","given":"Corrie","non-dropping-particle":"","parse-names":false,"suffix":""}],"container-title":"Urban Climate","id":"ITEM-1","issued":{"date-parts":[["2014"]]},"page":"92-106","publisher":"Elsevier Ltd","title":"Urban and peri-urban agriculture and forestry: Transcending poverty alleviation to climate change mitigation and adaptation","type":"article-journal","volume":"7"},"uris":["http://www.mendeley.com/documents/?uuid=43cf9ed5-7f46-4cbf-9206-524da929c37e"]}],"mendeley":{"formattedCitation":"&lt;sup&gt;38&lt;/sup&gt;","plainTextFormattedCitation":"38","previouslyFormattedCitation":"&lt;sup&gt;37&lt;/sup&gt;"},"properties":{"noteIndex":0},"schema":"https://github.com/citation-style-language/schema/raw/master/csl-citation.json"}</w:instrText>
            </w:r>
            <w:ins w:id="636"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38</w:t>
            </w:r>
            <w:ins w:id="637"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422FA9" w:rsidRPr="00E00E4C" w14:paraId="665EE8F3" w14:textId="77777777" w:rsidTr="00224ADA">
        <w:trPr>
          <w:trHeight w:val="624"/>
          <w:ins w:id="638" w:author="William Lamb" w:date="2018-11-12T22:32:00Z"/>
        </w:trPr>
        <w:tc>
          <w:tcPr>
            <w:tcW w:w="5529" w:type="dxa"/>
            <w:shd w:val="clear" w:color="auto" w:fill="auto"/>
            <w:noWrap/>
            <w:hideMark/>
          </w:tcPr>
          <w:p w14:paraId="7A5CC841" w14:textId="77777777" w:rsidR="00B55215" w:rsidRPr="00E00E4C" w:rsidRDefault="00B55215" w:rsidP="00224ADA">
            <w:pPr>
              <w:spacing w:after="0" w:line="480" w:lineRule="auto"/>
              <w:rPr>
                <w:ins w:id="639" w:author="William Lamb" w:date="2018-11-12T22:32:00Z"/>
                <w:rFonts w:ascii="Calibri" w:eastAsia="Times New Roman" w:hAnsi="Calibri" w:cs="Calibri"/>
                <w:color w:val="000000"/>
              </w:rPr>
            </w:pPr>
            <w:ins w:id="640" w:author="William Lamb" w:date="2018-11-12T22:32:00Z">
              <w:r w:rsidRPr="00E00E4C">
                <w:rPr>
                  <w:rFonts w:ascii="Calibri" w:eastAsia="Times New Roman" w:hAnsi="Calibri" w:cs="Calibri"/>
                  <w:color w:val="000000"/>
                </w:rPr>
                <w:t>Prospects and challenges for sustainable sanitation in developed nations: a critical review</w:t>
              </w:r>
            </w:ins>
          </w:p>
        </w:tc>
        <w:tc>
          <w:tcPr>
            <w:tcW w:w="2402" w:type="dxa"/>
            <w:shd w:val="clear" w:color="auto" w:fill="auto"/>
            <w:noWrap/>
            <w:hideMark/>
          </w:tcPr>
          <w:p w14:paraId="547B6B22" w14:textId="77777777" w:rsidR="00B55215" w:rsidRPr="00E00E4C" w:rsidRDefault="00B55215" w:rsidP="00224ADA">
            <w:pPr>
              <w:spacing w:after="0" w:line="480" w:lineRule="auto"/>
              <w:rPr>
                <w:ins w:id="641" w:author="William Lamb" w:date="2018-11-12T22:32:00Z"/>
                <w:rFonts w:ascii="Calibri" w:eastAsia="Times New Roman" w:hAnsi="Calibri" w:cs="Calibri"/>
                <w:color w:val="000000"/>
              </w:rPr>
            </w:pPr>
            <w:ins w:id="642" w:author="William Lamb" w:date="2018-11-12T22:32:00Z">
              <w:r w:rsidRPr="00E00E4C">
                <w:rPr>
                  <w:rFonts w:ascii="Calibri" w:eastAsia="Times New Roman" w:hAnsi="Calibri" w:cs="Calibri"/>
                  <w:color w:val="000000"/>
                </w:rPr>
                <w:t>Narrative review</w:t>
              </w:r>
            </w:ins>
          </w:p>
        </w:tc>
        <w:tc>
          <w:tcPr>
            <w:tcW w:w="1141" w:type="dxa"/>
          </w:tcPr>
          <w:p w14:paraId="1DC9EB91" w14:textId="4EDD4112" w:rsidR="00B55215" w:rsidRPr="003F6172" w:rsidRDefault="00B55215" w:rsidP="00A6795F">
            <w:pPr>
              <w:spacing w:after="0" w:line="480" w:lineRule="auto"/>
              <w:rPr>
                <w:ins w:id="643" w:author="William Lamb" w:date="2018-11-12T22:32:00Z"/>
                <w:rFonts w:ascii="Calibri" w:eastAsia="Times New Roman" w:hAnsi="Calibri" w:cs="Calibri"/>
                <w:color w:val="000000"/>
              </w:rPr>
            </w:pPr>
            <w:ins w:id="644"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139/er-2013-0082","ISBN":"1208-6053","ISSN":"1181-8700","PMID":"25246403","abstract":"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author":[{"dropping-particle":"","family":"Brands","given":"Edwin","non-dropping-particle":"","parse-names":false,"suffix":""}],"container-title":"Environmental Reviews","id":"ITEM-1","issue":"4","issued":{"date-parts":[["2014"]]},"page":"346-363","title":"Prospects and challenges for sustainable sanitation in developed nations: a critical review","type":"article-journal","volume":"22"},"uris":["http://www.mendeley.com/documents/?uuid=ae58aa7a-6e02-47a6-8558-cff8f6290565"]}],"mendeley":{"formattedCitation":"&lt;sup&gt;39&lt;/sup&gt;","plainTextFormattedCitation":"39","previouslyFormattedCitation":"&lt;sup&gt;38&lt;/sup&gt;"},"properties":{"noteIndex":0},"schema":"https://github.com/citation-style-language/schema/raw/master/csl-citation.json"}</w:instrText>
            </w:r>
            <w:ins w:id="645"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39</w:t>
            </w:r>
            <w:ins w:id="646"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422FA9" w:rsidRPr="00E00E4C" w14:paraId="53BC9A6F" w14:textId="77777777" w:rsidTr="00224ADA">
        <w:trPr>
          <w:trHeight w:val="624"/>
          <w:ins w:id="647" w:author="William Lamb" w:date="2018-11-12T22:32:00Z"/>
        </w:trPr>
        <w:tc>
          <w:tcPr>
            <w:tcW w:w="5529" w:type="dxa"/>
            <w:shd w:val="clear" w:color="auto" w:fill="auto"/>
            <w:noWrap/>
            <w:hideMark/>
          </w:tcPr>
          <w:p w14:paraId="621B92DC" w14:textId="77777777" w:rsidR="00B55215" w:rsidRPr="00E00E4C" w:rsidRDefault="00B55215" w:rsidP="00224ADA">
            <w:pPr>
              <w:spacing w:after="0" w:line="480" w:lineRule="auto"/>
              <w:rPr>
                <w:ins w:id="648" w:author="William Lamb" w:date="2018-11-12T22:32:00Z"/>
                <w:rFonts w:ascii="Calibri" w:eastAsia="Times New Roman" w:hAnsi="Calibri" w:cs="Calibri"/>
                <w:color w:val="000000"/>
              </w:rPr>
            </w:pPr>
            <w:ins w:id="649" w:author="William Lamb" w:date="2018-11-12T22:32:00Z">
              <w:r w:rsidRPr="00E00E4C">
                <w:rPr>
                  <w:rFonts w:ascii="Calibri" w:eastAsia="Times New Roman" w:hAnsi="Calibri" w:cs="Calibri"/>
                  <w:color w:val="000000"/>
                </w:rPr>
                <w:t>A meta-analysis of urban and peri-urban agriculture and forestry in mediating climate change</w:t>
              </w:r>
            </w:ins>
          </w:p>
        </w:tc>
        <w:tc>
          <w:tcPr>
            <w:tcW w:w="2402" w:type="dxa"/>
            <w:shd w:val="clear" w:color="auto" w:fill="auto"/>
            <w:noWrap/>
            <w:hideMark/>
          </w:tcPr>
          <w:p w14:paraId="56DDE0EE" w14:textId="77777777" w:rsidR="00B55215" w:rsidRPr="00E00E4C" w:rsidRDefault="00B55215" w:rsidP="00224ADA">
            <w:pPr>
              <w:spacing w:after="0" w:line="480" w:lineRule="auto"/>
              <w:rPr>
                <w:ins w:id="650" w:author="William Lamb" w:date="2018-11-12T22:32:00Z"/>
                <w:rFonts w:ascii="Calibri" w:eastAsia="Times New Roman" w:hAnsi="Calibri" w:cs="Calibri"/>
                <w:color w:val="000000"/>
              </w:rPr>
            </w:pPr>
            <w:ins w:id="651" w:author="William Lamb" w:date="2018-11-12T22:32:00Z">
              <w:r w:rsidRPr="00E00E4C">
                <w:rPr>
                  <w:rFonts w:ascii="Calibri" w:eastAsia="Times New Roman" w:hAnsi="Calibri" w:cs="Calibri"/>
                  <w:color w:val="000000"/>
                </w:rPr>
                <w:t>Narrative review</w:t>
              </w:r>
            </w:ins>
          </w:p>
        </w:tc>
        <w:tc>
          <w:tcPr>
            <w:tcW w:w="1141" w:type="dxa"/>
          </w:tcPr>
          <w:p w14:paraId="190AF097" w14:textId="528068BF" w:rsidR="00B55215" w:rsidRPr="003F6172" w:rsidRDefault="00B55215" w:rsidP="00A6795F">
            <w:pPr>
              <w:spacing w:after="0" w:line="480" w:lineRule="auto"/>
              <w:rPr>
                <w:ins w:id="652" w:author="William Lamb" w:date="2018-11-12T22:32:00Z"/>
                <w:rFonts w:ascii="Calibri" w:eastAsia="Times New Roman" w:hAnsi="Calibri" w:cs="Calibri"/>
                <w:color w:val="000000"/>
              </w:rPr>
            </w:pPr>
            <w:ins w:id="653"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016/j.cosust.2015.02.003","ISBN":"1877-3435","ISSN":"18773435","abstract":"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 P.","non-dropping-particle":"","parse-names":false,"suffix":""},{"dropping-particle":"","family":"Griffith","given":"Corrie","non-dropping-particle":"","parse-names":false,"suffix":""}],"container-title":"Current Opinion in Environmental Sustainability","id":"ITEM-1","issued":{"date-parts":[["2015"]]},"page":"68-73","publisher":"Elsevier B.V.","title":"A meta-analysis of urban and peri-urban agriculture and forestry in mediating climate change","type":"article-journal","volume":"13"},"uris":["http://www.mendeley.com/documents/?uuid=0ddc9fd9-0b10-41d1-bfa0-72e221f50bc0"]}],"mendeley":{"formattedCitation":"&lt;sup&gt;40&lt;/sup&gt;","plainTextFormattedCitation":"40","previouslyFormattedCitation":"&lt;sup&gt;39&lt;/sup&gt;"},"properties":{"noteIndex":0},"schema":"https://github.com/citation-style-language/schema/raw/master/csl-citation.json"}</w:instrText>
            </w:r>
            <w:ins w:id="654"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40</w:t>
            </w:r>
            <w:ins w:id="655"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422FA9" w:rsidRPr="00E00E4C" w14:paraId="26F2B8F3" w14:textId="77777777" w:rsidTr="00224ADA">
        <w:trPr>
          <w:trHeight w:val="624"/>
          <w:ins w:id="656" w:author="William Lamb" w:date="2018-11-12T22:32:00Z"/>
        </w:trPr>
        <w:tc>
          <w:tcPr>
            <w:tcW w:w="5529" w:type="dxa"/>
            <w:shd w:val="clear" w:color="auto" w:fill="auto"/>
            <w:noWrap/>
            <w:hideMark/>
          </w:tcPr>
          <w:p w14:paraId="057D7C67" w14:textId="77777777" w:rsidR="00B55215" w:rsidRPr="00E00E4C" w:rsidRDefault="00B55215" w:rsidP="00224ADA">
            <w:pPr>
              <w:spacing w:after="0" w:line="480" w:lineRule="auto"/>
              <w:rPr>
                <w:ins w:id="657" w:author="William Lamb" w:date="2018-11-12T22:32:00Z"/>
                <w:rFonts w:ascii="Calibri" w:eastAsia="Times New Roman" w:hAnsi="Calibri" w:cs="Calibri"/>
                <w:color w:val="000000"/>
              </w:rPr>
            </w:pPr>
            <w:ins w:id="658" w:author="William Lamb" w:date="2018-11-12T22:32:00Z">
              <w:r w:rsidRPr="00E00E4C">
                <w:rPr>
                  <w:rFonts w:ascii="Calibri" w:eastAsia="Times New Roman" w:hAnsi="Calibri" w:cs="Calibri"/>
                  <w:color w:val="000000"/>
                </w:rPr>
                <w:t>A review on co-benefits of mass public transportation in climate change mitigation</w:t>
              </w:r>
            </w:ins>
          </w:p>
        </w:tc>
        <w:tc>
          <w:tcPr>
            <w:tcW w:w="2402" w:type="dxa"/>
            <w:shd w:val="clear" w:color="auto" w:fill="auto"/>
            <w:noWrap/>
            <w:hideMark/>
          </w:tcPr>
          <w:p w14:paraId="3A1A3A5C" w14:textId="77777777" w:rsidR="00B55215" w:rsidRPr="00E00E4C" w:rsidRDefault="00B55215" w:rsidP="00224ADA">
            <w:pPr>
              <w:spacing w:after="0" w:line="480" w:lineRule="auto"/>
              <w:rPr>
                <w:ins w:id="659" w:author="William Lamb" w:date="2018-11-12T22:32:00Z"/>
                <w:rFonts w:ascii="Calibri" w:eastAsia="Times New Roman" w:hAnsi="Calibri" w:cs="Calibri"/>
                <w:color w:val="000000"/>
              </w:rPr>
            </w:pPr>
            <w:ins w:id="660" w:author="William Lamb" w:date="2018-11-12T22:32:00Z">
              <w:r w:rsidRPr="00E00E4C">
                <w:rPr>
                  <w:rFonts w:ascii="Calibri" w:eastAsia="Times New Roman" w:hAnsi="Calibri" w:cs="Calibri"/>
                  <w:color w:val="000000"/>
                </w:rPr>
                <w:t>Narrative review</w:t>
              </w:r>
            </w:ins>
          </w:p>
        </w:tc>
        <w:tc>
          <w:tcPr>
            <w:tcW w:w="1141" w:type="dxa"/>
          </w:tcPr>
          <w:p w14:paraId="1B3DA514" w14:textId="4EE57025" w:rsidR="00B55215" w:rsidRPr="003F6172" w:rsidRDefault="00B55215" w:rsidP="00A6795F">
            <w:pPr>
              <w:spacing w:after="0" w:line="480" w:lineRule="auto"/>
              <w:rPr>
                <w:ins w:id="661" w:author="William Lamb" w:date="2018-11-12T22:32:00Z"/>
                <w:rFonts w:ascii="Calibri" w:eastAsia="Times New Roman" w:hAnsi="Calibri" w:cs="Calibri"/>
                <w:color w:val="000000"/>
              </w:rPr>
            </w:pPr>
            <w:ins w:id="662"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016/j.scs.2016.01.004","ISBN":"2210-6707","ISSN":"22106707","abstract":"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author":[{"dropping-particle":"","family":"Kwan","given":"Soo Chen","non-dropping-particle":"","parse-names":false,"suffix":""},{"dropping-particle":"","family":"Hashim","given":"Jamal Hisham","non-dropping-particle":"","parse-names":false,"suffix":""}],"container-title":"Sustainable Cities and Society","id":"ITEM-1","issued":{"date-parts":[["2016"]]},"page":"11-18","publisher":"Elsevier B.V.","title":"A review on co-benefits of mass public transportation in climate change mitigation","type":"article-journal","volume":"22"},"uris":["http://www.mendeley.com/documents/?uuid=2182f544-8455-4368-bbfd-79cea78e5b13"]}],"mendeley":{"formattedCitation":"&lt;sup&gt;41&lt;/sup&gt;","plainTextFormattedCitation":"41","previouslyFormattedCitation":"&lt;sup&gt;40&lt;/sup&gt;"},"properties":{"noteIndex":0},"schema":"https://github.com/citation-style-language/schema/raw/master/csl-citation.json"}</w:instrText>
            </w:r>
            <w:ins w:id="663"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41</w:t>
            </w:r>
            <w:ins w:id="664"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422FA9" w:rsidRPr="00E00E4C" w14:paraId="06DB843F" w14:textId="77777777" w:rsidTr="00224ADA">
        <w:trPr>
          <w:trHeight w:val="624"/>
          <w:ins w:id="665" w:author="William Lamb" w:date="2018-11-12T22:32:00Z"/>
        </w:trPr>
        <w:tc>
          <w:tcPr>
            <w:tcW w:w="5529" w:type="dxa"/>
            <w:shd w:val="clear" w:color="auto" w:fill="auto"/>
            <w:noWrap/>
            <w:hideMark/>
          </w:tcPr>
          <w:p w14:paraId="48ADFD19" w14:textId="77777777" w:rsidR="00B55215" w:rsidRPr="00E00E4C" w:rsidRDefault="00B55215" w:rsidP="00224ADA">
            <w:pPr>
              <w:spacing w:after="0" w:line="480" w:lineRule="auto"/>
              <w:rPr>
                <w:ins w:id="666" w:author="William Lamb" w:date="2018-11-12T22:32:00Z"/>
                <w:rFonts w:ascii="Calibri" w:eastAsia="Times New Roman" w:hAnsi="Calibri" w:cs="Calibri"/>
                <w:color w:val="000000"/>
              </w:rPr>
            </w:pPr>
            <w:ins w:id="667" w:author="William Lamb" w:date="2018-11-12T22:32:00Z">
              <w:r w:rsidRPr="00E00E4C">
                <w:rPr>
                  <w:rFonts w:ascii="Calibri" w:eastAsia="Times New Roman" w:hAnsi="Calibri" w:cs="Calibri"/>
                  <w:color w:val="000000"/>
                </w:rPr>
                <w:t>What do we know about the study of distributed generation policies and regulations in the Americas? A systematic review of literature</w:t>
              </w:r>
            </w:ins>
          </w:p>
        </w:tc>
        <w:tc>
          <w:tcPr>
            <w:tcW w:w="2402" w:type="dxa"/>
            <w:shd w:val="clear" w:color="auto" w:fill="auto"/>
            <w:noWrap/>
            <w:hideMark/>
          </w:tcPr>
          <w:p w14:paraId="55D3721C" w14:textId="77777777" w:rsidR="00B55215" w:rsidRPr="00E00E4C" w:rsidRDefault="00B55215" w:rsidP="00224ADA">
            <w:pPr>
              <w:spacing w:after="0" w:line="480" w:lineRule="auto"/>
              <w:rPr>
                <w:ins w:id="668" w:author="William Lamb" w:date="2018-11-12T22:32:00Z"/>
                <w:rFonts w:ascii="Calibri" w:eastAsia="Times New Roman" w:hAnsi="Calibri" w:cs="Calibri"/>
                <w:color w:val="000000"/>
              </w:rPr>
            </w:pPr>
            <w:ins w:id="669" w:author="William Lamb" w:date="2018-11-12T22:32:00Z">
              <w:r w:rsidRPr="00E00E4C">
                <w:rPr>
                  <w:rFonts w:ascii="Calibri" w:eastAsia="Times New Roman" w:hAnsi="Calibri" w:cs="Calibri"/>
                  <w:color w:val="000000"/>
                </w:rPr>
                <w:t>Bibliometric</w:t>
              </w:r>
              <w:r>
                <w:rPr>
                  <w:rFonts w:ascii="Calibri" w:eastAsia="Times New Roman" w:hAnsi="Calibri" w:cs="Calibri"/>
                  <w:color w:val="000000"/>
                </w:rPr>
                <w:t xml:space="preserve"> study</w:t>
              </w:r>
            </w:ins>
          </w:p>
        </w:tc>
        <w:tc>
          <w:tcPr>
            <w:tcW w:w="1141" w:type="dxa"/>
          </w:tcPr>
          <w:p w14:paraId="2BCD87B2" w14:textId="7395D0DB" w:rsidR="00B55215" w:rsidRPr="003F6172" w:rsidRDefault="00B55215" w:rsidP="00A6795F">
            <w:pPr>
              <w:spacing w:after="0" w:line="480" w:lineRule="auto"/>
              <w:rPr>
                <w:ins w:id="670" w:author="William Lamb" w:date="2018-11-12T22:32:00Z"/>
                <w:rFonts w:ascii="Calibri" w:eastAsia="Times New Roman" w:hAnsi="Calibri" w:cs="Calibri"/>
                <w:color w:val="000000"/>
              </w:rPr>
            </w:pPr>
            <w:ins w:id="671"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mendeley":{"formattedCitation":"&lt;sup&gt;42&lt;/sup&gt;","plainTextFormattedCitation":"42","previouslyFormattedCitation":"&lt;sup&gt;41&lt;/sup&gt;"},"properties":{"noteIndex":0},"schema":"https://github.com/citation-style-language/schema/raw/master/csl-citation.json"}</w:instrText>
            </w:r>
            <w:ins w:id="672"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42</w:t>
            </w:r>
            <w:ins w:id="673"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422FA9" w:rsidRPr="00E00E4C" w14:paraId="048C17B5" w14:textId="77777777" w:rsidTr="00224ADA">
        <w:trPr>
          <w:trHeight w:val="624"/>
          <w:ins w:id="674" w:author="William Lamb" w:date="2018-11-12T22:32:00Z"/>
        </w:trPr>
        <w:tc>
          <w:tcPr>
            <w:tcW w:w="5529" w:type="dxa"/>
            <w:shd w:val="clear" w:color="auto" w:fill="auto"/>
            <w:noWrap/>
            <w:hideMark/>
          </w:tcPr>
          <w:p w14:paraId="2E6D0A6D" w14:textId="77777777" w:rsidR="00B55215" w:rsidRPr="00E00E4C" w:rsidRDefault="00B55215" w:rsidP="00224ADA">
            <w:pPr>
              <w:spacing w:after="0" w:line="480" w:lineRule="auto"/>
              <w:rPr>
                <w:ins w:id="675" w:author="William Lamb" w:date="2018-11-12T22:32:00Z"/>
                <w:rFonts w:ascii="Calibri" w:eastAsia="Times New Roman" w:hAnsi="Calibri" w:cs="Calibri"/>
                <w:color w:val="000000"/>
              </w:rPr>
            </w:pPr>
            <w:ins w:id="676" w:author="William Lamb" w:date="2018-11-12T22:32:00Z">
              <w:r w:rsidRPr="00E00E4C">
                <w:rPr>
                  <w:rFonts w:ascii="Calibri" w:eastAsia="Times New Roman" w:hAnsi="Calibri" w:cs="Calibri"/>
                  <w:color w:val="000000"/>
                </w:rPr>
                <w:t>Co-benefits of greenhouse gas mitigation: a review and classification by type, mitigation sector, and geography</w:t>
              </w:r>
            </w:ins>
          </w:p>
        </w:tc>
        <w:tc>
          <w:tcPr>
            <w:tcW w:w="2402" w:type="dxa"/>
            <w:shd w:val="clear" w:color="auto" w:fill="auto"/>
            <w:noWrap/>
            <w:hideMark/>
          </w:tcPr>
          <w:p w14:paraId="2835D183" w14:textId="77777777" w:rsidR="00B55215" w:rsidRPr="00E00E4C" w:rsidRDefault="00B55215" w:rsidP="00224ADA">
            <w:pPr>
              <w:spacing w:after="0" w:line="480" w:lineRule="auto"/>
              <w:rPr>
                <w:ins w:id="677" w:author="William Lamb" w:date="2018-11-12T22:32:00Z"/>
                <w:rFonts w:ascii="Calibri" w:eastAsia="Times New Roman" w:hAnsi="Calibri" w:cs="Calibri"/>
                <w:color w:val="000000"/>
              </w:rPr>
            </w:pPr>
            <w:ins w:id="678" w:author="William Lamb" w:date="2018-11-12T22:32:00Z">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ins>
          </w:p>
        </w:tc>
        <w:tc>
          <w:tcPr>
            <w:tcW w:w="1141" w:type="dxa"/>
          </w:tcPr>
          <w:p w14:paraId="33B3673B" w14:textId="5C66E05F" w:rsidR="00B55215" w:rsidRPr="003F6172" w:rsidRDefault="00B55215" w:rsidP="00A6795F">
            <w:pPr>
              <w:spacing w:after="0" w:line="480" w:lineRule="auto"/>
              <w:rPr>
                <w:ins w:id="679" w:author="William Lamb" w:date="2018-11-12T22:32:00Z"/>
                <w:rFonts w:ascii="Calibri" w:eastAsia="Times New Roman" w:hAnsi="Calibri" w:cs="Calibri"/>
                <w:color w:val="000000"/>
              </w:rPr>
            </w:pPr>
            <w:ins w:id="680"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1","issue":"123001","issued":{"date-parts":[["2018"]]},"title":"Co-benefits of greenhouse gas mitigation: a review and classification by type, mitigation sector, and geography","type":"article-journal","volume":"12"},"uris":["http://www.mendeley.com/documents/?uuid=1d9ff824-9678-401e-bafd-0d07ef29154e"]}],"mendeley":{"formattedCitation":"&lt;sup&gt;43&lt;/sup&gt;","plainTextFormattedCitation":"43","previouslyFormattedCitation":"&lt;sup&gt;42&lt;/sup&gt;"},"properties":{"noteIndex":0},"schema":"https://github.com/citation-style-language/schema/raw/master/csl-citation.json"}</w:instrText>
            </w:r>
            <w:ins w:id="681"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43</w:t>
            </w:r>
            <w:ins w:id="682"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422FA9" w:rsidRPr="00E00E4C" w14:paraId="5D843C56" w14:textId="77777777" w:rsidTr="00224ADA">
        <w:trPr>
          <w:trHeight w:val="624"/>
          <w:ins w:id="683" w:author="William Lamb" w:date="2018-11-12T22:32:00Z"/>
        </w:trPr>
        <w:tc>
          <w:tcPr>
            <w:tcW w:w="5529" w:type="dxa"/>
            <w:shd w:val="clear" w:color="auto" w:fill="auto"/>
            <w:noWrap/>
            <w:hideMark/>
          </w:tcPr>
          <w:p w14:paraId="0D7622FE" w14:textId="77777777" w:rsidR="00B55215" w:rsidRPr="00E00E4C" w:rsidRDefault="00B55215" w:rsidP="00224ADA">
            <w:pPr>
              <w:spacing w:after="0" w:line="480" w:lineRule="auto"/>
              <w:rPr>
                <w:ins w:id="684" w:author="William Lamb" w:date="2018-11-12T22:32:00Z"/>
                <w:rFonts w:ascii="Calibri" w:eastAsia="Times New Roman" w:hAnsi="Calibri" w:cs="Calibri"/>
                <w:color w:val="000000"/>
              </w:rPr>
            </w:pPr>
            <w:ins w:id="685" w:author="William Lamb" w:date="2018-11-12T22:32:00Z">
              <w:r w:rsidRPr="00E00E4C">
                <w:rPr>
                  <w:rFonts w:ascii="Calibri" w:eastAsia="Times New Roman" w:hAnsi="Calibri" w:cs="Calibri"/>
                  <w:color w:val="000000"/>
                </w:rPr>
                <w:t>Benefits of green roofs: A systematic review of the evidence for three ecosystem services</w:t>
              </w:r>
            </w:ins>
          </w:p>
        </w:tc>
        <w:tc>
          <w:tcPr>
            <w:tcW w:w="2402" w:type="dxa"/>
            <w:shd w:val="clear" w:color="auto" w:fill="auto"/>
            <w:noWrap/>
            <w:hideMark/>
          </w:tcPr>
          <w:p w14:paraId="08293282" w14:textId="77777777" w:rsidR="00B55215" w:rsidRPr="00E00E4C" w:rsidRDefault="00B55215" w:rsidP="00224ADA">
            <w:pPr>
              <w:spacing w:after="0" w:line="480" w:lineRule="auto"/>
              <w:rPr>
                <w:ins w:id="686" w:author="William Lamb" w:date="2018-11-12T22:32:00Z"/>
                <w:rFonts w:ascii="Calibri" w:eastAsia="Times New Roman" w:hAnsi="Calibri" w:cs="Calibri"/>
                <w:color w:val="000000"/>
              </w:rPr>
            </w:pPr>
            <w:ins w:id="687" w:author="William Lamb" w:date="2018-11-12T22:32:00Z">
              <w:r w:rsidRPr="00E00E4C">
                <w:rPr>
                  <w:rFonts w:ascii="Calibri" w:eastAsia="Times New Roman" w:hAnsi="Calibri" w:cs="Calibri"/>
                  <w:color w:val="000000"/>
                </w:rPr>
                <w:t>Quantitative synthesis</w:t>
              </w:r>
            </w:ins>
          </w:p>
        </w:tc>
        <w:tc>
          <w:tcPr>
            <w:tcW w:w="1141" w:type="dxa"/>
          </w:tcPr>
          <w:p w14:paraId="2F835C9A" w14:textId="15BE4C53" w:rsidR="00B55215" w:rsidRPr="003F6172" w:rsidRDefault="00B55215" w:rsidP="00A6795F">
            <w:pPr>
              <w:spacing w:after="0" w:line="480" w:lineRule="auto"/>
              <w:rPr>
                <w:ins w:id="688" w:author="William Lamb" w:date="2018-11-12T22:32:00Z"/>
                <w:rFonts w:ascii="Calibri" w:eastAsia="Times New Roman" w:hAnsi="Calibri" w:cs="Calibri"/>
                <w:color w:val="000000"/>
              </w:rPr>
            </w:pPr>
            <w:ins w:id="689"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mendeley":{"formattedCitation":"&lt;sup&gt;33&lt;/sup&gt;","plainTextFormattedCitation":"33","previouslyFormattedCitation":"&lt;sup&gt;32&lt;/sup&gt;"},"properties":{"noteIndex":0},"schema":"https://github.com/citation-style-language/schema/raw/master/csl-citation.json"}</w:instrText>
            </w:r>
            <w:ins w:id="690"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33</w:t>
            </w:r>
            <w:ins w:id="691"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422FA9" w:rsidRPr="00E00E4C" w14:paraId="0236DAC9" w14:textId="77777777" w:rsidTr="00224ADA">
        <w:trPr>
          <w:trHeight w:val="624"/>
          <w:ins w:id="692" w:author="William Lamb" w:date="2018-11-12T22:32:00Z"/>
        </w:trPr>
        <w:tc>
          <w:tcPr>
            <w:tcW w:w="5529" w:type="dxa"/>
            <w:shd w:val="clear" w:color="auto" w:fill="auto"/>
            <w:noWrap/>
            <w:hideMark/>
          </w:tcPr>
          <w:p w14:paraId="350B9884" w14:textId="77777777" w:rsidR="00B55215" w:rsidRPr="00E00E4C" w:rsidRDefault="00B55215" w:rsidP="00224ADA">
            <w:pPr>
              <w:spacing w:after="0" w:line="480" w:lineRule="auto"/>
              <w:rPr>
                <w:ins w:id="693" w:author="William Lamb" w:date="2018-11-12T22:32:00Z"/>
                <w:rFonts w:ascii="Calibri" w:eastAsia="Times New Roman" w:hAnsi="Calibri" w:cs="Calibri"/>
                <w:color w:val="000000"/>
              </w:rPr>
            </w:pPr>
            <w:ins w:id="694" w:author="William Lamb" w:date="2018-11-12T22:32:00Z">
              <w:r w:rsidRPr="00E00E4C">
                <w:rPr>
                  <w:rFonts w:ascii="Calibri" w:eastAsia="Times New Roman" w:hAnsi="Calibri" w:cs="Calibri"/>
                  <w:color w:val="000000"/>
                </w:rPr>
                <w:t>Assessing the success of electricity demand response programs: A meta-analysis</w:t>
              </w:r>
            </w:ins>
          </w:p>
        </w:tc>
        <w:tc>
          <w:tcPr>
            <w:tcW w:w="2402" w:type="dxa"/>
            <w:shd w:val="clear" w:color="auto" w:fill="auto"/>
            <w:noWrap/>
            <w:hideMark/>
          </w:tcPr>
          <w:p w14:paraId="18E6E1AA" w14:textId="77777777" w:rsidR="00B55215" w:rsidRPr="00E00E4C" w:rsidRDefault="00B55215" w:rsidP="00224ADA">
            <w:pPr>
              <w:spacing w:after="0" w:line="480" w:lineRule="auto"/>
              <w:rPr>
                <w:ins w:id="695" w:author="William Lamb" w:date="2018-11-12T22:32:00Z"/>
                <w:rFonts w:ascii="Calibri" w:eastAsia="Times New Roman" w:hAnsi="Calibri" w:cs="Calibri"/>
                <w:color w:val="000000"/>
              </w:rPr>
            </w:pPr>
            <w:ins w:id="696" w:author="William Lamb" w:date="2018-11-12T22:32:00Z">
              <w:r w:rsidRPr="00E00E4C">
                <w:rPr>
                  <w:rFonts w:ascii="Calibri" w:eastAsia="Times New Roman" w:hAnsi="Calibri" w:cs="Calibri"/>
                  <w:color w:val="000000"/>
                </w:rPr>
                <w:t>Meta-analysis</w:t>
              </w:r>
            </w:ins>
          </w:p>
        </w:tc>
        <w:tc>
          <w:tcPr>
            <w:tcW w:w="1141" w:type="dxa"/>
          </w:tcPr>
          <w:p w14:paraId="6C6BE4D6" w14:textId="472EE640" w:rsidR="00B55215" w:rsidRPr="003F6172" w:rsidRDefault="00B55215" w:rsidP="00A6795F">
            <w:pPr>
              <w:spacing w:after="0" w:line="480" w:lineRule="auto"/>
              <w:rPr>
                <w:ins w:id="697" w:author="William Lamb" w:date="2018-11-12T22:32:00Z"/>
                <w:rFonts w:ascii="Calibri" w:eastAsia="Times New Roman" w:hAnsi="Calibri" w:cs="Calibri"/>
                <w:color w:val="000000"/>
              </w:rPr>
            </w:pPr>
            <w:ins w:id="698"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32&lt;/sup&gt;","plainTextFormattedCitation":"32","previouslyFormattedCitation":"&lt;sup&gt;31&lt;/sup&gt;"},"properties":{"noteIndex":0},"schema":"https://github.com/citation-style-language/schema/raw/master/csl-citation.json"}</w:instrText>
            </w:r>
            <w:ins w:id="699"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32</w:t>
            </w:r>
            <w:ins w:id="700"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r w:rsidR="00422FA9" w:rsidRPr="00E00E4C" w14:paraId="1B5825FE" w14:textId="77777777" w:rsidTr="00224ADA">
        <w:trPr>
          <w:trHeight w:val="624"/>
          <w:ins w:id="701" w:author="William Lamb" w:date="2018-11-12T22:32:00Z"/>
        </w:trPr>
        <w:tc>
          <w:tcPr>
            <w:tcW w:w="5529" w:type="dxa"/>
            <w:tcBorders>
              <w:bottom w:val="single" w:sz="4" w:space="0" w:color="auto"/>
            </w:tcBorders>
            <w:shd w:val="clear" w:color="auto" w:fill="auto"/>
            <w:noWrap/>
            <w:hideMark/>
          </w:tcPr>
          <w:p w14:paraId="0D73FA02" w14:textId="77777777" w:rsidR="00B55215" w:rsidRPr="00E00E4C" w:rsidRDefault="00B55215" w:rsidP="00224ADA">
            <w:pPr>
              <w:spacing w:after="0" w:line="480" w:lineRule="auto"/>
              <w:rPr>
                <w:ins w:id="702" w:author="William Lamb" w:date="2018-11-12T22:32:00Z"/>
                <w:rFonts w:ascii="Calibri" w:eastAsia="Times New Roman" w:hAnsi="Calibri" w:cs="Calibri"/>
                <w:color w:val="000000"/>
              </w:rPr>
            </w:pPr>
            <w:ins w:id="703" w:author="William Lamb" w:date="2018-11-12T22:32:00Z">
              <w:r w:rsidRPr="00E00E4C">
                <w:rPr>
                  <w:rFonts w:ascii="Calibri" w:eastAsia="Times New Roman" w:hAnsi="Calibri" w:cs="Calibri"/>
                  <w:color w:val="000000"/>
                </w:rPr>
                <w:t>The economic benefits and costs of trees in urban forest stewardship: A systematic review</w:t>
              </w:r>
            </w:ins>
          </w:p>
        </w:tc>
        <w:tc>
          <w:tcPr>
            <w:tcW w:w="2402" w:type="dxa"/>
            <w:tcBorders>
              <w:bottom w:val="single" w:sz="4" w:space="0" w:color="auto"/>
            </w:tcBorders>
            <w:shd w:val="clear" w:color="auto" w:fill="auto"/>
            <w:noWrap/>
            <w:hideMark/>
          </w:tcPr>
          <w:p w14:paraId="354ADFEB" w14:textId="77777777" w:rsidR="00B55215" w:rsidRPr="00E00E4C" w:rsidRDefault="00B55215" w:rsidP="00224ADA">
            <w:pPr>
              <w:keepNext/>
              <w:spacing w:after="0" w:line="480" w:lineRule="auto"/>
              <w:rPr>
                <w:ins w:id="704" w:author="William Lamb" w:date="2018-11-12T22:32:00Z"/>
                <w:rFonts w:ascii="Calibri" w:eastAsia="Times New Roman" w:hAnsi="Calibri" w:cs="Calibri"/>
                <w:color w:val="000000"/>
              </w:rPr>
            </w:pPr>
            <w:ins w:id="705" w:author="William Lamb" w:date="2018-11-12T22:32:00Z">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ins>
          </w:p>
        </w:tc>
        <w:tc>
          <w:tcPr>
            <w:tcW w:w="1141" w:type="dxa"/>
            <w:tcBorders>
              <w:bottom w:val="single" w:sz="4" w:space="0" w:color="auto"/>
            </w:tcBorders>
          </w:tcPr>
          <w:p w14:paraId="147D05E7" w14:textId="5A053A2D" w:rsidR="00B55215" w:rsidRPr="003F6172" w:rsidRDefault="00B55215" w:rsidP="00A6795F">
            <w:pPr>
              <w:keepNext/>
              <w:spacing w:after="0" w:line="480" w:lineRule="auto"/>
              <w:rPr>
                <w:ins w:id="706" w:author="William Lamb" w:date="2018-11-12T22:32:00Z"/>
                <w:rFonts w:ascii="Calibri" w:eastAsia="Times New Roman" w:hAnsi="Calibri" w:cs="Calibri"/>
                <w:color w:val="000000"/>
              </w:rPr>
            </w:pPr>
            <w:ins w:id="707" w:author="William Lamb" w:date="2018-11-12T22:32:00Z">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ins>
            <w:r w:rsidR="00A6795F">
              <w:rPr>
                <w:rFonts w:ascii="Calibri" w:eastAsia="Times New Roman" w:hAnsi="Calibri" w:cs="Calibri"/>
                <w:color w:val="000000"/>
              </w:rPr>
              <w:instrText>ADDIN CSL_CITATION {"citationItems":[{"id":"ITEM-1","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1","issue":"August 2017","issued":{"date-parts":[["2018"]]},"page":"162-170","title":"The economic benefits and costs of trees in urban forest stewardship: A systematic review","type":"article-journal","volume":"29"},"uris":["http://www.mendeley.com/documents/?uuid=39dc2480-a9f2-47aa-87fb-1fca6101c89b"]}],"mendeley":{"formattedCitation":"&lt;sup&gt;34&lt;/sup&gt;","plainTextFormattedCitation":"34","previouslyFormattedCitation":"&lt;sup&gt;33&lt;/sup&gt;"},"properties":{"noteIndex":0},"schema":"https://github.com/citation-style-language/schema/raw/master/csl-citation.json"}</w:instrText>
            </w:r>
            <w:ins w:id="708" w:author="William Lamb" w:date="2018-11-12T22:32:00Z">
              <w:r w:rsidRPr="003F6172">
                <w:rPr>
                  <w:rFonts w:ascii="Calibri" w:eastAsia="Times New Roman" w:hAnsi="Calibri" w:cs="Calibri"/>
                  <w:color w:val="000000"/>
                </w:rPr>
                <w:fldChar w:fldCharType="separate"/>
              </w:r>
            </w:ins>
            <w:r w:rsidR="00A6795F" w:rsidRPr="00A6795F">
              <w:rPr>
                <w:rFonts w:ascii="Calibri" w:eastAsia="Times New Roman" w:hAnsi="Calibri" w:cs="Calibri"/>
                <w:noProof/>
                <w:color w:val="000000"/>
                <w:vertAlign w:val="superscript"/>
              </w:rPr>
              <w:t>34</w:t>
            </w:r>
            <w:ins w:id="709" w:author="William Lamb" w:date="2018-11-12T22:32:00Z">
              <w:r w:rsidRPr="003F6172">
                <w:rPr>
                  <w:rFonts w:ascii="Calibri" w:eastAsia="Times New Roman" w:hAnsi="Calibri" w:cs="Calibri"/>
                  <w:color w:val="000000"/>
                </w:rPr>
                <w:fldChar w:fldCharType="end"/>
              </w:r>
              <w:r w:rsidRPr="003F6172">
                <w:rPr>
                  <w:rFonts w:ascii="Calibri" w:eastAsia="Times New Roman" w:hAnsi="Calibri" w:cs="Calibri"/>
                  <w:color w:val="000000"/>
                </w:rPr>
                <w:t>]</w:t>
              </w:r>
            </w:ins>
          </w:p>
        </w:tc>
      </w:tr>
    </w:tbl>
    <w:p w14:paraId="1FB64828" w14:textId="4621556D" w:rsidR="00B55215" w:rsidRDefault="00B55215" w:rsidP="00B55215">
      <w:pPr>
        <w:pStyle w:val="Caption"/>
        <w:spacing w:line="480" w:lineRule="auto"/>
        <w:rPr>
          <w:ins w:id="710" w:author="William Lamb" w:date="2018-11-12T22:32:00Z"/>
          <w:rFonts w:ascii="Calibri" w:eastAsia="Calibri" w:hAnsi="Calibri" w:cs="Calibri"/>
        </w:rPr>
      </w:pPr>
      <w:ins w:id="711" w:author="William Lamb" w:date="2018-11-12T22:32:00Z">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Pr>
            <w:b/>
            <w:noProof/>
          </w:rPr>
          <w:t>1</w:t>
        </w:r>
        <w:r w:rsidRPr="00DC5918">
          <w:rPr>
            <w:b/>
          </w:rPr>
          <w:fldChar w:fldCharType="end"/>
        </w:r>
        <w:r w:rsidRPr="00DC5918">
          <w:rPr>
            <w:b/>
          </w:rPr>
          <w:t xml:space="preserve">: </w:t>
        </w:r>
        <w:r>
          <w:rPr>
            <w:b/>
          </w:rPr>
          <w:t>Systematic</w:t>
        </w:r>
        <w:r w:rsidRPr="00DC5918">
          <w:rPr>
            <w:b/>
          </w:rPr>
          <w:t xml:space="preserve"> reviews of urban climate change mitigation.</w:t>
        </w:r>
        <w:r>
          <w:t xml:space="preserve"> The minimum criteria for a ‘systematic review’ here is the formal selection of literature via a database search query. Some reviews </w:t>
        </w:r>
        <w:r w:rsidRPr="001500E5">
          <w:t>(</w:t>
        </w:r>
        <w:r w:rsidRPr="001500E5">
          <w:fldChar w:fldCharType="begin" w:fldLock="1"/>
        </w:r>
      </w:ins>
      <w:r w:rsidR="00A6795F">
        <w: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id":"ITEM-2","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2","issue":"123001","issued":{"date-parts":[["2018"]]},"title":"Co-benefits of greenhouse gas mitigation: a review and classification by type, mitigation sector, and geography","type":"article-journal","volume":"12"},"uris":["http://www.mendeley.com/documents/?uuid=1d9ff824-9678-401e-bafd-0d07ef29154e"]},{"id":"ITEM-3","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3","issue":"January 2017","issued":{"date-parts":[["2018"]]},"page":"110-117","publisher":"Elsevier","title":"Assessing the success of electricity demand response programs: A meta-analysis","type":"article-journal","volume":"40"},"uris":["http://www.mendeley.com/documents/?uuid=f8e0dab2-1ce9-4fe9-b2c5-cd30684ab29b"]}],"mendeley":{"formattedCitation":"&lt;sup&gt;32,42,43&lt;/sup&gt;","plainTextFormattedCitation":"32,42,43","previouslyFormattedCitation":"&lt;sup&gt;31,41,42&lt;/sup&gt;"},"properties":{"noteIndex":0},"schema":"https://github.com/citation-style-language/schema/raw/master/csl-citation.json"}</w:instrText>
      </w:r>
      <w:ins w:id="712" w:author="William Lamb" w:date="2018-11-12T22:32:00Z">
        <w:r w:rsidRPr="001500E5">
          <w:fldChar w:fldCharType="separate"/>
        </w:r>
      </w:ins>
      <w:r w:rsidR="00A6795F" w:rsidRPr="00A6795F">
        <w:rPr>
          <w:i w:val="0"/>
          <w:noProof/>
          <w:vertAlign w:val="superscript"/>
        </w:rPr>
        <w:t>32,42,43</w:t>
      </w:r>
      <w:ins w:id="713" w:author="William Lamb" w:date="2018-11-12T22:32:00Z">
        <w:r w:rsidRPr="001500E5">
          <w:fldChar w:fldCharType="end"/>
        </w:r>
        <w:r w:rsidRPr="001500E5">
          <w:t xml:space="preserve">) </w:t>
        </w:r>
        <w:r>
          <w:t>focus on non-urban issues, but derive important conclusions for scientific learning at urban scale, and thus should be included in the relevant literature base on urban-scale climate change mitigation. See methods for our identification procedure.</w:t>
        </w:r>
      </w:ins>
    </w:p>
    <w:p w14:paraId="2EFAF9EE" w14:textId="2815249B" w:rsidR="00B55215" w:rsidRDefault="00B55215" w:rsidP="00B55215">
      <w:pPr>
        <w:spacing w:line="480" w:lineRule="auto"/>
        <w:rPr>
          <w:ins w:id="714" w:author="William Lamb" w:date="2018-11-12T22:32:00Z"/>
          <w:rFonts w:ascii="Calibri" w:eastAsia="Calibri" w:hAnsi="Calibri" w:cs="Calibri"/>
        </w:rPr>
      </w:pPr>
      <w:ins w:id="715" w:author="William Lamb" w:date="2018-11-12T22:32:00Z">
        <w:r>
          <w:rPr>
            <w:rFonts w:ascii="Calibri" w:eastAsia="Calibri" w:hAnsi="Calibri" w:cs="Calibri"/>
          </w:rPr>
          <w:t xml:space="preserve">The dearth of systematic reviews on urban case studies is consistent with the wider field of energy studies and climate change mitigation </w:t>
        </w:r>
        <w:r>
          <w:rPr>
            <w:rFonts w:ascii="Calibri" w:eastAsia="Calibri" w:hAnsi="Calibri" w:cs="Calibri"/>
          </w:rPr>
          <w:fldChar w:fldCharType="begin" w:fldLock="1"/>
        </w:r>
      </w:ins>
      <w:r w:rsidR="00A6795F">
        <w:rPr>
          <w:rFonts w:ascii="Calibri" w:eastAsia="Calibri" w:hAnsi="Calibri" w:cs="Calibri"/>
        </w:rPr>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29&lt;/sup&gt;","plainTextFormattedCitation":"3,29","previouslyFormattedCitation":"&lt;sup&gt;3,28&lt;/sup&gt;"},"properties":{"noteIndex":0},"schema":"https://github.com/citation-style-language/schema/raw/master/csl-citation.json"}</w:instrText>
      </w:r>
      <w:ins w:id="716" w:author="William Lamb" w:date="2018-11-12T22:32:00Z">
        <w:r>
          <w:rPr>
            <w:rFonts w:ascii="Calibri" w:eastAsia="Calibri" w:hAnsi="Calibri" w:cs="Calibri"/>
          </w:rPr>
          <w:fldChar w:fldCharType="separate"/>
        </w:r>
      </w:ins>
      <w:r w:rsidR="00A6795F" w:rsidRPr="00A6795F">
        <w:rPr>
          <w:rFonts w:ascii="Calibri" w:eastAsia="Calibri" w:hAnsi="Calibri" w:cs="Calibri"/>
          <w:noProof/>
          <w:vertAlign w:val="superscript"/>
        </w:rPr>
        <w:t>3,29</w:t>
      </w:r>
      <w:ins w:id="717" w:author="William Lamb" w:date="2018-11-12T22:32:00Z">
        <w:r>
          <w:rPr>
            <w:rFonts w:ascii="Calibri" w:eastAsia="Calibri" w:hAnsi="Calibri" w:cs="Calibri"/>
          </w:rPr>
          <w:fldChar w:fldCharType="end"/>
        </w:r>
        <w:r>
          <w:rPr>
            <w:rFonts w:ascii="Calibri" w:eastAsia="Calibri" w:hAnsi="Calibri" w:cs="Calibri"/>
          </w:rPr>
          <w:t xml:space="preserve"> – and unsurprising given the challenge of varied case study </w:t>
        </w:r>
        <w:r>
          <w:rPr>
            <w:rFonts w:ascii="Calibri" w:eastAsia="Calibri" w:hAnsi="Calibri" w:cs="Calibri"/>
          </w:rPr>
          <w:lastRenderedPageBreak/>
          <w:t xml:space="preserve">methods, locations and scales. </w:t>
        </w:r>
      </w:ins>
      <w:ins w:id="718" w:author="William Lamb" w:date="2018-11-13T12:58:00Z">
        <w:r w:rsidR="00EE3F4B">
          <w:rPr>
            <w:rFonts w:ascii="Calibri" w:eastAsia="Calibri" w:hAnsi="Calibri" w:cs="Calibri"/>
          </w:rPr>
          <w:t>Thus w</w:t>
        </w:r>
      </w:ins>
      <w:ins w:id="719" w:author="William Lamb" w:date="2018-11-12T22:32:00Z">
        <w:r>
          <w:rPr>
            <w:rFonts w:ascii="Calibri" w:eastAsia="Calibri" w:hAnsi="Calibri" w:cs="Calibri"/>
          </w:rPr>
          <w:t xml:space="preserve">hile climate assessments show progress towards aggregating knowledge on cities </w:t>
        </w:r>
        <w:r>
          <w:rPr>
            <w:rFonts w:ascii="Calibri" w:eastAsia="Calibri" w:hAnsi="Calibri" w:cs="Calibri"/>
          </w:rPr>
          <w:fldChar w:fldCharType="begin" w:fldLock="1"/>
        </w:r>
      </w:ins>
      <w:r w:rsidR="00A6795F">
        <w:rPr>
          <w:rFonts w:ascii="Calibri" w:eastAsia="Calibri" w:hAnsi="Calibri" w:cs="Calibri"/>
        </w:rPr>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25,44,45&lt;/sup&gt;","plainTextFormattedCitation":"25,44,45","previouslyFormattedCitation":"&lt;sup&gt;24,44,45&lt;/sup&gt;"},"properties":{"noteIndex":0},"schema":"https://github.com/citation-style-language/schema/raw/master/csl-citation.json"}</w:instrText>
      </w:r>
      <w:ins w:id="720" w:author="William Lamb" w:date="2018-11-12T22:32:00Z">
        <w:r>
          <w:rPr>
            <w:rFonts w:ascii="Calibri" w:eastAsia="Calibri" w:hAnsi="Calibri" w:cs="Calibri"/>
          </w:rPr>
          <w:fldChar w:fldCharType="separate"/>
        </w:r>
      </w:ins>
      <w:r w:rsidR="00A6795F" w:rsidRPr="00A6795F">
        <w:rPr>
          <w:rFonts w:ascii="Calibri" w:eastAsia="Calibri" w:hAnsi="Calibri" w:cs="Calibri"/>
          <w:noProof/>
          <w:vertAlign w:val="superscript"/>
        </w:rPr>
        <w:t>25,44,45</w:t>
      </w:r>
      <w:ins w:id="721" w:author="William Lamb" w:date="2018-11-12T22:32:00Z">
        <w:r>
          <w:rPr>
            <w:rFonts w:ascii="Calibri" w:eastAsia="Calibri" w:hAnsi="Calibri" w:cs="Calibri"/>
          </w:rPr>
          <w:fldChar w:fldCharType="end"/>
        </w:r>
        <w:r>
          <w:rPr>
            <w:rFonts w:ascii="Calibri" w:eastAsia="Calibri" w:hAnsi="Calibri" w:cs="Calibri"/>
          </w:rPr>
          <w:t xml:space="preserve">, a crucial layer of </w:t>
        </w:r>
      </w:ins>
      <w:ins w:id="722" w:author="William Lamb" w:date="2018-11-13T13:20:00Z">
        <w:r w:rsidR="000458BE">
          <w:rPr>
            <w:rFonts w:ascii="Calibri" w:eastAsia="Calibri" w:hAnsi="Calibri" w:cs="Calibri"/>
          </w:rPr>
          <w:t xml:space="preserve">evidence synthesis </w:t>
        </w:r>
      </w:ins>
      <w:ins w:id="723" w:author="William Lamb" w:date="2018-11-12T22:32:00Z">
        <w:r>
          <w:rPr>
            <w:rFonts w:ascii="Calibri" w:eastAsia="Calibri" w:hAnsi="Calibri" w:cs="Calibri"/>
          </w:rPr>
          <w:t>appears to be missing. This is a major obstacle on the road to a global and cumulative urban science.</w:t>
        </w:r>
      </w:ins>
    </w:p>
    <w:p w14:paraId="797CD5DC" w14:textId="48925DD7" w:rsidR="00B60EC4" w:rsidRDefault="00B60EC4">
      <w:pPr>
        <w:pStyle w:val="Heading2"/>
        <w:rPr>
          <w:ins w:id="724" w:author="William Lamb" w:date="2018-11-12T14:51:00Z"/>
        </w:rPr>
        <w:pPrChange w:id="725" w:author="William Lamb" w:date="2018-11-12T14:51:00Z">
          <w:pPr>
            <w:spacing w:line="480" w:lineRule="auto"/>
          </w:pPr>
        </w:pPrChange>
      </w:pPr>
      <w:ins w:id="726" w:author="William Lamb" w:date="2018-11-09T11:07:00Z">
        <w:r w:rsidRPr="00B60EC4">
          <w:t xml:space="preserve">Bridging </w:t>
        </w:r>
      </w:ins>
      <w:ins w:id="727" w:author="William Lamb" w:date="2018-11-12T14:51:00Z">
        <w:r w:rsidR="00C93202">
          <w:t>urban data science</w:t>
        </w:r>
      </w:ins>
      <w:ins w:id="728" w:author="William Lamb" w:date="2018-11-09T11:07:00Z">
        <w:r w:rsidRPr="00B60EC4">
          <w:t xml:space="preserve"> and case study evidence</w:t>
        </w:r>
      </w:ins>
    </w:p>
    <w:p w14:paraId="41A9A776" w14:textId="77777777" w:rsidR="00C93202" w:rsidRPr="00CB249E" w:rsidRDefault="00C93202">
      <w:pPr>
        <w:rPr>
          <w:ins w:id="729" w:author="William Lamb" w:date="2018-11-09T11:07:00Z"/>
        </w:rPr>
        <w:pPrChange w:id="730" w:author="William Lamb" w:date="2018-11-12T14:51:00Z">
          <w:pPr>
            <w:spacing w:line="480" w:lineRule="auto"/>
          </w:pPr>
        </w:pPrChange>
      </w:pPr>
    </w:p>
    <w:p w14:paraId="4525542E" w14:textId="77777777" w:rsidR="00B60EC4" w:rsidRPr="00B60EC4" w:rsidRDefault="00B60EC4">
      <w:pPr>
        <w:numPr>
          <w:ilvl w:val="0"/>
          <w:numId w:val="16"/>
        </w:numPr>
        <w:spacing w:line="480" w:lineRule="auto"/>
        <w:rPr>
          <w:ins w:id="731" w:author="William Lamb" w:date="2018-11-09T11:07:00Z"/>
        </w:rPr>
      </w:pPr>
      <w:ins w:id="732" w:author="William Lamb" w:date="2018-11-09T11:07:00Z">
        <w:r w:rsidRPr="00B60EC4">
          <w:t>Cases are important and offer a variety of routes towards learning. But we think they could be better exploited. With systematic mapping as a starting point, what further approaches are possible?</w:t>
        </w:r>
      </w:ins>
    </w:p>
    <w:p w14:paraId="441B3AE8" w14:textId="77777777" w:rsidR="00B60EC4" w:rsidRPr="00B60EC4" w:rsidRDefault="00B60EC4">
      <w:pPr>
        <w:numPr>
          <w:ilvl w:val="0"/>
          <w:numId w:val="16"/>
        </w:numPr>
        <w:spacing w:line="480" w:lineRule="auto"/>
        <w:rPr>
          <w:ins w:id="733" w:author="William Lamb" w:date="2018-11-09T11:07:00Z"/>
        </w:rPr>
      </w:pPr>
      <w:ins w:id="734" w:author="William Lamb" w:date="2018-11-09T11:07:00Z">
        <w:r w:rsidRPr="00B60EC4">
          <w:t>One obvious gap is the lack of systematic reviews by topic and city. Our evidence shows many opportunities for consolidation using a variety of methods.</w:t>
        </w:r>
      </w:ins>
    </w:p>
    <w:p w14:paraId="63AFBA15" w14:textId="77777777" w:rsidR="00B60EC4" w:rsidRPr="00B60EC4" w:rsidRDefault="00B60EC4">
      <w:pPr>
        <w:numPr>
          <w:ilvl w:val="0"/>
          <w:numId w:val="16"/>
        </w:numPr>
        <w:spacing w:line="480" w:lineRule="auto"/>
        <w:rPr>
          <w:ins w:id="735" w:author="William Lamb" w:date="2018-11-09T11:07:00Z"/>
        </w:rPr>
      </w:pPr>
      <w:ins w:id="736" w:author="William Lamb" w:date="2018-11-09T11:07:00Z">
        <w:r w:rsidRPr="00B60EC4">
          <w:t>A second approach is to build on the rich literature on typologies and city comparisons, using this as an entry point to aggregating case study research.</w:t>
        </w:r>
      </w:ins>
    </w:p>
    <w:p w14:paraId="6782B5BB" w14:textId="77777777" w:rsidR="00B60EC4" w:rsidRPr="00B60EC4" w:rsidRDefault="00B60EC4">
      <w:pPr>
        <w:numPr>
          <w:ilvl w:val="0"/>
          <w:numId w:val="16"/>
        </w:numPr>
        <w:spacing w:line="480" w:lineRule="auto"/>
        <w:rPr>
          <w:ins w:id="737" w:author="William Lamb" w:date="2018-11-09T11:07:00Z"/>
        </w:rPr>
      </w:pPr>
      <w:ins w:id="738" w:author="William Lamb" w:date="2018-11-09T11:07:00Z">
        <w:r w:rsidRPr="00B60EC4">
          <w:t>[Paragraph on various typologies in the literature]</w:t>
        </w:r>
      </w:ins>
    </w:p>
    <w:p w14:paraId="1C82BBAD" w14:textId="77777777" w:rsidR="00B60EC4" w:rsidRPr="00B60EC4" w:rsidRDefault="00B60EC4">
      <w:pPr>
        <w:numPr>
          <w:ilvl w:val="0"/>
          <w:numId w:val="16"/>
        </w:numPr>
        <w:spacing w:line="480" w:lineRule="auto"/>
        <w:rPr>
          <w:ins w:id="739" w:author="William Lamb" w:date="2018-11-09T11:07:00Z"/>
        </w:rPr>
      </w:pPr>
      <w:ins w:id="740" w:author="William Lamb" w:date="2018-11-09T11:07:00Z">
        <w:r w:rsidRPr="00B60EC4">
          <w:t>Bridging typologies and case studies enhances generalisability and enables learning from peers; could be especially important for small and medium-sized cities with no literature and no obvious peers</w:t>
        </w:r>
      </w:ins>
    </w:p>
    <w:p w14:paraId="5E668F2C" w14:textId="77777777" w:rsidR="00B60EC4" w:rsidRPr="00B60EC4" w:rsidRDefault="00B60EC4">
      <w:pPr>
        <w:numPr>
          <w:ilvl w:val="0"/>
          <w:numId w:val="16"/>
        </w:numPr>
        <w:spacing w:line="480" w:lineRule="auto"/>
        <w:rPr>
          <w:ins w:id="741" w:author="William Lamb" w:date="2018-11-09T11:07:00Z"/>
        </w:rPr>
      </w:pPr>
      <w:ins w:id="742" w:author="William Lamb" w:date="2018-11-09T11:07:00Z">
        <w:r w:rsidRPr="00B60EC4">
          <w:t xml:space="preserve">[Describe example linking, with adapted figure] </w:t>
        </w:r>
      </w:ins>
    </w:p>
    <w:p w14:paraId="1F8F7516" w14:textId="77777777" w:rsidR="00B60EC4" w:rsidRPr="00B60EC4" w:rsidRDefault="00B60EC4">
      <w:pPr>
        <w:numPr>
          <w:ilvl w:val="0"/>
          <w:numId w:val="16"/>
        </w:numPr>
        <w:spacing w:line="480" w:lineRule="auto"/>
        <w:rPr>
          <w:ins w:id="743" w:author="William Lamb" w:date="2018-11-09T11:07:00Z"/>
        </w:rPr>
      </w:pPr>
      <w:ins w:id="744" w:author="William Lamb" w:date="2018-11-09T11:07:00Z">
        <w:r w:rsidRPr="00B60EC4">
          <w:t>Limitations, outlook, etc.</w:t>
        </w:r>
      </w:ins>
    </w:p>
    <w:p w14:paraId="6DCC1C15" w14:textId="58E65583" w:rsidR="00FD03C6" w:rsidRPr="00FD03C6" w:rsidDel="00B60EC4" w:rsidRDefault="00FD03C6">
      <w:pPr>
        <w:spacing w:line="480" w:lineRule="auto"/>
        <w:rPr>
          <w:del w:id="745" w:author="William Lamb" w:date="2018-11-09T11:08:00Z"/>
        </w:rPr>
      </w:pPr>
      <w:del w:id="746" w:author="William Lamb" w:date="2018-10-30T12:24:00Z">
        <w:r w:rsidDel="00FA7306">
          <w:delText xml:space="preserve"> In addition, the overall focus on demand-side issues suggests this will </w:delText>
        </w:r>
        <w:r w:rsidDel="00FA7306">
          <w:rPr>
            <w:rFonts w:ascii="Calibri" w:eastAsia="Calibri" w:hAnsi="Calibri" w:cs="Calibri"/>
          </w:rPr>
          <w:delText>be an important evidence base for the upcoming demand chapter of the IPCC 6</w:delText>
        </w:r>
        <w:r w:rsidRPr="009A032A" w:rsidDel="00FA7306">
          <w:rPr>
            <w:rFonts w:ascii="Calibri" w:eastAsia="Calibri" w:hAnsi="Calibri" w:cs="Calibri"/>
            <w:vertAlign w:val="superscript"/>
          </w:rPr>
          <w:delText>th</w:delText>
        </w:r>
        <w:r w:rsidDel="00FA7306">
          <w:rPr>
            <w:rFonts w:ascii="Calibri" w:eastAsia="Calibri" w:hAnsi="Calibri" w:cs="Calibri"/>
          </w:rPr>
          <w:delText xml:space="preserve"> Assessment Report </w:delText>
        </w:r>
        <w:r w:rsidDel="00FA7306">
          <w:rPr>
            <w:rFonts w:ascii="Calibri" w:eastAsia="Calibri" w:hAnsi="Calibri" w:cs="Calibri"/>
          </w:rPr>
          <w:fldChar w:fldCharType="begin" w:fldLock="1"/>
        </w:r>
        <w:r w:rsidR="00745665" w:rsidRPr="00333822" w:rsidDel="00FA7306">
          <w:rPr>
            <w:rFonts w:ascii="Calibri" w:eastAsia="Calibri" w:hAnsi="Calibri" w:cs="Calibri"/>
          </w:rPr>
          <w:del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delInstrText>
        </w:r>
        <w:r w:rsidDel="00FA7306">
          <w:rPr>
            <w:rFonts w:ascii="Calibri" w:eastAsia="Calibri" w:hAnsi="Calibri" w:cs="Calibri"/>
          </w:rPr>
          <w:fldChar w:fldCharType="separate"/>
        </w:r>
        <w:r w:rsidR="006763E3" w:rsidRPr="00BC692C" w:rsidDel="00FA7306">
          <w:rPr>
            <w:rFonts w:ascii="Calibri" w:eastAsia="Calibri" w:hAnsi="Calibri" w:cs="Calibri"/>
            <w:noProof/>
            <w:vertAlign w:val="superscript"/>
          </w:rPr>
          <w:delText>13</w:delText>
        </w:r>
        <w:r w:rsidDel="00FA7306">
          <w:rPr>
            <w:rFonts w:ascii="Calibri" w:eastAsia="Calibri" w:hAnsi="Calibri" w:cs="Calibri"/>
          </w:rPr>
          <w:fldChar w:fldCharType="end"/>
        </w:r>
        <w:r w:rsidDel="00FA7306">
          <w:rPr>
            <w:rFonts w:ascii="Calibri" w:eastAsia="Calibri" w:hAnsi="Calibri" w:cs="Calibri"/>
          </w:rPr>
          <w:delText>.</w:delText>
        </w:r>
      </w:del>
    </w:p>
    <w:p w14:paraId="716C5BAC" w14:textId="32483DFA" w:rsidR="00840FBF" w:rsidRPr="00333822" w:rsidDel="000458BE" w:rsidRDefault="00FB38A3">
      <w:pPr>
        <w:spacing w:line="480" w:lineRule="auto"/>
        <w:rPr>
          <w:del w:id="747" w:author="William Lamb" w:date="2018-11-13T13:16:00Z"/>
          <w:rPrChange w:id="748" w:author="William Lamb" w:date="2018-11-08T13:50:00Z">
            <w:rPr>
              <w:del w:id="749" w:author="William Lamb" w:date="2018-11-13T13:16:00Z"/>
              <w:rFonts w:eastAsia="Calibri"/>
            </w:rPr>
          </w:rPrChange>
        </w:rPr>
        <w:pPrChange w:id="750" w:author="William Lamb" w:date="2018-11-13T13:16:00Z">
          <w:pPr>
            <w:pStyle w:val="Heading2"/>
          </w:pPr>
        </w:pPrChange>
      </w:pPr>
      <w:del w:id="751" w:author="William Lamb" w:date="2018-11-08T13:48:00Z">
        <w:r w:rsidDel="00333822">
          <w:rPr>
            <w:rFonts w:eastAsia="Calibri"/>
          </w:rPr>
          <w:delText>Limited</w:delText>
        </w:r>
        <w:r w:rsidR="00365706" w:rsidDel="00333822">
          <w:rPr>
            <w:rFonts w:eastAsia="Calibri"/>
          </w:rPr>
          <w:delText xml:space="preserve"> efforts </w:delText>
        </w:r>
      </w:del>
      <w:del w:id="752" w:author="William Lamb" w:date="2018-11-09T11:08:00Z">
        <w:r w:rsidR="00365706" w:rsidDel="00B60EC4">
          <w:rPr>
            <w:rFonts w:eastAsia="Calibri"/>
          </w:rPr>
          <w:delText xml:space="preserve">to </w:delText>
        </w:r>
        <w:r w:rsidDel="00B60EC4">
          <w:rPr>
            <w:rFonts w:eastAsia="Calibri"/>
          </w:rPr>
          <w:delText>learn from</w:delText>
        </w:r>
        <w:r w:rsidR="00365706" w:rsidDel="00B60EC4">
          <w:rPr>
            <w:rFonts w:eastAsia="Calibri"/>
          </w:rPr>
          <w:delText xml:space="preserve"> case study evidence</w:delText>
        </w:r>
      </w:del>
    </w:p>
    <w:p w14:paraId="3741BD9E" w14:textId="5B3678E0" w:rsidR="002C4A72" w:rsidDel="000458BE" w:rsidRDefault="003B0BDE" w:rsidP="000458BE">
      <w:pPr>
        <w:spacing w:line="480" w:lineRule="auto"/>
        <w:rPr>
          <w:del w:id="753" w:author="William Lamb" w:date="2018-11-13T13:16:00Z"/>
          <w:rFonts w:ascii="Calibri" w:eastAsia="Calibri" w:hAnsi="Calibri" w:cs="Calibri"/>
        </w:rPr>
      </w:pPr>
      <w:del w:id="754" w:author="William Lamb" w:date="2018-11-13T13:16:00Z">
        <w:r w:rsidDel="000458BE">
          <w:rPr>
            <w:rFonts w:ascii="Calibri" w:eastAsia="Calibri" w:hAnsi="Calibri" w:cs="Calibri"/>
          </w:rPr>
          <w:delText xml:space="preserve">Learning from case study evidence requires moving beyond single </w:delText>
        </w:r>
        <w:r w:rsidR="00361C4B" w:rsidDel="000458BE">
          <w:rPr>
            <w:rFonts w:ascii="Calibri" w:eastAsia="Calibri" w:hAnsi="Calibri" w:cs="Calibri"/>
          </w:rPr>
          <w:delText>cases</w:delText>
        </w:r>
        <w:r w:rsidDel="000458BE">
          <w:rPr>
            <w:rFonts w:ascii="Calibri" w:eastAsia="Calibri" w:hAnsi="Calibri" w:cs="Calibri"/>
          </w:rPr>
          <w:delText xml:space="preserve"> to examine and compare a wider set of contexts</w:delText>
        </w:r>
        <w:r w:rsidR="002C4A72" w:rsidDel="000458BE">
          <w:rPr>
            <w:rFonts w:ascii="Calibri" w:eastAsia="Calibri" w:hAnsi="Calibri" w:cs="Calibri"/>
          </w:rPr>
          <w:delText xml:space="preserve"> </w:delText>
        </w:r>
        <w:r w:rsidR="002C4A72" w:rsidDel="000458BE">
          <w:rPr>
            <w:rFonts w:ascii="Calibri" w:eastAsia="Calibri" w:hAnsi="Calibri" w:cs="Calibri"/>
          </w:rPr>
          <w:fldChar w:fldCharType="begin" w:fldLock="1"/>
        </w:r>
        <w:r w:rsidR="000708F6" w:rsidRPr="000458BE" w:rsidDel="000458BE">
          <w:rPr>
            <w:rFonts w:ascii="Calibri" w:eastAsia="Calibri" w:hAnsi="Calibri" w:cs="Calibri"/>
          </w:rPr>
          <w:del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delInstrText>
        </w:r>
        <w:r w:rsidR="002C4A72" w:rsidDel="000458BE">
          <w:rPr>
            <w:rFonts w:ascii="Calibri" w:eastAsia="Calibri" w:hAnsi="Calibri" w:cs="Calibri"/>
          </w:rPr>
          <w:fldChar w:fldCharType="separate"/>
        </w:r>
        <w:r w:rsidR="00EB245C" w:rsidRPr="000458BE" w:rsidDel="000458BE">
          <w:rPr>
            <w:rFonts w:ascii="Calibri" w:eastAsia="Calibri" w:hAnsi="Calibri" w:cs="Calibri"/>
            <w:noProof/>
            <w:vertAlign w:val="superscript"/>
          </w:rPr>
          <w:delText>14</w:delText>
        </w:r>
        <w:r w:rsidR="002C4A72" w:rsidDel="000458BE">
          <w:rPr>
            <w:rFonts w:ascii="Calibri" w:eastAsia="Calibri" w:hAnsi="Calibri" w:cs="Calibri"/>
          </w:rPr>
          <w:fldChar w:fldCharType="end"/>
        </w:r>
        <w:r w:rsidDel="000458BE">
          <w:rPr>
            <w:rFonts w:ascii="Calibri" w:eastAsia="Calibri" w:hAnsi="Calibri" w:cs="Calibri"/>
          </w:rPr>
          <w:delText xml:space="preserve">. </w:delText>
        </w:r>
        <w:r w:rsidR="002C4A72" w:rsidDel="000458BE">
          <w:rPr>
            <w:rFonts w:ascii="Calibri" w:eastAsia="Calibri" w:hAnsi="Calibri" w:cs="Calibri"/>
          </w:rPr>
          <w:delText xml:space="preserve">Many </w:delText>
        </w:r>
        <w:r w:rsidR="00FD03C6" w:rsidDel="000458BE">
          <w:rPr>
            <w:rFonts w:ascii="Calibri" w:eastAsia="Calibri" w:hAnsi="Calibri" w:cs="Calibri"/>
          </w:rPr>
          <w:delText xml:space="preserve">comparative </w:delText>
        </w:r>
        <w:r w:rsidR="002C4A72" w:rsidDel="000458BE">
          <w:rPr>
            <w:rFonts w:ascii="Calibri" w:eastAsia="Calibri" w:hAnsi="Calibri" w:cs="Calibri"/>
          </w:rPr>
          <w:delText>studies already perform this task</w:delText>
        </w:r>
        <w:r w:rsidR="00FD03C6" w:rsidDel="000458BE">
          <w:rPr>
            <w:rFonts w:ascii="Calibri" w:eastAsia="Calibri" w:hAnsi="Calibri" w:cs="Calibri"/>
          </w:rPr>
          <w:delText>,</w:delText>
        </w:r>
        <w:r w:rsidR="002C4A72" w:rsidDel="000458BE">
          <w:rPr>
            <w:rFonts w:ascii="Calibri" w:eastAsia="Calibri" w:hAnsi="Calibri" w:cs="Calibri"/>
          </w:rPr>
          <w:delText xml:space="preserve"> by contrasting two or more cases simultaneously</w:delText>
        </w:r>
        <w:r w:rsidR="00FD03C6" w:rsidDel="000458BE">
          <w:rPr>
            <w:rFonts w:ascii="Calibri" w:eastAsia="Calibri" w:hAnsi="Calibri" w:cs="Calibri"/>
          </w:rPr>
          <w:delText xml:space="preserve"> to draw </w:delText>
        </w:r>
        <w:r w:rsidR="002C4A72" w:rsidDel="000458BE">
          <w:rPr>
            <w:rFonts w:ascii="Calibri" w:eastAsia="Calibri" w:hAnsi="Calibri" w:cs="Calibri"/>
          </w:rPr>
          <w:delText xml:space="preserve">out </w:delText>
        </w:r>
        <w:r w:rsidR="00445F24" w:rsidDel="000458BE">
          <w:rPr>
            <w:rFonts w:ascii="Calibri" w:eastAsia="Calibri" w:hAnsi="Calibri" w:cs="Calibri"/>
          </w:rPr>
          <w:delText xml:space="preserve">the </w:delText>
        </w:r>
        <w:r w:rsidR="002C4A72" w:rsidDel="000458BE">
          <w:rPr>
            <w:rFonts w:ascii="Calibri" w:eastAsia="Calibri" w:hAnsi="Calibri" w:cs="Calibri"/>
          </w:rPr>
          <w:delText xml:space="preserve">variations </w:delText>
        </w:r>
        <w:r w:rsidR="00361C4B" w:rsidDel="000458BE">
          <w:rPr>
            <w:rFonts w:ascii="Calibri" w:eastAsia="Calibri" w:hAnsi="Calibri" w:cs="Calibri"/>
          </w:rPr>
          <w:delText>between cities in</w:delText>
        </w:r>
        <w:r w:rsidR="002C4A72" w:rsidDel="000458BE">
          <w:rPr>
            <w:rFonts w:ascii="Calibri" w:eastAsia="Calibri" w:hAnsi="Calibri" w:cs="Calibri"/>
          </w:rPr>
          <w:delText xml:space="preserve"> </w:delText>
        </w:r>
        <w:r w:rsidR="00361C4B" w:rsidDel="000458BE">
          <w:rPr>
            <w:rFonts w:ascii="Calibri" w:eastAsia="Calibri" w:hAnsi="Calibri" w:cs="Calibri"/>
          </w:rPr>
          <w:delText xml:space="preserve">terms of </w:delText>
        </w:r>
        <w:r w:rsidR="002C4A72" w:rsidDel="000458BE">
          <w:rPr>
            <w:rFonts w:ascii="Calibri" w:eastAsia="Calibri" w:hAnsi="Calibri" w:cs="Calibri"/>
          </w:rPr>
          <w:delText>emissions drivers</w:delText>
        </w:r>
        <w:r w:rsidR="00361C4B" w:rsidDel="000458BE">
          <w:rPr>
            <w:rFonts w:ascii="Calibri" w:eastAsia="Calibri" w:hAnsi="Calibri" w:cs="Calibri"/>
          </w:rPr>
          <w:delText xml:space="preserve"> or solutions</w:delText>
        </w:r>
        <w:r w:rsidR="002C4A72" w:rsidDel="000458BE">
          <w:rPr>
            <w:rFonts w:ascii="Calibri" w:eastAsia="Calibri" w:hAnsi="Calibri" w:cs="Calibri"/>
          </w:rPr>
          <w:delText xml:space="preserve">. A second route towards generalizable knowledge </w:delText>
        </w:r>
        <w:r w:rsidR="00361C4B" w:rsidDel="000458BE">
          <w:rPr>
            <w:rFonts w:ascii="Calibri" w:eastAsia="Calibri" w:hAnsi="Calibri" w:cs="Calibri"/>
          </w:rPr>
          <w:delText xml:space="preserve">comprises literature </w:delText>
        </w:r>
        <w:r w:rsidR="002C4A72" w:rsidDel="000458BE">
          <w:rPr>
            <w:rFonts w:ascii="Calibri" w:eastAsia="Calibri" w:hAnsi="Calibri" w:cs="Calibri"/>
          </w:rPr>
          <w:delText>reviews</w:delText>
        </w:r>
        <w:r w:rsidR="00361C4B" w:rsidDel="000458BE">
          <w:rPr>
            <w:rFonts w:ascii="Calibri" w:eastAsia="Calibri" w:hAnsi="Calibri" w:cs="Calibri"/>
          </w:rPr>
          <w:delText>. These typically take a narrative form to capture the breadth of available evidence, but can also involve secondary analysis on published</w:delText>
        </w:r>
        <w:r w:rsidR="00EB15FF" w:rsidDel="000458BE">
          <w:rPr>
            <w:rFonts w:ascii="Calibri" w:eastAsia="Calibri" w:hAnsi="Calibri" w:cs="Calibri"/>
          </w:rPr>
          <w:delText xml:space="preserve"> work</w:delText>
        </w:r>
        <w:r w:rsidR="00361C4B" w:rsidDel="000458BE">
          <w:rPr>
            <w:rFonts w:ascii="Calibri" w:eastAsia="Calibri" w:hAnsi="Calibri" w:cs="Calibri"/>
          </w:rPr>
          <w:delText>,</w:delText>
        </w:r>
        <w:r w:rsidR="00EB15FF" w:rsidDel="000458BE">
          <w:rPr>
            <w:rFonts w:ascii="Calibri" w:eastAsia="Calibri" w:hAnsi="Calibri" w:cs="Calibri"/>
          </w:rPr>
          <w:delText xml:space="preserve"> e.g. by</w:delText>
        </w:r>
        <w:r w:rsidR="00361C4B" w:rsidDel="000458BE">
          <w:rPr>
            <w:rFonts w:ascii="Calibri" w:eastAsia="Calibri" w:hAnsi="Calibri" w:cs="Calibri"/>
          </w:rPr>
          <w:delText xml:space="preserve"> systematically extracting </w:delText>
        </w:r>
        <w:r w:rsidR="00EB15FF" w:rsidDel="000458BE">
          <w:rPr>
            <w:rFonts w:ascii="Calibri" w:eastAsia="Calibri" w:hAnsi="Calibri" w:cs="Calibri"/>
          </w:rPr>
          <w:delText xml:space="preserve">information from cases to capture </w:delText>
        </w:r>
        <w:r w:rsidR="00361C4B" w:rsidDel="000458BE">
          <w:rPr>
            <w:rFonts w:ascii="Calibri" w:eastAsia="Calibri" w:hAnsi="Calibri" w:cs="Calibri"/>
          </w:rPr>
          <w:delText>variations across contexts.</w:delText>
        </w:r>
        <w:r w:rsidR="009233FD" w:rsidDel="000458BE">
          <w:rPr>
            <w:rFonts w:ascii="Calibri" w:eastAsia="Calibri" w:hAnsi="Calibri" w:cs="Calibri"/>
          </w:rPr>
          <w:delText xml:space="preserve"> Both approaches</w:delText>
        </w:r>
        <w:r w:rsidR="0049721F" w:rsidDel="000458BE">
          <w:rPr>
            <w:rFonts w:ascii="Calibri" w:eastAsia="Calibri" w:hAnsi="Calibri" w:cs="Calibri"/>
          </w:rPr>
          <w:delText xml:space="preserve"> are cornerstones for learning on cities and</w:delText>
        </w:r>
        <w:r w:rsidR="009233FD" w:rsidDel="000458BE">
          <w:rPr>
            <w:rFonts w:ascii="Calibri" w:eastAsia="Calibri" w:hAnsi="Calibri" w:cs="Calibri"/>
          </w:rPr>
          <w:delText xml:space="preserve"> have been extensively discussed in the </w:delText>
        </w:r>
        <w:r w:rsidR="00445F24" w:rsidDel="000458BE">
          <w:rPr>
            <w:rFonts w:ascii="Calibri" w:eastAsia="Calibri" w:hAnsi="Calibri" w:cs="Calibri"/>
          </w:rPr>
          <w:delText xml:space="preserve">wider </w:delText>
        </w:r>
        <w:r w:rsidR="009233FD" w:rsidDel="000458BE">
          <w:rPr>
            <w:rFonts w:ascii="Calibri" w:eastAsia="Calibri" w:hAnsi="Calibri" w:cs="Calibri"/>
          </w:rPr>
          <w:delText xml:space="preserve">methodological literature </w:delText>
        </w:r>
        <w:r w:rsidR="009233FD" w:rsidRPr="00D66384"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gloenvcha.2007.06.001","ISBN":"0959-3780","ISSN":"09593780","abstract":"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 2007 Elsevier Ltd. All rights reserved.","author":[{"dropping-particle":"","family":"Rudel","given":"Thomas K.","non-dropping-particle":"","parse-names":false,"suffix":""}],"container-title":"Global Environmental Change","id":"ITEM-1","issue":"1","issued":{"date-parts":[["2008"]]},"page":"18-25","title":"Meta-analyses of case studies: A method for studying regional and global environmental change","type":"article-journal","volume":"18"},"uris":["http://www.mendeley.com/documents/?uuid=d9f2ccc1-10bd-4c0a-9323-8ae513734559"]},{"id":"ITEM-2","itemData":{"DOI":"http://dx.doi.org/10.1017/S0003055405051762","ISBN":"doi:10.1017/S0003055405051762","ISSN":"0003-0554","PMID":"17793584","abstract":"Despite repeated calls for the use of “mixed methods”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author":[{"dropping-particle":"","family":"Lieberman","given":"Evan S","non-dropping-particle":"","parse-names":false,"suffix":""}],"container-title":"American Political Science Review","id":"ITEM-2","issue":"3","issued":{"date-parts":[["2005"]]},"page":"435-452","title":"Nested Analysis as a Mixed-Method Strategy for Comparative Research","type":"article-journal","volume":"99"},"uris":["http://www.mendeley.com/documents/?uuid=745c2174-0dce-4941-8f70-f1a73540dbd1"]},{"id":"ITEM-3","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3","issue":"2001","issued":{"date-parts":[["2006"]]},"page":"455–476","title":"Qualitative research: Recent developments in case study methods","type":"article-journal","volume":"9"},"uris":["http://www.mendeley.com/documents/?uuid=22ee0f7c-67f3-4599-9a7d-31e0fe74e699"]}],"mendeley":{"formattedCitation":"&lt;sup&gt;46–48&lt;/sup&gt;","plainTextFormattedCitation":"46–48","previouslyFormattedCitation":"&lt;sup&gt;45–47&lt;/sup&gt;"},"properties":{"noteIndex":0},"schema":"https://github.com/citation-style-language/schema/raw/master/csl-citation.json"}</w:delInstrText>
        </w:r>
        <w:r w:rsidR="009233FD" w:rsidRPr="00D66384"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46–48</w:delText>
        </w:r>
        <w:r w:rsidR="009233FD" w:rsidRPr="00D66384" w:rsidDel="000458BE">
          <w:rPr>
            <w:rFonts w:ascii="Calibri" w:eastAsia="Calibri" w:hAnsi="Calibri" w:cs="Calibri"/>
          </w:rPr>
          <w:fldChar w:fldCharType="end"/>
        </w:r>
        <w:r w:rsidR="009233FD" w:rsidDel="000458BE">
          <w:rPr>
            <w:rFonts w:ascii="Calibri" w:eastAsia="Calibri" w:hAnsi="Calibri" w:cs="Calibri"/>
          </w:rPr>
          <w:delText>.</w:delText>
        </w:r>
      </w:del>
    </w:p>
    <w:p w14:paraId="7C265646" w14:textId="757BB3AC" w:rsidR="007B4A96" w:rsidDel="000458BE" w:rsidRDefault="00235397" w:rsidP="00A6795F">
      <w:pPr>
        <w:spacing w:line="480" w:lineRule="auto"/>
        <w:rPr>
          <w:del w:id="755" w:author="William Lamb" w:date="2018-11-13T13:16:00Z"/>
          <w:rFonts w:ascii="Calibri" w:eastAsia="Calibri" w:hAnsi="Calibri" w:cs="Calibri"/>
        </w:rPr>
      </w:pPr>
      <w:del w:id="756" w:author="William Lamb" w:date="2018-11-13T13:16:00Z">
        <w:r w:rsidDel="000458BE">
          <w:rPr>
            <w:rFonts w:ascii="Calibri" w:eastAsia="Calibri" w:hAnsi="Calibri" w:cs="Calibri"/>
          </w:rPr>
          <w:delText xml:space="preserve">Comparative research is considered a strength of urban studies, albeit a locus of on-going debate. </w:delText>
        </w:r>
        <w:r w:rsidR="003F6172" w:rsidDel="000458BE">
          <w:rPr>
            <w:rFonts w:ascii="Calibri" w:eastAsia="Calibri" w:hAnsi="Calibri" w:cs="Calibri"/>
          </w:rPr>
          <w:delText>For instance, t</w:delText>
        </w:r>
        <w:r w:rsidDel="000458BE">
          <w:rPr>
            <w:rFonts w:ascii="Calibri" w:eastAsia="Calibri" w:hAnsi="Calibri" w:cs="Calibri"/>
          </w:rPr>
          <w:delText xml:space="preserve">he epistemological value of North-South urban </w:delText>
        </w:r>
        <w:r w:rsidR="003F6172" w:rsidDel="000458BE">
          <w:rPr>
            <w:rFonts w:ascii="Calibri" w:eastAsia="Calibri" w:hAnsi="Calibri" w:cs="Calibri"/>
          </w:rPr>
          <w:delText>comparisons is widely discussed;</w:delText>
        </w:r>
        <w:r w:rsidDel="000458BE">
          <w:rPr>
            <w:rFonts w:ascii="Calibri" w:eastAsia="Calibri" w:hAnsi="Calibri" w:cs="Calibri"/>
          </w:rPr>
          <w:delText xml:space="preserve"> as is the generalisability of </w:delText>
        </w:r>
        <w:r w:rsidR="0070468D" w:rsidDel="000458BE">
          <w:rPr>
            <w:rFonts w:ascii="Calibri" w:eastAsia="Calibri" w:hAnsi="Calibri" w:cs="Calibri"/>
          </w:rPr>
          <w:delText>individual</w:delText>
        </w:r>
        <w:r w:rsidR="009233FD" w:rsidDel="000458BE">
          <w:rPr>
            <w:rFonts w:ascii="Calibri" w:eastAsia="Calibri" w:hAnsi="Calibri" w:cs="Calibri"/>
          </w:rPr>
          <w:delText xml:space="preserve"> urban</w:delText>
        </w:r>
        <w:r w:rsidDel="000458BE">
          <w:rPr>
            <w:rFonts w:ascii="Calibri" w:eastAsia="Calibri" w:hAnsi="Calibri" w:cs="Calibri"/>
          </w:rPr>
          <w:delText xml:space="preserve"> case</w:delText>
        </w:r>
        <w:r w:rsidR="0070468D" w:rsidDel="000458BE">
          <w:rPr>
            <w:rFonts w:ascii="Calibri" w:eastAsia="Calibri" w:hAnsi="Calibri" w:cs="Calibri"/>
          </w:rPr>
          <w:delText>s</w:delText>
        </w:r>
        <w:r w:rsidDel="000458BE">
          <w:rPr>
            <w:rFonts w:ascii="Calibri" w:eastAsia="Calibri" w:hAnsi="Calibri" w:cs="Calibri"/>
          </w:rPr>
          <w:delText xml:space="preserve"> </w:delText>
        </w:r>
        <w:r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177/0042098016634002","ISSN":"0042-0980","author":[{"dropping-particle":"","family":"Storper","given":"Michael","non-dropping-particle":"","parse-names":false,"suffix":""},{"dropping-particle":"","family":"Scott","given":"A. J.","non-dropping-particle":"","parse-names":false,"suffix":""}],"container-title":"Urban Studies","id":"ITEM-1","issue":"6","issued":{"date-parts":[["2016"]]},"page":"1114-1136","title":"Current debates in urban theory: A critical assessment","type":"article-journal","volume":"53"},"uris":["http://www.mendeley.com/documents/?uuid=e2aa490e-eaa1-462a-a141-29ec19605cc9"]}],"mendeley":{"formattedCitation":"&lt;sup&gt;49&lt;/sup&gt;","plainTextFormattedCitation":"49","previouslyFormattedCitation":"&lt;sup&gt;48&lt;/sup&gt;"},"properties":{"noteIndex":0},"schema":"https://github.com/citation-style-language/schema/raw/master/csl-citation.json"}</w:delInstrText>
        </w:r>
        <w:r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49</w:delText>
        </w:r>
        <w:r w:rsidDel="000458BE">
          <w:rPr>
            <w:rFonts w:ascii="Calibri" w:eastAsia="Calibri" w:hAnsi="Calibri" w:cs="Calibri"/>
          </w:rPr>
          <w:fldChar w:fldCharType="end"/>
        </w:r>
        <w:r w:rsidDel="000458BE">
          <w:rPr>
            <w:rFonts w:ascii="Calibri" w:eastAsia="Calibri" w:hAnsi="Calibri" w:cs="Calibri"/>
          </w:rPr>
          <w:delText xml:space="preserve">. </w:delText>
        </w:r>
        <w:r w:rsidR="007B4A96" w:rsidDel="000458BE">
          <w:rPr>
            <w:rFonts w:ascii="Calibri" w:eastAsia="Calibri" w:hAnsi="Calibri" w:cs="Calibri"/>
          </w:rPr>
          <w:delText>Our</w:delText>
        </w:r>
        <w:r w:rsidR="00160D1B" w:rsidDel="000458BE">
          <w:rPr>
            <w:rFonts w:ascii="Calibri" w:eastAsia="Calibri" w:hAnsi="Calibri" w:cs="Calibri"/>
          </w:rPr>
          <w:delText xml:space="preserve"> sample of documents suggests the urban </w:delText>
        </w:r>
        <w:r w:rsidR="00CB1B11" w:rsidDel="000458BE">
          <w:rPr>
            <w:rFonts w:ascii="Calibri" w:eastAsia="Calibri" w:hAnsi="Calibri" w:cs="Calibri"/>
          </w:rPr>
          <w:delText xml:space="preserve">research </w:delText>
        </w:r>
        <w:r w:rsidR="00160D1B" w:rsidDel="000458BE">
          <w:rPr>
            <w:rFonts w:ascii="Calibri" w:eastAsia="Calibri" w:hAnsi="Calibri" w:cs="Calibri"/>
          </w:rPr>
          <w:delText xml:space="preserve">community </w:delText>
        </w:r>
        <w:r w:rsidR="00CB1B11" w:rsidDel="000458BE">
          <w:rPr>
            <w:rFonts w:ascii="Calibri" w:eastAsia="Calibri" w:hAnsi="Calibri" w:cs="Calibri"/>
          </w:rPr>
          <w:delText xml:space="preserve">focused on mitigation </w:delText>
        </w:r>
        <w:r w:rsidR="00160D1B" w:rsidDel="000458BE">
          <w:rPr>
            <w:rFonts w:ascii="Calibri" w:eastAsia="Calibri" w:hAnsi="Calibri" w:cs="Calibri"/>
          </w:rPr>
          <w:delText>does not shy away from comparative research</w:delText>
        </w:r>
        <w:r w:rsidR="00D961FF" w:rsidDel="000458BE">
          <w:rPr>
            <w:rFonts w:ascii="Calibri" w:eastAsia="Calibri" w:hAnsi="Calibri" w:cs="Calibri"/>
          </w:rPr>
          <w:delText xml:space="preserve">, but remains </w:delText>
        </w:r>
        <w:r w:rsidR="007B4A96" w:rsidDel="000458BE">
          <w:rPr>
            <w:rFonts w:ascii="Calibri" w:eastAsia="Calibri" w:hAnsi="Calibri" w:cs="Calibri"/>
          </w:rPr>
          <w:delText>conservative</w:delText>
        </w:r>
        <w:r w:rsidR="00D961FF" w:rsidDel="000458BE">
          <w:rPr>
            <w:rFonts w:ascii="Calibri" w:eastAsia="Calibri" w:hAnsi="Calibri" w:cs="Calibri"/>
          </w:rPr>
          <w:delText xml:space="preserve"> in the number of cases compared.</w:delText>
        </w:r>
        <w:r w:rsidR="002D518F" w:rsidDel="000458BE">
          <w:rPr>
            <w:rFonts w:ascii="Calibri" w:eastAsia="Calibri" w:hAnsi="Calibri" w:cs="Calibri"/>
          </w:rPr>
          <w:delText xml:space="preserve"> We identify</w:delText>
        </w:r>
        <w:r w:rsidR="00D961FF" w:rsidDel="000458BE">
          <w:rPr>
            <w:rFonts w:ascii="Calibri" w:eastAsia="Calibri" w:hAnsi="Calibri" w:cs="Calibri"/>
          </w:rPr>
          <w:delText xml:space="preserve"> 699 studies </w:delText>
        </w:r>
        <w:r w:rsidR="002D518F" w:rsidDel="000458BE">
          <w:rPr>
            <w:rFonts w:ascii="Calibri" w:eastAsia="Calibri" w:hAnsi="Calibri" w:cs="Calibri"/>
          </w:rPr>
          <w:delText xml:space="preserve">that </w:delText>
        </w:r>
        <w:r w:rsidR="00D961FF" w:rsidDel="000458BE">
          <w:rPr>
            <w:rFonts w:ascii="Calibri" w:eastAsia="Calibri" w:hAnsi="Calibri" w:cs="Calibri"/>
          </w:rPr>
          <w:delText xml:space="preserve">refer to more than one city in the abstract </w:delText>
        </w:r>
        <w:r w:rsidR="002D518F" w:rsidDel="000458BE">
          <w:rPr>
            <w:rFonts w:ascii="Calibri" w:eastAsia="Calibri" w:hAnsi="Calibri" w:cs="Calibri"/>
          </w:rPr>
          <w:delText xml:space="preserve">(of 3,440 in the sample </w:delText>
        </w:r>
        <w:r w:rsidR="00D961FF" w:rsidDel="000458BE">
          <w:rPr>
            <w:rFonts w:ascii="Calibri" w:eastAsia="Calibri" w:hAnsi="Calibri" w:cs="Calibri"/>
          </w:rPr>
          <w:delText>– approximately 20%</w:delText>
        </w:r>
        <w:r w:rsidR="002D518F" w:rsidDel="000458BE">
          <w:rPr>
            <w:rFonts w:ascii="Calibri" w:eastAsia="Calibri" w:hAnsi="Calibri" w:cs="Calibri"/>
          </w:rPr>
          <w:delText>)</w:delText>
        </w:r>
        <w:r w:rsidR="00D961FF" w:rsidDel="000458BE">
          <w:rPr>
            <w:rFonts w:ascii="Calibri" w:eastAsia="Calibri" w:hAnsi="Calibri" w:cs="Calibri"/>
          </w:rPr>
          <w:delText>.</w:delText>
        </w:r>
        <w:r w:rsidR="007B4A96" w:rsidDel="000458BE">
          <w:rPr>
            <w:rFonts w:ascii="Calibri" w:eastAsia="Calibri" w:hAnsi="Calibri" w:cs="Calibri"/>
          </w:rPr>
          <w:delText xml:space="preserve"> </w:delText>
        </w:r>
        <w:r w:rsidR="00C6067A" w:rsidDel="000458BE">
          <w:rPr>
            <w:rFonts w:ascii="Calibri" w:eastAsia="Calibri" w:hAnsi="Calibri" w:cs="Calibri"/>
          </w:rPr>
          <w:delText>The majority of these studies (409) mention only two cities, with a steep decline to a few dozen studies on 5 or more cities (SI Text</w:delText>
        </w:r>
        <w:r w:rsidR="00435728" w:rsidDel="000458BE">
          <w:rPr>
            <w:rFonts w:ascii="Calibri" w:eastAsia="Calibri" w:hAnsi="Calibri" w:cs="Calibri"/>
          </w:rPr>
          <w:delText xml:space="preserve"> Figure 6</w:delText>
        </w:r>
        <w:r w:rsidR="00C6067A" w:rsidDel="000458BE">
          <w:rPr>
            <w:rFonts w:ascii="Calibri" w:eastAsia="Calibri" w:hAnsi="Calibri" w:cs="Calibri"/>
          </w:rPr>
          <w:delText xml:space="preserve">). </w:delText>
        </w:r>
      </w:del>
    </w:p>
    <w:p w14:paraId="27AEE17B" w14:textId="5C3B499C" w:rsidR="00D961FF" w:rsidDel="000458BE" w:rsidRDefault="007B4A96">
      <w:pPr>
        <w:spacing w:line="480" w:lineRule="auto"/>
        <w:rPr>
          <w:del w:id="757" w:author="William Lamb" w:date="2018-11-13T13:16:00Z"/>
          <w:rFonts w:ascii="Calibri" w:eastAsia="Calibri" w:hAnsi="Calibri" w:cs="Calibri"/>
        </w:rPr>
      </w:pPr>
      <w:del w:id="758" w:author="William Lamb" w:date="2018-11-13T13:16:00Z">
        <w:r w:rsidDel="000458BE">
          <w:rPr>
            <w:rFonts w:ascii="Calibri" w:eastAsia="Calibri" w:hAnsi="Calibri" w:cs="Calibri"/>
          </w:rPr>
          <w:delText>I</w:delText>
        </w:r>
        <w:r w:rsidR="00D961FF" w:rsidDel="000458BE">
          <w:rPr>
            <w:rFonts w:ascii="Calibri" w:eastAsia="Calibri" w:hAnsi="Calibri" w:cs="Calibri"/>
          </w:rPr>
          <w:delText>nter-regional comparisons are relatively ra</w:delText>
        </w:r>
        <w:r w:rsidR="009116AF" w:rsidDel="000458BE">
          <w:rPr>
            <w:rFonts w:ascii="Calibri" w:eastAsia="Calibri" w:hAnsi="Calibri" w:cs="Calibri"/>
          </w:rPr>
          <w:delText>r</w:delText>
        </w:r>
        <w:r w:rsidR="00D961FF" w:rsidDel="000458BE">
          <w:rPr>
            <w:rFonts w:ascii="Calibri" w:eastAsia="Calibri" w:hAnsi="Calibri" w:cs="Calibri"/>
          </w:rPr>
          <w:delText xml:space="preserve">e. </w:delText>
        </w:r>
        <w:r w:rsidR="00435728" w:rsidDel="000458BE">
          <w:rPr>
            <w:rFonts w:ascii="Calibri" w:eastAsia="Calibri" w:hAnsi="Calibri" w:cs="Calibri"/>
          </w:rPr>
          <w:delText xml:space="preserve">Figure 5 </w:delText>
        </w:r>
        <w:r w:rsidR="00B20386" w:rsidDel="000458BE">
          <w:rPr>
            <w:rFonts w:ascii="Calibri" w:eastAsia="Calibri" w:hAnsi="Calibri" w:cs="Calibri"/>
          </w:rPr>
          <w:delText xml:space="preserve">in the SI text </w:delText>
        </w:r>
        <w:r w:rsidR="00D961FF" w:rsidDel="000458BE">
          <w:rPr>
            <w:rFonts w:ascii="Calibri" w:eastAsia="Calibri" w:hAnsi="Calibri" w:cs="Calibri"/>
          </w:rPr>
          <w:delText xml:space="preserve">visualises the pairwise correlations of cities within abstracts, aggregating by region. Asian cities tend to be compared to other Asian cities, </w:delText>
        </w:r>
        <w:r w:rsidR="00CE0E73" w:rsidDel="000458BE">
          <w:rPr>
            <w:rFonts w:ascii="Calibri" w:eastAsia="Calibri" w:hAnsi="Calibri" w:cs="Calibri"/>
          </w:rPr>
          <w:delText xml:space="preserve">European cities to European cities, </w:delText>
        </w:r>
        <w:r w:rsidR="00D961FF" w:rsidDel="000458BE">
          <w:rPr>
            <w:rFonts w:ascii="Calibri" w:eastAsia="Calibri" w:hAnsi="Calibri" w:cs="Calibri"/>
          </w:rPr>
          <w:delText xml:space="preserve">and likewise in North America. </w:delText>
        </w:r>
        <w:r w:rsidR="00C73378" w:rsidDel="000458BE">
          <w:rPr>
            <w:rFonts w:ascii="Calibri" w:eastAsia="Calibri" w:hAnsi="Calibri" w:cs="Calibri"/>
          </w:rPr>
          <w:delText>C</w:delText>
        </w:r>
        <w:r w:rsidR="00D961FF" w:rsidDel="000458BE">
          <w:rPr>
            <w:rFonts w:ascii="Calibri" w:eastAsia="Calibri" w:hAnsi="Calibri" w:cs="Calibri"/>
          </w:rPr>
          <w:delText>omparative literatures based in Latin America, Africa and Oceania</w:delText>
        </w:r>
        <w:r w:rsidR="00C73378" w:rsidDel="000458BE">
          <w:rPr>
            <w:rFonts w:ascii="Calibri" w:eastAsia="Calibri" w:hAnsi="Calibri" w:cs="Calibri"/>
          </w:rPr>
          <w:delText>, on the other hand,</w:delText>
        </w:r>
        <w:r w:rsidR="00D961FF" w:rsidDel="000458BE">
          <w:rPr>
            <w:rFonts w:ascii="Calibri" w:eastAsia="Calibri" w:hAnsi="Calibri" w:cs="Calibri"/>
          </w:rPr>
          <w:delText xml:space="preserve"> are</w:delText>
        </w:r>
        <w:r w:rsidR="002D518F" w:rsidDel="000458BE">
          <w:rPr>
            <w:rFonts w:ascii="Calibri" w:eastAsia="Calibri" w:hAnsi="Calibri" w:cs="Calibri"/>
          </w:rPr>
          <w:delText xml:space="preserve"> far less cautious and have </w:delText>
        </w:r>
        <w:r w:rsidR="00D961FF" w:rsidDel="000458BE">
          <w:rPr>
            <w:rFonts w:ascii="Calibri" w:eastAsia="Calibri" w:hAnsi="Calibri" w:cs="Calibri"/>
          </w:rPr>
          <w:delText>higher fracti</w:delText>
        </w:r>
        <w:r w:rsidDel="000458BE">
          <w:rPr>
            <w:rFonts w:ascii="Calibri" w:eastAsia="Calibri" w:hAnsi="Calibri" w:cs="Calibri"/>
          </w:rPr>
          <w:delText>on</w:delText>
        </w:r>
        <w:r w:rsidR="002D518F" w:rsidDel="000458BE">
          <w:rPr>
            <w:rFonts w:ascii="Calibri" w:eastAsia="Calibri" w:hAnsi="Calibri" w:cs="Calibri"/>
          </w:rPr>
          <w:delText>s</w:delText>
        </w:r>
        <w:r w:rsidDel="000458BE">
          <w:rPr>
            <w:rFonts w:ascii="Calibri" w:eastAsia="Calibri" w:hAnsi="Calibri" w:cs="Calibri"/>
          </w:rPr>
          <w:delText xml:space="preserve"> of international comparisons, although fewer </w:delText>
        </w:r>
        <w:r w:rsidR="003867D6" w:rsidDel="000458BE">
          <w:rPr>
            <w:rFonts w:ascii="Calibri" w:eastAsia="Calibri" w:hAnsi="Calibri" w:cs="Calibri"/>
          </w:rPr>
          <w:delText xml:space="preserve">total </w:delText>
        </w:r>
        <w:r w:rsidDel="000458BE">
          <w:rPr>
            <w:rFonts w:ascii="Calibri" w:eastAsia="Calibri" w:hAnsi="Calibri" w:cs="Calibri"/>
          </w:rPr>
          <w:delText>studies.</w:delText>
        </w:r>
        <w:r w:rsidR="00235397" w:rsidDel="000458BE">
          <w:rPr>
            <w:rFonts w:ascii="Calibri" w:eastAsia="Calibri" w:hAnsi="Calibri" w:cs="Calibri"/>
          </w:rPr>
          <w:delText xml:space="preserve"> Considering the total scope of the urban case study literature</w:delText>
        </w:r>
        <w:r w:rsidR="00FB52F3" w:rsidDel="000458BE">
          <w:rPr>
            <w:rFonts w:ascii="Calibri" w:eastAsia="Calibri" w:hAnsi="Calibri" w:cs="Calibri"/>
          </w:rPr>
          <w:delText xml:space="preserve"> (3,440 studies)</w:delText>
        </w:r>
        <w:r w:rsidR="00235397" w:rsidDel="000458BE">
          <w:rPr>
            <w:rFonts w:ascii="Calibri" w:eastAsia="Calibri" w:hAnsi="Calibri" w:cs="Calibri"/>
          </w:rPr>
          <w:delText>, the subset that is comparative</w:delText>
        </w:r>
        <w:r w:rsidR="00FB52F3" w:rsidDel="000458BE">
          <w:rPr>
            <w:rFonts w:ascii="Calibri" w:eastAsia="Calibri" w:hAnsi="Calibri" w:cs="Calibri"/>
          </w:rPr>
          <w:delText xml:space="preserve"> (699)</w:delText>
        </w:r>
        <w:r w:rsidR="00235397" w:rsidDel="000458BE">
          <w:rPr>
            <w:rFonts w:ascii="Calibri" w:eastAsia="Calibri" w:hAnsi="Calibri" w:cs="Calibri"/>
          </w:rPr>
          <w:delText>, and internationally comparative</w:delText>
        </w:r>
        <w:r w:rsidR="00FB52F3" w:rsidDel="000458BE">
          <w:rPr>
            <w:rFonts w:ascii="Calibri" w:eastAsia="Calibri" w:hAnsi="Calibri" w:cs="Calibri"/>
          </w:rPr>
          <w:delText xml:space="preserve"> </w:delText>
        </w:r>
        <w:r w:rsidR="00B11E02" w:rsidDel="000458BE">
          <w:rPr>
            <w:rFonts w:ascii="Calibri" w:eastAsia="Calibri" w:hAnsi="Calibri" w:cs="Calibri"/>
          </w:rPr>
          <w:delText>(202)</w:delText>
        </w:r>
        <w:r w:rsidR="00235397" w:rsidDel="000458BE">
          <w:rPr>
            <w:rFonts w:ascii="Calibri" w:eastAsia="Calibri" w:hAnsi="Calibri" w:cs="Calibri"/>
          </w:rPr>
          <w:delText>, is small.</w:delText>
        </w:r>
      </w:del>
    </w:p>
    <w:p w14:paraId="2EF9CD6A" w14:textId="4AF2A816" w:rsidR="007909D2" w:rsidDel="000458BE" w:rsidRDefault="00CF1FAE">
      <w:pPr>
        <w:spacing w:line="480" w:lineRule="auto"/>
        <w:rPr>
          <w:del w:id="759" w:author="William Lamb" w:date="2018-11-13T13:16:00Z"/>
          <w:rFonts w:ascii="Calibri" w:eastAsia="Calibri" w:hAnsi="Calibri" w:cs="Calibri"/>
        </w:rPr>
      </w:pPr>
      <w:del w:id="760" w:author="William Lamb" w:date="2018-11-13T13:16:00Z">
        <w:r w:rsidDel="000458BE">
          <w:rPr>
            <w:rFonts w:ascii="Calibri" w:eastAsia="Calibri" w:hAnsi="Calibri" w:cs="Calibri"/>
          </w:rPr>
          <w:delTex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delText>
        </w:r>
        <w:r w:rsidDel="000458BE">
          <w:rPr>
            <w:rFonts w:ascii="Calibri" w:eastAsia="Calibri" w:hAnsi="Calibri" w:cs="Calibri"/>
          </w:rPr>
          <w:fldChar w:fldCharType="begin" w:fldLock="1"/>
        </w:r>
        <w:r w:rsidR="000708F6" w:rsidDel="000458BE">
          <w:rPr>
            <w:rFonts w:ascii="Calibri" w:eastAsia="Calibri" w:hAnsi="Calibri" w:cs="Calibri"/>
          </w:rPr>
          <w:del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delInstrText>
        </w:r>
        <w:r w:rsidDel="000458BE">
          <w:rPr>
            <w:rFonts w:ascii="Calibri" w:eastAsia="Calibri" w:hAnsi="Calibri" w:cs="Calibri"/>
          </w:rPr>
          <w:fldChar w:fldCharType="separate"/>
        </w:r>
        <w:r w:rsidR="00EB245C" w:rsidRPr="00EB245C" w:rsidDel="000458BE">
          <w:rPr>
            <w:rFonts w:ascii="Calibri" w:eastAsia="Calibri" w:hAnsi="Calibri" w:cs="Calibri"/>
            <w:noProof/>
            <w:vertAlign w:val="superscript"/>
          </w:rPr>
          <w:delText>14</w:delText>
        </w:r>
        <w:r w:rsidDel="000458BE">
          <w:rPr>
            <w:rFonts w:ascii="Calibri" w:eastAsia="Calibri" w:hAnsi="Calibri" w:cs="Calibri"/>
          </w:rPr>
          <w:fldChar w:fldCharType="end"/>
        </w:r>
        <w:r w:rsidDel="000458BE">
          <w:rPr>
            <w:rFonts w:ascii="Calibri" w:eastAsia="Calibri" w:hAnsi="Calibri" w:cs="Calibri"/>
          </w:rPr>
          <w:delText xml:space="preserve">. For instance, </w:delText>
        </w:r>
        <w:r w:rsidR="00A13DDD" w:rsidDel="000458BE">
          <w:rPr>
            <w:rFonts w:ascii="Calibri" w:eastAsia="Calibri" w:hAnsi="Calibri" w:cs="Calibri"/>
          </w:rPr>
          <w:delText xml:space="preserve">urbanists often state </w:delText>
        </w:r>
        <w:r w:rsidDel="000458BE">
          <w:rPr>
            <w:rFonts w:ascii="Calibri" w:eastAsia="Calibri" w:hAnsi="Calibri" w:cs="Calibri"/>
          </w:rPr>
          <w:delText xml:space="preserve">that </w:delText>
        </w:r>
        <w:r w:rsidR="009233FD" w:rsidDel="000458BE">
          <w:rPr>
            <w:rFonts w:ascii="Calibri" w:eastAsia="Calibri" w:hAnsi="Calibri" w:cs="Calibri"/>
          </w:rPr>
          <w:delText xml:space="preserve">cities share </w:delText>
        </w:r>
        <w:r w:rsidDel="000458BE">
          <w:rPr>
            <w:rFonts w:ascii="Calibri" w:eastAsia="Calibri" w:hAnsi="Calibri" w:cs="Calibri"/>
          </w:rPr>
          <w:delText xml:space="preserve">common structural (political, economic, or geographic) characteristics </w:delText>
        </w:r>
        <w:r w:rsidR="009233FD" w:rsidDel="000458BE">
          <w:rPr>
            <w:rFonts w:ascii="Calibri" w:eastAsia="Calibri" w:hAnsi="Calibri" w:cs="Calibri"/>
          </w:rPr>
          <w:delText xml:space="preserve">that </w:delText>
        </w:r>
        <w:r w:rsidDel="000458BE">
          <w:rPr>
            <w:rFonts w:ascii="Calibri" w:eastAsia="Calibri" w:hAnsi="Calibri" w:cs="Calibri"/>
          </w:rPr>
          <w:delText>drive urban phenomena, leading to differing path dependencies in energy consumption</w:delText>
        </w:r>
        <w:r w:rsidR="009233FD" w:rsidDel="000458BE">
          <w:rPr>
            <w:rFonts w:ascii="Calibri" w:eastAsia="Calibri" w:hAnsi="Calibri" w:cs="Calibri"/>
          </w:rPr>
          <w:delText>.</w:delText>
        </w:r>
        <w:r w:rsidR="00A13DDD" w:rsidDel="000458BE">
          <w:rPr>
            <w:rFonts w:ascii="Calibri" w:eastAsia="Calibri" w:hAnsi="Calibri" w:cs="Calibri"/>
          </w:rPr>
          <w:delText xml:space="preserve"> </w:delText>
        </w:r>
        <w:r w:rsidR="007909D2" w:rsidDel="000458BE">
          <w:rPr>
            <w:rFonts w:ascii="Calibri" w:eastAsia="Calibri" w:hAnsi="Calibri" w:cs="Calibri"/>
          </w:rPr>
          <w:delText xml:space="preserve">Comparative studies can leverage these commonalities to isolate </w:delText>
        </w:r>
        <w:r w:rsidR="003F6172" w:rsidDel="000458BE">
          <w:rPr>
            <w:rFonts w:ascii="Calibri" w:eastAsia="Calibri" w:hAnsi="Calibri" w:cs="Calibri"/>
          </w:rPr>
          <w:delText xml:space="preserve">historically contingent drivers, </w:delText>
        </w:r>
        <w:r w:rsidR="007909D2" w:rsidDel="000458BE">
          <w:rPr>
            <w:rFonts w:ascii="Calibri" w:eastAsia="Calibri" w:hAnsi="Calibri" w:cs="Calibri"/>
          </w:rPr>
          <w:delText>ad</w:delText>
        </w:r>
        <w:r w:rsidR="003F6172" w:rsidDel="000458BE">
          <w:rPr>
            <w:rFonts w:ascii="Calibri" w:eastAsia="Calibri" w:hAnsi="Calibri" w:cs="Calibri"/>
          </w:rPr>
          <w:delText>vancing</w:delText>
        </w:r>
        <w:r w:rsidR="007909D2" w:rsidDel="000458BE">
          <w:rPr>
            <w:rFonts w:ascii="Calibri" w:eastAsia="Calibri" w:hAnsi="Calibri" w:cs="Calibri"/>
          </w:rPr>
          <w:delText xml:space="preserve"> theories of </w:delText>
        </w:r>
        <w:r w:rsidR="00CB1B11" w:rsidDel="000458BE">
          <w:rPr>
            <w:rFonts w:ascii="Calibri" w:eastAsia="Calibri" w:hAnsi="Calibri" w:cs="Calibri"/>
          </w:rPr>
          <w:delText xml:space="preserve">sustainable </w:delText>
        </w:r>
        <w:r w:rsidR="003F6172" w:rsidDel="000458BE">
          <w:rPr>
            <w:rFonts w:ascii="Calibri" w:eastAsia="Calibri" w:hAnsi="Calibri" w:cs="Calibri"/>
          </w:rPr>
          <w:delText>urban development. S</w:delText>
        </w:r>
        <w:r w:rsidR="00CB1B11" w:rsidDel="000458BE">
          <w:rPr>
            <w:rFonts w:ascii="Calibri" w:eastAsia="Calibri" w:hAnsi="Calibri" w:cs="Calibri"/>
          </w:rPr>
          <w:delText xml:space="preserve">uch approaches have </w:delText>
        </w:r>
        <w:r w:rsidR="001C195E" w:rsidDel="000458BE">
          <w:rPr>
            <w:rFonts w:ascii="Calibri" w:eastAsia="Calibri" w:hAnsi="Calibri" w:cs="Calibri"/>
          </w:rPr>
          <w:delText xml:space="preserve">not </w:delText>
        </w:r>
        <w:r w:rsidR="00CB1B11" w:rsidDel="000458BE">
          <w:rPr>
            <w:rFonts w:ascii="Calibri" w:eastAsia="Calibri" w:hAnsi="Calibri" w:cs="Calibri"/>
          </w:rPr>
          <w:delText>yet mature</w:delText>
        </w:r>
        <w:r w:rsidR="001C195E" w:rsidDel="000458BE">
          <w:rPr>
            <w:rFonts w:ascii="Calibri" w:eastAsia="Calibri" w:hAnsi="Calibri" w:cs="Calibri"/>
          </w:rPr>
          <w:delText>d</w:delText>
        </w:r>
        <w:r w:rsidR="00CB1B11" w:rsidDel="000458BE">
          <w:rPr>
            <w:rFonts w:ascii="Calibri" w:eastAsia="Calibri" w:hAnsi="Calibri" w:cs="Calibri"/>
          </w:rPr>
          <w:delText xml:space="preserve"> in practice</w:delText>
        </w:r>
        <w:r w:rsidR="003F6172" w:rsidDel="000458BE">
          <w:rPr>
            <w:rFonts w:ascii="Calibri" w:eastAsia="Calibri" w:hAnsi="Calibri" w:cs="Calibri"/>
          </w:rPr>
          <w:delText>, nor have they been the focus of conceptual and methodological discussion in the urban mitigation literature</w:delText>
        </w:r>
        <w:r w:rsidR="007909D2" w:rsidDel="000458BE">
          <w:rPr>
            <w:rFonts w:ascii="Calibri" w:eastAsia="Calibri" w:hAnsi="Calibri" w:cs="Calibri"/>
          </w:rPr>
          <w:delText xml:space="preserve"> </w:delText>
        </w:r>
        <w:r w:rsidR="003F6172" w:rsidDel="000458BE">
          <w:rPr>
            <w:rFonts w:ascii="Calibri" w:eastAsia="Calibri" w:hAnsi="Calibri" w:cs="Calibri"/>
          </w:rPr>
          <w:delText xml:space="preserve">to date </w:delText>
        </w:r>
        <w:r w:rsidR="007909D2"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43&lt;/sup&gt;","plainTextFormattedCitation":"43","previouslyFormattedCitation":"&lt;sup&gt;42&lt;/sup&gt;"},"properties":{"noteIndex":0},"schema":"https://github.com/citation-style-language/schema/raw/master/csl-citation.json"}</w:delInstrText>
        </w:r>
        <w:r w:rsidR="007909D2"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43</w:delText>
        </w:r>
        <w:r w:rsidR="007909D2" w:rsidDel="000458BE">
          <w:rPr>
            <w:rFonts w:ascii="Calibri" w:eastAsia="Calibri" w:hAnsi="Calibri" w:cs="Calibri"/>
          </w:rPr>
          <w:fldChar w:fldCharType="end"/>
        </w:r>
        <w:r w:rsidR="007909D2" w:rsidDel="000458BE">
          <w:rPr>
            <w:rFonts w:ascii="Calibri" w:eastAsia="Calibri" w:hAnsi="Calibri" w:cs="Calibri"/>
          </w:rPr>
          <w:delText>.</w:delText>
        </w:r>
      </w:del>
    </w:p>
    <w:p w14:paraId="7BEFD707" w14:textId="7A0A8671" w:rsidR="00B32019" w:rsidDel="000458BE" w:rsidRDefault="00F85AAB">
      <w:pPr>
        <w:spacing w:line="480" w:lineRule="auto"/>
        <w:rPr>
          <w:del w:id="761" w:author="William Lamb" w:date="2018-11-13T13:16:00Z"/>
          <w:rFonts w:ascii="Calibri" w:eastAsia="Calibri" w:hAnsi="Calibri" w:cs="Calibri"/>
        </w:rPr>
      </w:pPr>
      <w:del w:id="762" w:author="William Lamb" w:date="2018-11-13T13:16:00Z">
        <w:r w:rsidDel="000458BE">
          <w:rPr>
            <w:rFonts w:ascii="Calibri" w:eastAsia="Calibri" w:hAnsi="Calibri" w:cs="Calibri"/>
          </w:rPr>
          <w:delText>A</w:delText>
        </w:r>
        <w:r w:rsidR="00CA5439" w:rsidDel="000458BE">
          <w:rPr>
            <w:rFonts w:ascii="Calibri" w:eastAsia="Calibri" w:hAnsi="Calibri" w:cs="Calibri"/>
          </w:rPr>
          <w:delText>nother</w:delText>
        </w:r>
        <w:r w:rsidDel="000458BE">
          <w:rPr>
            <w:rFonts w:ascii="Calibri" w:eastAsia="Calibri" w:hAnsi="Calibri" w:cs="Calibri"/>
          </w:rPr>
          <w:delText xml:space="preserve"> key route towards learning is through literature reviews and urban assessments</w:delText>
        </w:r>
        <w:r w:rsidR="006822A6" w:rsidDel="000458BE">
          <w:rPr>
            <w:rFonts w:ascii="Calibri" w:eastAsia="Calibri" w:hAnsi="Calibri" w:cs="Calibri"/>
          </w:rPr>
          <w:delText xml:space="preserve">. </w:delText>
        </w:r>
        <w:r w:rsidR="00D723A7" w:rsidDel="000458BE">
          <w:rPr>
            <w:rFonts w:ascii="Calibri" w:eastAsia="Calibri" w:hAnsi="Calibri" w:cs="Calibri"/>
          </w:rPr>
          <w:delText xml:space="preserve">Systematic </w:delText>
        </w:r>
        <w:r w:rsidR="00302A3D" w:rsidDel="000458BE">
          <w:rPr>
            <w:rFonts w:ascii="Calibri" w:eastAsia="Calibri" w:hAnsi="Calibri" w:cs="Calibri"/>
          </w:rPr>
          <w:delText xml:space="preserve">review methods – those that deploy transparent and </w:delText>
        </w:r>
        <w:r w:rsidR="00D723A7" w:rsidDel="000458BE">
          <w:rPr>
            <w:rFonts w:ascii="Calibri" w:eastAsia="Calibri" w:hAnsi="Calibri" w:cs="Calibri"/>
          </w:rPr>
          <w:delText xml:space="preserve">reproducible </w:delText>
        </w:r>
        <w:r w:rsidR="00302A3D" w:rsidDel="000458BE">
          <w:rPr>
            <w:rFonts w:ascii="Calibri" w:eastAsia="Calibri" w:hAnsi="Calibri" w:cs="Calibri"/>
          </w:rPr>
          <w:delText xml:space="preserve">procedures for literature selection, quality assessment and synthesis – are the gold standard for generating a robust evidence base for policy </w:delText>
        </w:r>
        <w:r w:rsidR="00302A3D"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48bcc3fc-fd49-4c74-aee5-2f48dca600a7"]}],"mendeley":{"formattedCitation":"&lt;sup&gt;27–29&lt;/sup&gt;","plainTextFormattedCitation":"27–29","previouslyFormattedCitation":"&lt;sup&gt;26–28&lt;/sup&gt;"},"properties":{"noteIndex":0},"schema":"https://github.com/citation-style-language/schema/raw/master/csl-citation.json"}</w:delInstrText>
        </w:r>
        <w:r w:rsidR="00302A3D"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27–29</w:delText>
        </w:r>
        <w:r w:rsidR="00302A3D" w:rsidDel="000458BE">
          <w:rPr>
            <w:rFonts w:ascii="Calibri" w:eastAsia="Calibri" w:hAnsi="Calibri" w:cs="Calibri"/>
          </w:rPr>
          <w:fldChar w:fldCharType="end"/>
        </w:r>
        <w:r w:rsidR="00302A3D" w:rsidDel="000458BE">
          <w:rPr>
            <w:rFonts w:ascii="Calibri" w:eastAsia="Calibri" w:hAnsi="Calibri" w:cs="Calibri"/>
          </w:rPr>
          <w:delText xml:space="preserve">. </w:delText>
        </w:r>
        <w:r w:rsidR="00CA5439" w:rsidDel="000458BE">
          <w:rPr>
            <w:rFonts w:ascii="Calibri" w:eastAsia="Calibri" w:hAnsi="Calibri" w:cs="Calibri"/>
          </w:rPr>
          <w:delText>These consist of a</w:delText>
        </w:r>
        <w:r w:rsidR="00B32019" w:rsidDel="000458BE">
          <w:rPr>
            <w:rFonts w:ascii="Calibri" w:eastAsia="Calibri" w:hAnsi="Calibri" w:cs="Calibri"/>
          </w:rPr>
          <w:delText xml:space="preserve"> wide spread of quantitative, qualitative and mixed review approaches </w:delText>
        </w:r>
        <w:r w:rsidR="00CA5439" w:rsidDel="000458BE">
          <w:rPr>
            <w:rFonts w:ascii="Calibri" w:eastAsia="Calibri" w:hAnsi="Calibri" w:cs="Calibri"/>
          </w:rPr>
          <w:delText xml:space="preserve">that are </w:delText>
        </w:r>
        <w:r w:rsidR="00B32019" w:rsidDel="000458BE">
          <w:rPr>
            <w:rFonts w:ascii="Calibri" w:eastAsia="Calibri" w:hAnsi="Calibri" w:cs="Calibri"/>
          </w:rPr>
          <w:delText xml:space="preserve">well-documented in the health sciences literature </w:delText>
        </w:r>
        <w:r w:rsidR="00B32019"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30&lt;/sup&gt;","plainTextFormattedCitation":"30","previouslyFormattedCitation":"&lt;sup&gt;29&lt;/sup&gt;"},"properties":{"noteIndex":0},"schema":"https://github.com/citation-style-language/schema/raw/master/csl-citation.json"}</w:delInstrText>
        </w:r>
        <w:r w:rsidR="00B32019"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0</w:delText>
        </w:r>
        <w:r w:rsidR="00B32019" w:rsidDel="000458BE">
          <w:rPr>
            <w:rFonts w:ascii="Calibri" w:eastAsia="Calibri" w:hAnsi="Calibri" w:cs="Calibri"/>
          </w:rPr>
          <w:fldChar w:fldCharType="end"/>
        </w:r>
        <w:r w:rsidR="00B32019" w:rsidDel="000458BE">
          <w:rPr>
            <w:rFonts w:ascii="Calibri" w:eastAsia="Calibri" w:hAnsi="Calibri" w:cs="Calibri"/>
          </w:rPr>
          <w:delText>.</w:delText>
        </w:r>
        <w:r w:rsidR="00EA59A1" w:rsidDel="000458BE">
          <w:rPr>
            <w:rFonts w:ascii="Calibri" w:eastAsia="Calibri" w:hAnsi="Calibri" w:cs="Calibri"/>
          </w:rPr>
          <w:delText xml:space="preserve"> </w:delText>
        </w:r>
        <w:r w:rsidR="00395801" w:rsidDel="000458BE">
          <w:rPr>
            <w:rFonts w:ascii="Calibri" w:eastAsia="Calibri" w:hAnsi="Calibri" w:cs="Calibri"/>
          </w:rPr>
          <w:delText xml:space="preserve">Yet despite the high concentration of studies on particular topics and cities, </w:delText>
        </w:r>
        <w:r w:rsidR="003F6172" w:rsidDel="000458BE">
          <w:rPr>
            <w:rFonts w:ascii="Calibri" w:eastAsia="Calibri" w:hAnsi="Calibri" w:cs="Calibri"/>
          </w:rPr>
          <w:delText xml:space="preserve">as </w:delText>
        </w:r>
        <w:r w:rsidR="00395801" w:rsidDel="000458BE">
          <w:rPr>
            <w:rFonts w:ascii="Calibri" w:eastAsia="Calibri" w:hAnsi="Calibri" w:cs="Calibri"/>
          </w:rPr>
          <w:delText xml:space="preserve">shown above, </w:delText>
        </w:r>
        <w:r w:rsidR="00EA59A1" w:rsidDel="000458BE">
          <w:rPr>
            <w:rFonts w:ascii="Calibri" w:eastAsia="Calibri" w:hAnsi="Calibri" w:cs="Calibri"/>
          </w:rPr>
          <w:delText>we find limited progress on this front.</w:delText>
        </w:r>
      </w:del>
    </w:p>
    <w:p w14:paraId="28708232" w14:textId="78F0F377" w:rsidR="00B32019" w:rsidDel="000458BE" w:rsidRDefault="009A5C3F">
      <w:pPr>
        <w:spacing w:line="480" w:lineRule="auto"/>
        <w:rPr>
          <w:del w:id="763" w:author="William Lamb" w:date="2018-11-13T13:16:00Z"/>
          <w:rFonts w:ascii="Calibri" w:eastAsia="Calibri" w:hAnsi="Calibri" w:cs="Calibri"/>
        </w:rPr>
      </w:pPr>
      <w:del w:id="764" w:author="William Lamb" w:date="2018-11-13T13:16:00Z">
        <w:r w:rsidDel="000458BE">
          <w:rPr>
            <w:rFonts w:ascii="Calibri" w:eastAsia="Calibri" w:hAnsi="Calibri" w:cs="Calibri"/>
          </w:rPr>
          <w:delText>We search</w:delText>
        </w:r>
        <w:r w:rsidR="00B32019" w:rsidDel="000458BE">
          <w:rPr>
            <w:rFonts w:ascii="Calibri" w:eastAsia="Calibri" w:hAnsi="Calibri" w:cs="Calibri"/>
          </w:rPr>
          <w:delText xml:space="preserve"> the original set </w:delText>
        </w:r>
        <w:r w:rsidDel="000458BE">
          <w:rPr>
            <w:rFonts w:ascii="Calibri" w:eastAsia="Calibri" w:hAnsi="Calibri" w:cs="Calibri"/>
          </w:rPr>
          <w:delText>of documents identified in our urban mitigation query (12,918 articles) for review articles</w:delText>
        </w:r>
        <w:r w:rsidR="00B32019" w:rsidDel="000458BE">
          <w:rPr>
            <w:rFonts w:ascii="Calibri" w:eastAsia="Calibri" w:hAnsi="Calibri" w:cs="Calibri"/>
          </w:rPr>
          <w:delText xml:space="preserve">, </w:delText>
        </w:r>
        <w:r w:rsidDel="000458BE">
          <w:rPr>
            <w:rFonts w:ascii="Calibri" w:eastAsia="Calibri" w:hAnsi="Calibri" w:cs="Calibri"/>
          </w:rPr>
          <w:delText xml:space="preserve">and identify </w:delText>
        </w:r>
        <w:r w:rsidR="00B32019" w:rsidDel="000458BE">
          <w:rPr>
            <w:rFonts w:ascii="Calibri" w:eastAsia="Calibri" w:hAnsi="Calibri" w:cs="Calibri"/>
          </w:rPr>
          <w:delText xml:space="preserve">just </w:delText>
        </w:r>
        <w:r w:rsidR="00B32019" w:rsidRPr="006C64A3" w:rsidDel="000458BE">
          <w:rPr>
            <w:rFonts w:ascii="Calibri" w:eastAsia="Calibri" w:hAnsi="Calibri" w:cs="Calibri"/>
          </w:rPr>
          <w:delText>10</w:delText>
        </w:r>
        <w:r w:rsidR="00B32019" w:rsidDel="000458BE">
          <w:rPr>
            <w:rFonts w:ascii="Calibri" w:eastAsia="Calibri" w:hAnsi="Calibri" w:cs="Calibri"/>
          </w:rPr>
          <w:delText xml:space="preserve"> studies </w:delText>
        </w:r>
        <w:r w:rsidR="0005750C" w:rsidDel="000458BE">
          <w:rPr>
            <w:rFonts w:ascii="Calibri" w:eastAsia="Calibri" w:hAnsi="Calibri" w:cs="Calibri"/>
          </w:rPr>
          <w:delText xml:space="preserve">that </w:delText>
        </w:r>
        <w:r w:rsidR="00B32019" w:rsidDel="000458BE">
          <w:rPr>
            <w:rFonts w:ascii="Calibri" w:eastAsia="Calibri" w:hAnsi="Calibri" w:cs="Calibri"/>
          </w:rPr>
          <w:delText>apply</w:delText>
        </w:r>
        <w:r w:rsidR="00EA59A1" w:rsidDel="000458BE">
          <w:rPr>
            <w:rFonts w:ascii="Calibri" w:eastAsia="Calibri" w:hAnsi="Calibri" w:cs="Calibri"/>
          </w:rPr>
          <w:delText xml:space="preserve"> </w:delText>
        </w:r>
        <w:r w:rsidR="00D723A7" w:rsidDel="000458BE">
          <w:rPr>
            <w:rFonts w:ascii="Calibri" w:eastAsia="Calibri" w:hAnsi="Calibri" w:cs="Calibri"/>
          </w:rPr>
          <w:delText xml:space="preserve">systematic </w:delText>
        </w:r>
        <w:r w:rsidR="00CA5439" w:rsidDel="000458BE">
          <w:rPr>
            <w:rFonts w:ascii="Calibri" w:eastAsia="Calibri" w:hAnsi="Calibri" w:cs="Calibri"/>
          </w:rPr>
          <w:delText xml:space="preserve">review </w:delText>
        </w:r>
        <w:r w:rsidR="00B32019" w:rsidDel="000458BE">
          <w:rPr>
            <w:rFonts w:ascii="Calibri" w:eastAsia="Calibri" w:hAnsi="Calibri" w:cs="Calibri"/>
          </w:rPr>
          <w:delText>methods</w:delText>
        </w:r>
        <w:r w:rsidR="00CF1FAE" w:rsidDel="000458BE">
          <w:rPr>
            <w:rFonts w:ascii="Calibri" w:eastAsia="Calibri" w:hAnsi="Calibri" w:cs="Calibri"/>
          </w:rPr>
          <w:delText xml:space="preserve"> (see methods)</w:delText>
        </w:r>
        <w:r w:rsidR="00B32019" w:rsidDel="000458BE">
          <w:rPr>
            <w:rFonts w:ascii="Calibri" w:eastAsia="Calibri" w:hAnsi="Calibri" w:cs="Calibri"/>
          </w:rPr>
          <w:delText xml:space="preserve">. The majority of these studies are </w:delText>
        </w:r>
        <w:r w:rsidR="00524371" w:rsidDel="000458BE">
          <w:rPr>
            <w:rFonts w:ascii="Calibri" w:eastAsia="Calibri" w:hAnsi="Calibri" w:cs="Calibri"/>
          </w:rPr>
          <w:delText>narrative reviews</w:delText>
        </w:r>
        <w:r w:rsidDel="000458BE">
          <w:rPr>
            <w:rFonts w:ascii="Calibri" w:eastAsia="Calibri" w:hAnsi="Calibri" w:cs="Calibri"/>
          </w:rPr>
          <w:delText xml:space="preserve"> (</w:delText>
        </w:r>
        <w:r w:rsidRPr="009A5C3F" w:rsidDel="000458BE">
          <w:rPr>
            <w:rFonts w:ascii="Calibri" w:eastAsia="Calibri" w:hAnsi="Calibri" w:cs="Calibri"/>
          </w:rPr>
          <w:fldChar w:fldCharType="begin"/>
        </w:r>
        <w:r w:rsidRPr="009A5C3F" w:rsidDel="000458BE">
          <w:rPr>
            <w:rFonts w:ascii="Calibri" w:eastAsia="Calibri" w:hAnsi="Calibri" w:cs="Calibri"/>
          </w:rPr>
          <w:delInstrText xml:space="preserve"> REF _Ref512426317 \h  \* MERGEFORMAT </w:delInstrText>
        </w:r>
        <w:r w:rsidRPr="009A5C3F" w:rsidDel="000458BE">
          <w:rPr>
            <w:rFonts w:ascii="Calibri" w:eastAsia="Calibri" w:hAnsi="Calibri" w:cs="Calibri"/>
          </w:rPr>
        </w:r>
        <w:r w:rsidRPr="009A5C3F" w:rsidDel="000458BE">
          <w:rPr>
            <w:rFonts w:ascii="Calibri" w:eastAsia="Calibri" w:hAnsi="Calibri" w:cs="Calibri"/>
          </w:rPr>
          <w:fldChar w:fldCharType="separate"/>
        </w:r>
        <w:r w:rsidR="00C574DD" w:rsidRPr="00C574DD" w:rsidDel="000458BE">
          <w:delText xml:space="preserve">Table </w:delText>
        </w:r>
        <w:r w:rsidR="00C574DD" w:rsidRPr="00C574DD" w:rsidDel="000458BE">
          <w:rPr>
            <w:noProof/>
          </w:rPr>
          <w:delText>1</w:delText>
        </w:r>
        <w:r w:rsidRPr="009A5C3F" w:rsidDel="000458BE">
          <w:rPr>
            <w:rFonts w:ascii="Calibri" w:eastAsia="Calibri" w:hAnsi="Calibri" w:cs="Calibri"/>
          </w:rPr>
          <w:fldChar w:fldCharType="end"/>
        </w:r>
        <w:r w:rsidDel="000458BE">
          <w:rPr>
            <w:rFonts w:ascii="Calibri" w:eastAsia="Calibri" w:hAnsi="Calibri" w:cs="Calibri"/>
          </w:rPr>
          <w:delText>)</w:delText>
        </w:r>
        <w:r w:rsidR="00524371" w:rsidDel="000458BE">
          <w:rPr>
            <w:rFonts w:ascii="Calibri" w:eastAsia="Calibri" w:hAnsi="Calibri" w:cs="Calibri"/>
          </w:rPr>
          <w:delText xml:space="preserve">: akin to a normal literature review, but proceeding from a </w:delText>
        </w:r>
        <w:r w:rsidR="008C16EA" w:rsidDel="000458BE">
          <w:rPr>
            <w:rFonts w:ascii="Calibri" w:eastAsia="Calibri" w:hAnsi="Calibri" w:cs="Calibri"/>
          </w:rPr>
          <w:delText>documented</w:delText>
        </w:r>
        <w:r w:rsidR="00524371" w:rsidDel="000458BE">
          <w:rPr>
            <w:rFonts w:ascii="Calibri" w:eastAsia="Calibri" w:hAnsi="Calibri" w:cs="Calibri"/>
          </w:rPr>
          <w:delText xml:space="preserve"> search and selection of literature. </w:delText>
        </w:r>
        <w:r w:rsidR="00417477" w:rsidDel="000458BE">
          <w:rPr>
            <w:rFonts w:ascii="Calibri" w:eastAsia="Calibri" w:hAnsi="Calibri" w:cs="Calibri"/>
          </w:rPr>
          <w:delText>Only three studies apply quantitative synthesis methods: a</w:delText>
        </w:r>
        <w:r w:rsidR="00524371" w:rsidDel="000458BE">
          <w:rPr>
            <w:rFonts w:ascii="Calibri" w:eastAsia="Calibri" w:hAnsi="Calibri" w:cs="Calibri"/>
          </w:rPr>
          <w:delText xml:space="preserve"> single meta-analysis of residential demand-response programs </w:delText>
        </w:r>
        <w:r w:rsidR="0083491F"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31&lt;/sup&gt;","plainTextFormattedCitation":"31","previouslyFormattedCitation":"&lt;sup&gt;30&lt;/sup&gt;"},"properties":{"noteIndex":0},"schema":"https://github.com/citation-style-language/schema/raw/master/csl-citation.json"}</w:delInstrText>
        </w:r>
        <w:r w:rsidR="0083491F"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1</w:delText>
        </w:r>
        <w:r w:rsidR="0083491F" w:rsidDel="000458BE">
          <w:rPr>
            <w:rFonts w:ascii="Calibri" w:eastAsia="Calibri" w:hAnsi="Calibri" w:cs="Calibri"/>
          </w:rPr>
          <w:fldChar w:fldCharType="end"/>
        </w:r>
        <w:r w:rsidR="00417477" w:rsidDel="000458BE">
          <w:rPr>
            <w:rFonts w:ascii="Calibri" w:eastAsia="Calibri" w:hAnsi="Calibri" w:cs="Calibri"/>
          </w:rPr>
          <w:delText>,</w:delText>
        </w:r>
        <w:r w:rsidR="00524371" w:rsidDel="000458BE">
          <w:rPr>
            <w:rFonts w:ascii="Calibri" w:eastAsia="Calibri" w:hAnsi="Calibri" w:cs="Calibri"/>
          </w:rPr>
          <w:delText xml:space="preserve"> and two studies that extract and analyse quantitative information from literatures on urban ecosystem services</w:delText>
        </w:r>
        <w:r w:rsidR="00D612BA" w:rsidDel="000458BE">
          <w:rPr>
            <w:rFonts w:ascii="Calibri" w:eastAsia="Calibri" w:hAnsi="Calibri" w:cs="Calibri"/>
          </w:rPr>
          <w:delText xml:space="preserve"> </w:delText>
        </w:r>
        <w:r w:rsidR="00D612BA"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32,33&lt;/sup&gt;","plainTextFormattedCitation":"32,33","previouslyFormattedCitation":"&lt;sup&gt;31,32&lt;/sup&gt;"},"properties":{"noteIndex":0},"schema":"https://github.com/citation-style-language/schema/raw/master/csl-citation.json"}</w:delInstrText>
        </w:r>
        <w:r w:rsidR="00D612BA"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2,33</w:delText>
        </w:r>
        <w:r w:rsidR="00D612BA" w:rsidDel="000458BE">
          <w:rPr>
            <w:rFonts w:ascii="Calibri" w:eastAsia="Calibri" w:hAnsi="Calibri" w:cs="Calibri"/>
          </w:rPr>
          <w:fldChar w:fldCharType="end"/>
        </w:r>
        <w:r w:rsidR="00524371" w:rsidDel="000458BE">
          <w:rPr>
            <w:rFonts w:ascii="Calibri" w:eastAsia="Calibri" w:hAnsi="Calibri" w:cs="Calibri"/>
          </w:rPr>
          <w:delText xml:space="preserve">. We do not find a single study </w:delText>
        </w:r>
        <w:r w:rsidR="00E00E4C" w:rsidDel="000458BE">
          <w:rPr>
            <w:rFonts w:ascii="Calibri" w:eastAsia="Calibri" w:hAnsi="Calibri" w:cs="Calibri"/>
          </w:rPr>
          <w:delText>referring to</w:delText>
        </w:r>
        <w:r w:rsidR="00524371" w:rsidDel="000458BE">
          <w:rPr>
            <w:rFonts w:ascii="Calibri" w:eastAsia="Calibri" w:hAnsi="Calibri" w:cs="Calibri"/>
          </w:rPr>
          <w:delText xml:space="preserve"> </w:delText>
        </w:r>
        <w:r w:rsidR="00D723A7" w:rsidDel="000458BE">
          <w:rPr>
            <w:rFonts w:ascii="Calibri" w:eastAsia="Calibri" w:hAnsi="Calibri" w:cs="Calibri"/>
          </w:rPr>
          <w:delText xml:space="preserve">systematic </w:delText>
        </w:r>
        <w:r w:rsidR="00524371" w:rsidRPr="00CA5439" w:rsidDel="000458BE">
          <w:rPr>
            <w:rFonts w:ascii="Calibri" w:eastAsia="Calibri" w:hAnsi="Calibri" w:cs="Calibri"/>
            <w:i/>
          </w:rPr>
          <w:delText>case study</w:delText>
        </w:r>
        <w:r w:rsidR="00524371" w:rsidDel="000458BE">
          <w:rPr>
            <w:rFonts w:ascii="Calibri" w:eastAsia="Calibri" w:hAnsi="Calibri" w:cs="Calibri"/>
          </w:rPr>
          <w:delText xml:space="preserve"> </w:delText>
        </w:r>
        <w:r w:rsidR="00E00E4C" w:rsidDel="000458BE">
          <w:rPr>
            <w:rFonts w:ascii="Calibri" w:eastAsia="Calibri" w:hAnsi="Calibri" w:cs="Calibri"/>
          </w:rPr>
          <w:delText>review</w:delText>
        </w:r>
        <w:r w:rsidR="00524371" w:rsidDel="000458BE">
          <w:rPr>
            <w:rFonts w:ascii="Calibri" w:eastAsia="Calibri" w:hAnsi="Calibri" w:cs="Calibri"/>
          </w:rPr>
          <w:delText xml:space="preserve"> methods</w:delText>
        </w:r>
        <w:r w:rsidR="00E00E4C" w:rsidDel="000458BE">
          <w:rPr>
            <w:rFonts w:ascii="Calibri" w:eastAsia="Calibri" w:hAnsi="Calibri" w:cs="Calibri"/>
          </w:rPr>
          <w:delText xml:space="preserve">, such as </w:delText>
        </w:r>
        <w:r w:rsidR="00524371" w:rsidDel="000458BE">
          <w:rPr>
            <w:rFonts w:ascii="Calibri" w:eastAsia="Calibri" w:hAnsi="Calibri" w:cs="Calibri"/>
          </w:rPr>
          <w:delText>qu</w:delText>
        </w:r>
        <w:r w:rsidR="00060A41" w:rsidDel="000458BE">
          <w:rPr>
            <w:rFonts w:ascii="Calibri" w:eastAsia="Calibri" w:hAnsi="Calibri" w:cs="Calibri"/>
          </w:rPr>
          <w:delText xml:space="preserve">alitative comparative analysis, </w:delText>
        </w:r>
        <w:r w:rsidR="00E00E4C" w:rsidDel="000458BE">
          <w:rPr>
            <w:rFonts w:ascii="Calibri" w:eastAsia="Calibri" w:hAnsi="Calibri" w:cs="Calibri"/>
          </w:rPr>
          <w:delText xml:space="preserve">case study meta-analysis, </w:delText>
        </w:r>
        <w:r w:rsidR="00060A41" w:rsidDel="000458BE">
          <w:rPr>
            <w:rFonts w:ascii="Calibri" w:eastAsia="Calibri" w:hAnsi="Calibri" w:cs="Calibri"/>
          </w:rPr>
          <w:delText xml:space="preserve">or </w:delText>
        </w:r>
        <w:r w:rsidR="00524371" w:rsidDel="000458BE">
          <w:rPr>
            <w:rFonts w:ascii="Calibri" w:eastAsia="Calibri" w:hAnsi="Calibri" w:cs="Calibri"/>
          </w:rPr>
          <w:delText>case</w:delText>
        </w:r>
        <w:r w:rsidR="00060A41" w:rsidDel="000458BE">
          <w:rPr>
            <w:rFonts w:ascii="Calibri" w:eastAsia="Calibri" w:hAnsi="Calibri" w:cs="Calibri"/>
          </w:rPr>
          <w:delText xml:space="preserve"> survey</w:delText>
        </w:r>
        <w:r w:rsidR="0005750C" w:rsidDel="000458BE">
          <w:rPr>
            <w:rFonts w:ascii="Calibri" w:eastAsia="Calibri" w:hAnsi="Calibri" w:cs="Calibri"/>
          </w:rPr>
          <w:delText>s</w:delText>
        </w:r>
        <w:r w:rsidR="00E00E4C" w:rsidDel="000458BE">
          <w:rPr>
            <w:rFonts w:ascii="Calibri" w:eastAsia="Calibri" w:hAnsi="Calibri" w:cs="Calibri"/>
          </w:rPr>
          <w:delText xml:space="preserve"> </w:delText>
        </w:r>
        <w:r w:rsidR="00E00E4C"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34&lt;/sup&gt;","plainTextFormattedCitation":"34","previouslyFormattedCitation":"&lt;sup&gt;33&lt;/sup&gt;"},"properties":{"noteIndex":0},"schema":"https://github.com/citation-style-language/schema/raw/master/csl-citation.json"}</w:delInstrText>
        </w:r>
        <w:r w:rsidR="00E00E4C"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4</w:delText>
        </w:r>
        <w:r w:rsidR="00E00E4C" w:rsidDel="000458BE">
          <w:rPr>
            <w:rFonts w:ascii="Calibri" w:eastAsia="Calibri" w:hAnsi="Calibri" w:cs="Calibri"/>
          </w:rPr>
          <w:fldChar w:fldCharType="end"/>
        </w:r>
        <w:r w:rsidR="003F6172" w:rsidDel="000458BE">
          <w:rPr>
            <w:rFonts w:ascii="Calibri" w:eastAsia="Calibri" w:hAnsi="Calibri" w:cs="Calibri"/>
          </w:rPr>
          <w:delText xml:space="preserve">, </w:delText>
        </w:r>
        <w:r w:rsidR="00E00E4C" w:rsidDel="000458BE">
          <w:rPr>
            <w:rFonts w:ascii="Calibri" w:eastAsia="Calibri" w:hAnsi="Calibri" w:cs="Calibri"/>
          </w:rPr>
          <w:delText xml:space="preserve">although there are </w:delText>
        </w:r>
        <w:r w:rsidR="00D723A7" w:rsidDel="000458BE">
          <w:rPr>
            <w:rFonts w:ascii="Calibri" w:eastAsia="Calibri" w:hAnsi="Calibri" w:cs="Calibri"/>
          </w:rPr>
          <w:delText xml:space="preserve">a few </w:delText>
        </w:r>
        <w:r w:rsidR="00E00E4C" w:rsidDel="000458BE">
          <w:rPr>
            <w:rFonts w:ascii="Calibri" w:eastAsia="Calibri" w:hAnsi="Calibri" w:cs="Calibri"/>
          </w:rPr>
          <w:delText>examples of these methods being applied directly to urban data (</w:delText>
        </w:r>
        <w:r w:rsidR="00EA59A1" w:rsidDel="000458BE">
          <w:rPr>
            <w:rFonts w:ascii="Calibri" w:eastAsia="Calibri" w:hAnsi="Calibri" w:cs="Calibri"/>
          </w:rPr>
          <w:delText xml:space="preserve">but </w:delText>
        </w:r>
        <w:r w:rsidR="00E00E4C" w:rsidDel="000458BE">
          <w:rPr>
            <w:rFonts w:ascii="Calibri" w:eastAsia="Calibri" w:hAnsi="Calibri" w:cs="Calibri"/>
          </w:rPr>
          <w:delText xml:space="preserve">not </w:delText>
        </w:r>
        <w:r w:rsidR="00EA59A1" w:rsidDel="000458BE">
          <w:rPr>
            <w:rFonts w:ascii="Calibri" w:eastAsia="Calibri" w:hAnsi="Calibri" w:cs="Calibri"/>
          </w:rPr>
          <w:delText xml:space="preserve">to the </w:delText>
        </w:r>
        <w:r w:rsidR="00417477" w:rsidDel="000458BE">
          <w:rPr>
            <w:rFonts w:ascii="Calibri" w:eastAsia="Calibri" w:hAnsi="Calibri" w:cs="Calibri"/>
          </w:rPr>
          <w:delText xml:space="preserve">extant </w:delText>
        </w:r>
        <w:r w:rsidR="00EA59A1" w:rsidDel="000458BE">
          <w:rPr>
            <w:rFonts w:ascii="Calibri" w:eastAsia="Calibri" w:hAnsi="Calibri" w:cs="Calibri"/>
          </w:rPr>
          <w:delText>literature</w:delText>
        </w:r>
        <w:r w:rsidR="00E00E4C" w:rsidDel="000458BE">
          <w:rPr>
            <w:rFonts w:ascii="Calibri" w:eastAsia="Calibri" w:hAnsi="Calibri" w:cs="Calibri"/>
          </w:rPr>
          <w:delText xml:space="preserve">) </w:delText>
        </w:r>
        <w:r w:rsidR="00E00E4C"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35&lt;/sup&gt;","plainTextFormattedCitation":"35","previouslyFormattedCitation":"&lt;sup&gt;34&lt;/sup&gt;"},"properties":{"noteIndex":0},"schema":"https://github.com/citation-style-language/schema/raw/master/csl-citation.json"}</w:delInstrText>
        </w:r>
        <w:r w:rsidR="00E00E4C"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5</w:delText>
        </w:r>
        <w:r w:rsidR="00E00E4C" w:rsidDel="000458BE">
          <w:rPr>
            <w:rFonts w:ascii="Calibri" w:eastAsia="Calibri" w:hAnsi="Calibri" w:cs="Calibri"/>
          </w:rPr>
          <w:fldChar w:fldCharType="end"/>
        </w:r>
        <w:r w:rsidR="00E00E4C" w:rsidDel="000458BE">
          <w:rPr>
            <w:rFonts w:ascii="Calibri" w:eastAsia="Calibri" w:hAnsi="Calibri" w:cs="Calibri"/>
          </w:rPr>
          <w:delText>.</w:delText>
        </w:r>
      </w:del>
    </w:p>
    <w:tbl>
      <w:tblPr>
        <w:tblW w:w="9072" w:type="dxa"/>
        <w:tblLook w:val="04A0" w:firstRow="1" w:lastRow="0" w:firstColumn="1" w:lastColumn="0" w:noHBand="0" w:noVBand="1"/>
      </w:tblPr>
      <w:tblGrid>
        <w:gridCol w:w="5529"/>
        <w:gridCol w:w="2402"/>
        <w:gridCol w:w="1141"/>
      </w:tblGrid>
      <w:tr w:rsidR="00CB249E" w:rsidRPr="00E00E4C" w:rsidDel="000458BE" w14:paraId="065B779D" w14:textId="77169589" w:rsidTr="00176007">
        <w:trPr>
          <w:trHeight w:val="300"/>
          <w:del w:id="765" w:author="William Lamb" w:date="2018-11-13T13:16:00Z"/>
        </w:trPr>
        <w:tc>
          <w:tcPr>
            <w:tcW w:w="5529" w:type="dxa"/>
            <w:tcBorders>
              <w:top w:val="single" w:sz="4" w:space="0" w:color="auto"/>
              <w:bottom w:val="single" w:sz="4" w:space="0" w:color="auto"/>
            </w:tcBorders>
            <w:shd w:val="clear" w:color="auto" w:fill="auto"/>
            <w:noWrap/>
            <w:vAlign w:val="bottom"/>
            <w:hideMark/>
          </w:tcPr>
          <w:p w14:paraId="0AA4E7A7" w14:textId="4EB90461" w:rsidR="006C64A3" w:rsidRPr="00E00E4C" w:rsidDel="000458BE" w:rsidRDefault="006C64A3">
            <w:pPr>
              <w:spacing w:line="480" w:lineRule="auto"/>
              <w:rPr>
                <w:del w:id="766" w:author="William Lamb" w:date="2018-11-13T13:16:00Z"/>
                <w:rFonts w:ascii="Calibri" w:eastAsia="Times New Roman" w:hAnsi="Calibri" w:cs="Calibri"/>
                <w:b/>
                <w:bCs/>
                <w:color w:val="000000"/>
              </w:rPr>
              <w:pPrChange w:id="767" w:author="William Lamb" w:date="2018-11-13T13:16:00Z">
                <w:pPr>
                  <w:spacing w:after="0" w:line="360" w:lineRule="auto"/>
                </w:pPr>
              </w:pPrChange>
            </w:pPr>
            <w:del w:id="768" w:author="William Lamb" w:date="2018-11-13T13:16:00Z">
              <w:r w:rsidRPr="00E00E4C" w:rsidDel="000458BE">
                <w:rPr>
                  <w:rFonts w:ascii="Calibri" w:eastAsia="Times New Roman" w:hAnsi="Calibri" w:cs="Calibri"/>
                  <w:b/>
                  <w:bCs/>
                  <w:color w:val="000000"/>
                </w:rPr>
                <w:delText>Title</w:delText>
              </w:r>
            </w:del>
          </w:p>
        </w:tc>
        <w:tc>
          <w:tcPr>
            <w:tcW w:w="2402" w:type="dxa"/>
            <w:tcBorders>
              <w:top w:val="single" w:sz="4" w:space="0" w:color="auto"/>
              <w:bottom w:val="single" w:sz="4" w:space="0" w:color="auto"/>
            </w:tcBorders>
            <w:shd w:val="clear" w:color="auto" w:fill="auto"/>
            <w:noWrap/>
            <w:vAlign w:val="bottom"/>
            <w:hideMark/>
          </w:tcPr>
          <w:p w14:paraId="7357B22E" w14:textId="6AB5CBDD" w:rsidR="006C64A3" w:rsidRPr="00E00E4C" w:rsidDel="000458BE" w:rsidRDefault="006C64A3">
            <w:pPr>
              <w:spacing w:line="480" w:lineRule="auto"/>
              <w:rPr>
                <w:del w:id="769" w:author="William Lamb" w:date="2018-11-13T13:16:00Z"/>
                <w:rFonts w:ascii="Calibri" w:eastAsia="Times New Roman" w:hAnsi="Calibri" w:cs="Calibri"/>
                <w:b/>
                <w:bCs/>
                <w:color w:val="000000"/>
              </w:rPr>
              <w:pPrChange w:id="770" w:author="William Lamb" w:date="2018-11-13T13:16:00Z">
                <w:pPr>
                  <w:spacing w:after="0" w:line="360" w:lineRule="auto"/>
                </w:pPr>
              </w:pPrChange>
            </w:pPr>
            <w:del w:id="771" w:author="William Lamb" w:date="2018-11-13T13:16:00Z">
              <w:r w:rsidRPr="00E00E4C" w:rsidDel="000458BE">
                <w:rPr>
                  <w:rFonts w:ascii="Calibri" w:eastAsia="Times New Roman" w:hAnsi="Calibri" w:cs="Calibri"/>
                  <w:b/>
                  <w:bCs/>
                  <w:color w:val="000000"/>
                </w:rPr>
                <w:delText>Method</w:delText>
              </w:r>
            </w:del>
          </w:p>
        </w:tc>
        <w:tc>
          <w:tcPr>
            <w:tcW w:w="1141" w:type="dxa"/>
            <w:tcBorders>
              <w:top w:val="single" w:sz="4" w:space="0" w:color="auto"/>
              <w:bottom w:val="single" w:sz="4" w:space="0" w:color="auto"/>
            </w:tcBorders>
          </w:tcPr>
          <w:p w14:paraId="29CA963A" w14:textId="442FC147" w:rsidR="006C64A3" w:rsidRPr="00E00E4C" w:rsidDel="000458BE" w:rsidRDefault="006C64A3">
            <w:pPr>
              <w:spacing w:line="480" w:lineRule="auto"/>
              <w:rPr>
                <w:del w:id="772" w:author="William Lamb" w:date="2018-11-13T13:16:00Z"/>
                <w:rFonts w:ascii="Calibri" w:eastAsia="Times New Roman" w:hAnsi="Calibri" w:cs="Calibri"/>
                <w:b/>
                <w:bCs/>
                <w:color w:val="000000"/>
              </w:rPr>
              <w:pPrChange w:id="773" w:author="William Lamb" w:date="2018-11-13T13:16:00Z">
                <w:pPr>
                  <w:spacing w:after="0" w:line="360" w:lineRule="auto"/>
                </w:pPr>
              </w:pPrChange>
            </w:pPr>
            <w:del w:id="774" w:author="William Lamb" w:date="2018-11-13T13:16:00Z">
              <w:r w:rsidDel="000458BE">
                <w:rPr>
                  <w:rFonts w:ascii="Calibri" w:eastAsia="Times New Roman" w:hAnsi="Calibri" w:cs="Calibri"/>
                  <w:b/>
                  <w:bCs/>
                  <w:color w:val="000000"/>
                </w:rPr>
                <w:delText>Reference</w:delText>
              </w:r>
            </w:del>
          </w:p>
        </w:tc>
      </w:tr>
      <w:tr w:rsidR="00CB249E" w:rsidRPr="00E00E4C" w:rsidDel="000458BE" w14:paraId="5C743DB8" w14:textId="415BA7C3" w:rsidTr="00176007">
        <w:trPr>
          <w:trHeight w:val="624"/>
          <w:del w:id="775" w:author="William Lamb" w:date="2018-11-13T13:16:00Z"/>
        </w:trPr>
        <w:tc>
          <w:tcPr>
            <w:tcW w:w="5529" w:type="dxa"/>
            <w:tcBorders>
              <w:top w:val="single" w:sz="4" w:space="0" w:color="auto"/>
            </w:tcBorders>
            <w:shd w:val="clear" w:color="auto" w:fill="auto"/>
            <w:noWrap/>
            <w:hideMark/>
          </w:tcPr>
          <w:p w14:paraId="2745E09B" w14:textId="38739352" w:rsidR="006C64A3" w:rsidRPr="00E00E4C" w:rsidDel="000458BE" w:rsidRDefault="006C64A3">
            <w:pPr>
              <w:spacing w:line="480" w:lineRule="auto"/>
              <w:rPr>
                <w:del w:id="776" w:author="William Lamb" w:date="2018-11-13T13:16:00Z"/>
                <w:rFonts w:ascii="Calibri" w:eastAsia="Times New Roman" w:hAnsi="Calibri" w:cs="Calibri"/>
                <w:color w:val="000000"/>
              </w:rPr>
              <w:pPrChange w:id="777" w:author="William Lamb" w:date="2018-11-13T13:16:00Z">
                <w:pPr>
                  <w:spacing w:after="0" w:line="360" w:lineRule="auto"/>
                </w:pPr>
              </w:pPrChange>
            </w:pPr>
            <w:del w:id="778" w:author="William Lamb" w:date="2018-11-13T13:16:00Z">
              <w:r w:rsidRPr="00E00E4C" w:rsidDel="000458BE">
                <w:rPr>
                  <w:rFonts w:ascii="Calibri" w:eastAsia="Times New Roman" w:hAnsi="Calibri" w:cs="Calibri"/>
                  <w:color w:val="000000"/>
                </w:rPr>
                <w:delText>Green roofs against pollution and climate change. A review</w:delText>
              </w:r>
            </w:del>
          </w:p>
        </w:tc>
        <w:tc>
          <w:tcPr>
            <w:tcW w:w="2402" w:type="dxa"/>
            <w:tcBorders>
              <w:top w:val="single" w:sz="4" w:space="0" w:color="auto"/>
            </w:tcBorders>
            <w:shd w:val="clear" w:color="auto" w:fill="auto"/>
            <w:noWrap/>
            <w:hideMark/>
          </w:tcPr>
          <w:p w14:paraId="3EC66743" w14:textId="7DB342B7" w:rsidR="006C64A3" w:rsidRPr="00E00E4C" w:rsidDel="000458BE" w:rsidRDefault="006C64A3">
            <w:pPr>
              <w:spacing w:line="480" w:lineRule="auto"/>
              <w:rPr>
                <w:del w:id="779" w:author="William Lamb" w:date="2018-11-13T13:16:00Z"/>
                <w:rFonts w:ascii="Calibri" w:eastAsia="Times New Roman" w:hAnsi="Calibri" w:cs="Calibri"/>
                <w:color w:val="000000"/>
              </w:rPr>
              <w:pPrChange w:id="780" w:author="William Lamb" w:date="2018-11-13T13:16:00Z">
                <w:pPr>
                  <w:spacing w:after="0" w:line="360" w:lineRule="auto"/>
                </w:pPr>
              </w:pPrChange>
            </w:pPr>
            <w:del w:id="781" w:author="William Lamb" w:date="2018-11-13T13:16:00Z">
              <w:r w:rsidRPr="00E00E4C" w:rsidDel="000458BE">
                <w:rPr>
                  <w:rFonts w:ascii="Calibri" w:eastAsia="Times New Roman" w:hAnsi="Calibri" w:cs="Calibri"/>
                  <w:color w:val="000000"/>
                </w:rPr>
                <w:delText>Narrative review</w:delText>
              </w:r>
            </w:del>
          </w:p>
        </w:tc>
        <w:tc>
          <w:tcPr>
            <w:tcW w:w="1141" w:type="dxa"/>
            <w:tcBorders>
              <w:top w:val="single" w:sz="4" w:space="0" w:color="auto"/>
            </w:tcBorders>
          </w:tcPr>
          <w:p w14:paraId="6C4D26D8" w14:textId="646993E5" w:rsidR="006C64A3" w:rsidRPr="003F6172" w:rsidDel="000458BE" w:rsidRDefault="006C64A3">
            <w:pPr>
              <w:spacing w:line="480" w:lineRule="auto"/>
              <w:rPr>
                <w:del w:id="782" w:author="William Lamb" w:date="2018-11-13T13:16:00Z"/>
                <w:rFonts w:ascii="Calibri" w:eastAsia="Times New Roman" w:hAnsi="Calibri" w:cs="Calibri"/>
                <w:color w:val="000000"/>
              </w:rPr>
              <w:pPrChange w:id="783" w:author="William Lamb" w:date="2018-11-13T13:16:00Z">
                <w:pPr>
                  <w:spacing w:after="0" w:line="360" w:lineRule="auto"/>
                </w:pPr>
              </w:pPrChange>
            </w:pPr>
            <w:del w:id="78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07/s13593-014-0230-9","ISBN":"1359301402","ISSN":"17730155","abstract":"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9.01 mg/l and phosphorus of 0.04–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author":[{"dropping-particle":"","family":"Li","given":"Yanling","non-dropping-particle":"","parse-names":false,"suffix":""},{"dropping-particle":"","family":"Babcock","given":"Roger W.","non-dropping-particle":"","parse-names":false,"suffix":""}],"container-title":"Agronomy for Sustainable Development","id":"ITEM-1","issue":"4","issued":{"date-parts":[["2014"]]},"page":"695-705","title":"Green roofs against pollution and climate change. A review","type":"article-journal","volume":"34"},"uris":["http://www.mendeley.com/documents/?uuid=6414d6c0-717a-48e2-9bf2-4a466957cb93"]}],"mendeley":{"formattedCitation":"&lt;sup&gt;36&lt;/sup&gt;","plainTextFormattedCitation":"36","previouslyFormattedCitation":"&lt;sup&gt;35&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6</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B807047" w14:textId="3E60354A" w:rsidTr="00176007">
        <w:trPr>
          <w:trHeight w:val="624"/>
          <w:del w:id="785" w:author="William Lamb" w:date="2018-11-13T13:16:00Z"/>
        </w:trPr>
        <w:tc>
          <w:tcPr>
            <w:tcW w:w="5529" w:type="dxa"/>
            <w:shd w:val="clear" w:color="auto" w:fill="auto"/>
            <w:noWrap/>
            <w:hideMark/>
          </w:tcPr>
          <w:p w14:paraId="66D74D77" w14:textId="743FA912" w:rsidR="006C64A3" w:rsidRPr="00E00E4C" w:rsidDel="000458BE" w:rsidRDefault="006C64A3">
            <w:pPr>
              <w:spacing w:line="480" w:lineRule="auto"/>
              <w:rPr>
                <w:del w:id="786" w:author="William Lamb" w:date="2018-11-13T13:16:00Z"/>
                <w:rFonts w:ascii="Calibri" w:eastAsia="Times New Roman" w:hAnsi="Calibri" w:cs="Calibri"/>
                <w:color w:val="000000"/>
              </w:rPr>
              <w:pPrChange w:id="787" w:author="William Lamb" w:date="2018-11-13T13:16:00Z">
                <w:pPr>
                  <w:spacing w:after="0" w:line="360" w:lineRule="auto"/>
                </w:pPr>
              </w:pPrChange>
            </w:pPr>
            <w:del w:id="788" w:author="William Lamb" w:date="2018-11-13T13:16:00Z">
              <w:r w:rsidRPr="00E00E4C" w:rsidDel="000458BE">
                <w:rPr>
                  <w:rFonts w:ascii="Calibri" w:eastAsia="Times New Roman" w:hAnsi="Calibri" w:cs="Calibri"/>
                  <w:color w:val="000000"/>
                </w:rPr>
                <w:delText>Urban and peri-urban agriculture and forestry: Transcending poverty alleviation to climate change mitigation and adaptation</w:delText>
              </w:r>
            </w:del>
          </w:p>
        </w:tc>
        <w:tc>
          <w:tcPr>
            <w:tcW w:w="2402" w:type="dxa"/>
            <w:shd w:val="clear" w:color="auto" w:fill="auto"/>
            <w:noWrap/>
            <w:hideMark/>
          </w:tcPr>
          <w:p w14:paraId="6CC3B840" w14:textId="201830A3" w:rsidR="006C64A3" w:rsidRPr="00E00E4C" w:rsidDel="000458BE" w:rsidRDefault="006C64A3">
            <w:pPr>
              <w:spacing w:line="480" w:lineRule="auto"/>
              <w:rPr>
                <w:del w:id="789" w:author="William Lamb" w:date="2018-11-13T13:16:00Z"/>
                <w:rFonts w:ascii="Calibri" w:eastAsia="Times New Roman" w:hAnsi="Calibri" w:cs="Calibri"/>
                <w:color w:val="000000"/>
              </w:rPr>
              <w:pPrChange w:id="790" w:author="William Lamb" w:date="2018-11-13T13:16:00Z">
                <w:pPr>
                  <w:spacing w:after="0" w:line="360" w:lineRule="auto"/>
                </w:pPr>
              </w:pPrChange>
            </w:pPr>
            <w:del w:id="791" w:author="William Lamb" w:date="2018-11-13T13:16:00Z">
              <w:r w:rsidRPr="00E00E4C" w:rsidDel="000458BE">
                <w:rPr>
                  <w:rFonts w:ascii="Calibri" w:eastAsia="Times New Roman" w:hAnsi="Calibri" w:cs="Calibri"/>
                  <w:color w:val="000000"/>
                </w:rPr>
                <w:delText>Narrative review</w:delText>
              </w:r>
            </w:del>
          </w:p>
        </w:tc>
        <w:tc>
          <w:tcPr>
            <w:tcW w:w="1141" w:type="dxa"/>
          </w:tcPr>
          <w:p w14:paraId="0C50CA2A" w14:textId="629662FB" w:rsidR="006C64A3" w:rsidRPr="003F6172" w:rsidDel="000458BE" w:rsidRDefault="006C64A3">
            <w:pPr>
              <w:spacing w:line="480" w:lineRule="auto"/>
              <w:rPr>
                <w:del w:id="792" w:author="William Lamb" w:date="2018-11-13T13:16:00Z"/>
                <w:rFonts w:ascii="Calibri" w:eastAsia="Times New Roman" w:hAnsi="Calibri" w:cs="Calibri"/>
                <w:color w:val="000000"/>
              </w:rPr>
              <w:pPrChange w:id="793" w:author="William Lamb" w:date="2018-11-13T13:16:00Z">
                <w:pPr>
                  <w:spacing w:after="0" w:line="360" w:lineRule="auto"/>
                </w:pPr>
              </w:pPrChange>
            </w:pPr>
            <w:del w:id="79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uclim.2013.10.007","ISBN":"2212-0955","ISSN":"22120955","PMID":"22091538","abstract":"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 2013 Elsevier Ltd.","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non-dropping-particle":"","parse-names":false,"suffix":""},{"dropping-particle":"","family":"Griffith","given":"Corrie","non-dropping-particle":"","parse-names":false,"suffix":""}],"container-title":"Urban Climate","id":"ITEM-1","issued":{"date-parts":[["2014"]]},"page":"92-106","publisher":"Elsevier Ltd","title":"Urban and peri-urban agriculture and forestry: Transcending poverty alleviation to climate change mitigation and adaptation","type":"article-journal","volume":"7"},"uris":["http://www.mendeley.com/documents/?uuid=43cf9ed5-7f46-4cbf-9206-524da929c37e"]}],"mendeley":{"formattedCitation":"&lt;sup&gt;37&lt;/sup&gt;","plainTextFormattedCitation":"37","previouslyFormattedCitation":"&lt;sup&gt;36&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7</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90E99AF" w14:textId="43C3FCA6" w:rsidTr="00176007">
        <w:trPr>
          <w:trHeight w:val="624"/>
          <w:del w:id="795" w:author="William Lamb" w:date="2018-11-13T13:16:00Z"/>
        </w:trPr>
        <w:tc>
          <w:tcPr>
            <w:tcW w:w="5529" w:type="dxa"/>
            <w:shd w:val="clear" w:color="auto" w:fill="auto"/>
            <w:noWrap/>
            <w:hideMark/>
          </w:tcPr>
          <w:p w14:paraId="788CFF7D" w14:textId="0A6D8BAB" w:rsidR="006C64A3" w:rsidRPr="00E00E4C" w:rsidDel="000458BE" w:rsidRDefault="006C64A3">
            <w:pPr>
              <w:spacing w:line="480" w:lineRule="auto"/>
              <w:rPr>
                <w:del w:id="796" w:author="William Lamb" w:date="2018-11-13T13:16:00Z"/>
                <w:rFonts w:ascii="Calibri" w:eastAsia="Times New Roman" w:hAnsi="Calibri" w:cs="Calibri"/>
                <w:color w:val="000000"/>
              </w:rPr>
              <w:pPrChange w:id="797" w:author="William Lamb" w:date="2018-11-13T13:16:00Z">
                <w:pPr>
                  <w:spacing w:after="0" w:line="360" w:lineRule="auto"/>
                </w:pPr>
              </w:pPrChange>
            </w:pPr>
            <w:del w:id="798" w:author="William Lamb" w:date="2018-11-13T13:16:00Z">
              <w:r w:rsidRPr="00E00E4C" w:rsidDel="000458BE">
                <w:rPr>
                  <w:rFonts w:ascii="Calibri" w:eastAsia="Times New Roman" w:hAnsi="Calibri" w:cs="Calibri"/>
                  <w:color w:val="000000"/>
                </w:rPr>
                <w:delText>Prospects and challenges for sustainable sanitation in developed nations: a critical review</w:delText>
              </w:r>
            </w:del>
          </w:p>
        </w:tc>
        <w:tc>
          <w:tcPr>
            <w:tcW w:w="2402" w:type="dxa"/>
            <w:shd w:val="clear" w:color="auto" w:fill="auto"/>
            <w:noWrap/>
            <w:hideMark/>
          </w:tcPr>
          <w:p w14:paraId="54324F07" w14:textId="6F72CD30" w:rsidR="006C64A3" w:rsidRPr="00E00E4C" w:rsidDel="000458BE" w:rsidRDefault="006C64A3">
            <w:pPr>
              <w:spacing w:line="480" w:lineRule="auto"/>
              <w:rPr>
                <w:del w:id="799" w:author="William Lamb" w:date="2018-11-13T13:16:00Z"/>
                <w:rFonts w:ascii="Calibri" w:eastAsia="Times New Roman" w:hAnsi="Calibri" w:cs="Calibri"/>
                <w:color w:val="000000"/>
              </w:rPr>
              <w:pPrChange w:id="800" w:author="William Lamb" w:date="2018-11-13T13:16:00Z">
                <w:pPr>
                  <w:spacing w:after="0" w:line="360" w:lineRule="auto"/>
                </w:pPr>
              </w:pPrChange>
            </w:pPr>
            <w:del w:id="801" w:author="William Lamb" w:date="2018-11-13T13:16:00Z">
              <w:r w:rsidRPr="00E00E4C" w:rsidDel="000458BE">
                <w:rPr>
                  <w:rFonts w:ascii="Calibri" w:eastAsia="Times New Roman" w:hAnsi="Calibri" w:cs="Calibri"/>
                  <w:color w:val="000000"/>
                </w:rPr>
                <w:delText>Narrative review</w:delText>
              </w:r>
            </w:del>
          </w:p>
        </w:tc>
        <w:tc>
          <w:tcPr>
            <w:tcW w:w="1141" w:type="dxa"/>
          </w:tcPr>
          <w:p w14:paraId="4C3C5C79" w14:textId="34588A72" w:rsidR="006C64A3" w:rsidRPr="003F6172" w:rsidDel="000458BE" w:rsidRDefault="006C64A3">
            <w:pPr>
              <w:spacing w:line="480" w:lineRule="auto"/>
              <w:rPr>
                <w:del w:id="802" w:author="William Lamb" w:date="2018-11-13T13:16:00Z"/>
                <w:rFonts w:ascii="Calibri" w:eastAsia="Times New Roman" w:hAnsi="Calibri" w:cs="Calibri"/>
                <w:color w:val="000000"/>
              </w:rPr>
              <w:pPrChange w:id="803" w:author="William Lamb" w:date="2018-11-13T13:16:00Z">
                <w:pPr>
                  <w:spacing w:after="0" w:line="360" w:lineRule="auto"/>
                </w:pPr>
              </w:pPrChange>
            </w:pPr>
            <w:del w:id="80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139/er-2013-0082","ISBN":"1208-6053","ISSN":"1181-8700","PMID":"25246403","abstract":"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author":[{"dropping-particle":"","family":"Brands","given":"Edwin","non-dropping-particle":"","parse-names":false,"suffix":""}],"container-title":"Environmental Reviews","id":"ITEM-1","issue":"4","issued":{"date-parts":[["2014"]]},"page":"346-363","title":"Prospects and challenges for sustainable sanitation in developed nations: a critical review","type":"article-journal","volume":"22"},"uris":["http://www.mendeley.com/documents/?uuid=ae58aa7a-6e02-47a6-8558-cff8f6290565"]}],"mendeley":{"formattedCitation":"&lt;sup&gt;38&lt;/sup&gt;","plainTextFormattedCitation":"38","previouslyFormattedCitation":"&lt;sup&gt;37&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8</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CB9532F" w14:textId="386E5F21" w:rsidTr="00176007">
        <w:trPr>
          <w:trHeight w:val="624"/>
          <w:del w:id="805" w:author="William Lamb" w:date="2018-11-13T13:16:00Z"/>
        </w:trPr>
        <w:tc>
          <w:tcPr>
            <w:tcW w:w="5529" w:type="dxa"/>
            <w:shd w:val="clear" w:color="auto" w:fill="auto"/>
            <w:noWrap/>
            <w:hideMark/>
          </w:tcPr>
          <w:p w14:paraId="6CBFFC61" w14:textId="7A5E55F9" w:rsidR="006C64A3" w:rsidRPr="00E00E4C" w:rsidDel="000458BE" w:rsidRDefault="006C64A3">
            <w:pPr>
              <w:spacing w:line="480" w:lineRule="auto"/>
              <w:rPr>
                <w:del w:id="806" w:author="William Lamb" w:date="2018-11-13T13:16:00Z"/>
                <w:rFonts w:ascii="Calibri" w:eastAsia="Times New Roman" w:hAnsi="Calibri" w:cs="Calibri"/>
                <w:color w:val="000000"/>
              </w:rPr>
              <w:pPrChange w:id="807" w:author="William Lamb" w:date="2018-11-13T13:16:00Z">
                <w:pPr>
                  <w:spacing w:after="0" w:line="360" w:lineRule="auto"/>
                </w:pPr>
              </w:pPrChange>
            </w:pPr>
            <w:del w:id="808" w:author="William Lamb" w:date="2018-11-13T13:16:00Z">
              <w:r w:rsidRPr="00E00E4C" w:rsidDel="000458BE">
                <w:rPr>
                  <w:rFonts w:ascii="Calibri" w:eastAsia="Times New Roman" w:hAnsi="Calibri" w:cs="Calibri"/>
                  <w:color w:val="000000"/>
                </w:rPr>
                <w:delText>A meta-analysis of urban and peri-urban agriculture and forestry in mediating climate change</w:delText>
              </w:r>
            </w:del>
          </w:p>
        </w:tc>
        <w:tc>
          <w:tcPr>
            <w:tcW w:w="2402" w:type="dxa"/>
            <w:shd w:val="clear" w:color="auto" w:fill="auto"/>
            <w:noWrap/>
            <w:hideMark/>
          </w:tcPr>
          <w:p w14:paraId="1C420B54" w14:textId="1830315E" w:rsidR="006C64A3" w:rsidRPr="00E00E4C" w:rsidDel="000458BE" w:rsidRDefault="006C64A3">
            <w:pPr>
              <w:spacing w:line="480" w:lineRule="auto"/>
              <w:rPr>
                <w:del w:id="809" w:author="William Lamb" w:date="2018-11-13T13:16:00Z"/>
                <w:rFonts w:ascii="Calibri" w:eastAsia="Times New Roman" w:hAnsi="Calibri" w:cs="Calibri"/>
                <w:color w:val="000000"/>
              </w:rPr>
              <w:pPrChange w:id="810" w:author="William Lamb" w:date="2018-11-13T13:16:00Z">
                <w:pPr>
                  <w:spacing w:after="0" w:line="360" w:lineRule="auto"/>
                </w:pPr>
              </w:pPrChange>
            </w:pPr>
            <w:del w:id="811" w:author="William Lamb" w:date="2018-11-13T13:16:00Z">
              <w:r w:rsidRPr="00E00E4C" w:rsidDel="000458BE">
                <w:rPr>
                  <w:rFonts w:ascii="Calibri" w:eastAsia="Times New Roman" w:hAnsi="Calibri" w:cs="Calibri"/>
                  <w:color w:val="000000"/>
                </w:rPr>
                <w:delText>Narrative review</w:delText>
              </w:r>
            </w:del>
          </w:p>
        </w:tc>
        <w:tc>
          <w:tcPr>
            <w:tcW w:w="1141" w:type="dxa"/>
          </w:tcPr>
          <w:p w14:paraId="1EF323CA" w14:textId="5FFE4372" w:rsidR="006C64A3" w:rsidRPr="003F6172" w:rsidDel="000458BE" w:rsidRDefault="006C64A3">
            <w:pPr>
              <w:spacing w:line="480" w:lineRule="auto"/>
              <w:rPr>
                <w:del w:id="812" w:author="William Lamb" w:date="2018-11-13T13:16:00Z"/>
                <w:rFonts w:ascii="Calibri" w:eastAsia="Times New Roman" w:hAnsi="Calibri" w:cs="Calibri"/>
                <w:color w:val="000000"/>
              </w:rPr>
              <w:pPrChange w:id="813" w:author="William Lamb" w:date="2018-11-13T13:16:00Z">
                <w:pPr>
                  <w:spacing w:after="0" w:line="360" w:lineRule="auto"/>
                </w:pPr>
              </w:pPrChange>
            </w:pPr>
            <w:del w:id="81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cosust.2015.02.003","ISBN":"1877-3435","ISSN":"18773435","abstract":"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author":[{"dropping-particle":"","family":"Lwasa","given":"Shuaib","non-dropping-particle":"","parse-names":false,"suffix":""},{"dropping-particle":"","family":"Mugagga","given":"Frank","non-dropping-particle":"","parse-names":false,"suffix":""},{"dropping-particle":"","family":"Wahab","given":"Bolanle","non-dropping-particle":"","parse-names":false,"suffix":""},{"dropping-particle":"","family":"Simon","given":"David","non-dropping-particle":"","parse-names":false,"suffix":""},{"dropping-particle":"","family":"Connors","given":"John P.","non-dropping-particle":"","parse-names":false,"suffix":""},{"dropping-particle":"","family":"Griffith","given":"Corrie","non-dropping-particle":"","parse-names":false,"suffix":""}],"container-title":"Current Opinion in Environmental Sustainability","id":"ITEM-1","issued":{"date-parts":[["2015"]]},"page":"68-73","publisher":"Elsevier B.V.","title":"A meta-analysis of urban and peri-urban agriculture and forestry in mediating climate change","type":"article-journal","volume":"13"},"uris":["http://www.mendeley.com/documents/?uuid=0ddc9fd9-0b10-41d1-bfa0-72e221f50bc0"]}],"mendeley":{"formattedCitation":"&lt;sup&gt;39&lt;/sup&gt;","plainTextFormattedCitation":"39","previouslyFormattedCitation":"&lt;sup&gt;38&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9</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4298240" w14:textId="545FFBF8" w:rsidTr="00176007">
        <w:trPr>
          <w:trHeight w:val="624"/>
          <w:del w:id="815" w:author="William Lamb" w:date="2018-11-13T13:16:00Z"/>
        </w:trPr>
        <w:tc>
          <w:tcPr>
            <w:tcW w:w="5529" w:type="dxa"/>
            <w:shd w:val="clear" w:color="auto" w:fill="auto"/>
            <w:noWrap/>
            <w:hideMark/>
          </w:tcPr>
          <w:p w14:paraId="3F1CA36F" w14:textId="7D445258" w:rsidR="006C64A3" w:rsidRPr="00E00E4C" w:rsidDel="000458BE" w:rsidRDefault="006C64A3">
            <w:pPr>
              <w:spacing w:line="480" w:lineRule="auto"/>
              <w:rPr>
                <w:del w:id="816" w:author="William Lamb" w:date="2018-11-13T13:16:00Z"/>
                <w:rFonts w:ascii="Calibri" w:eastAsia="Times New Roman" w:hAnsi="Calibri" w:cs="Calibri"/>
                <w:color w:val="000000"/>
              </w:rPr>
              <w:pPrChange w:id="817" w:author="William Lamb" w:date="2018-11-13T13:16:00Z">
                <w:pPr>
                  <w:spacing w:after="0" w:line="360" w:lineRule="auto"/>
                </w:pPr>
              </w:pPrChange>
            </w:pPr>
            <w:del w:id="818" w:author="William Lamb" w:date="2018-11-13T13:16:00Z">
              <w:r w:rsidRPr="00E00E4C" w:rsidDel="000458BE">
                <w:rPr>
                  <w:rFonts w:ascii="Calibri" w:eastAsia="Times New Roman" w:hAnsi="Calibri" w:cs="Calibri"/>
                  <w:color w:val="000000"/>
                </w:rPr>
                <w:delText>A review on co-benefits of mass public transportation in climate change mitigation</w:delText>
              </w:r>
            </w:del>
          </w:p>
        </w:tc>
        <w:tc>
          <w:tcPr>
            <w:tcW w:w="2402" w:type="dxa"/>
            <w:shd w:val="clear" w:color="auto" w:fill="auto"/>
            <w:noWrap/>
            <w:hideMark/>
          </w:tcPr>
          <w:p w14:paraId="48B6B423" w14:textId="51C26643" w:rsidR="006C64A3" w:rsidRPr="00E00E4C" w:rsidDel="000458BE" w:rsidRDefault="006C64A3">
            <w:pPr>
              <w:spacing w:line="480" w:lineRule="auto"/>
              <w:rPr>
                <w:del w:id="819" w:author="William Lamb" w:date="2018-11-13T13:16:00Z"/>
                <w:rFonts w:ascii="Calibri" w:eastAsia="Times New Roman" w:hAnsi="Calibri" w:cs="Calibri"/>
                <w:color w:val="000000"/>
              </w:rPr>
              <w:pPrChange w:id="820" w:author="William Lamb" w:date="2018-11-13T13:16:00Z">
                <w:pPr>
                  <w:spacing w:after="0" w:line="360" w:lineRule="auto"/>
                </w:pPr>
              </w:pPrChange>
            </w:pPr>
            <w:del w:id="821" w:author="William Lamb" w:date="2018-11-13T13:16:00Z">
              <w:r w:rsidRPr="00E00E4C" w:rsidDel="000458BE">
                <w:rPr>
                  <w:rFonts w:ascii="Calibri" w:eastAsia="Times New Roman" w:hAnsi="Calibri" w:cs="Calibri"/>
                  <w:color w:val="000000"/>
                </w:rPr>
                <w:delText>Narrative review</w:delText>
              </w:r>
            </w:del>
          </w:p>
        </w:tc>
        <w:tc>
          <w:tcPr>
            <w:tcW w:w="1141" w:type="dxa"/>
          </w:tcPr>
          <w:p w14:paraId="4A4543D2" w14:textId="107E3265" w:rsidR="006C64A3" w:rsidRPr="003F6172" w:rsidDel="000458BE" w:rsidRDefault="006C64A3">
            <w:pPr>
              <w:spacing w:line="480" w:lineRule="auto"/>
              <w:rPr>
                <w:del w:id="822" w:author="William Lamb" w:date="2018-11-13T13:16:00Z"/>
                <w:rFonts w:ascii="Calibri" w:eastAsia="Times New Roman" w:hAnsi="Calibri" w:cs="Calibri"/>
                <w:color w:val="000000"/>
              </w:rPr>
              <w:pPrChange w:id="823" w:author="William Lamb" w:date="2018-11-13T13:16:00Z">
                <w:pPr>
                  <w:spacing w:after="0" w:line="360" w:lineRule="auto"/>
                </w:pPr>
              </w:pPrChange>
            </w:pPr>
            <w:del w:id="82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scs.2016.01.004","ISBN":"2210-6707","ISSN":"22106707","abstract":"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author":[{"dropping-particle":"","family":"Kwan","given":"Soo Chen","non-dropping-particle":"","parse-names":false,"suffix":""},{"dropping-particle":"","family":"Hashim","given":"Jamal Hisham","non-dropping-particle":"","parse-names":false,"suffix":""}],"container-title":"Sustainable Cities and Society","id":"ITEM-1","issued":{"date-parts":[["2016"]]},"page":"11-18","publisher":"Elsevier B.V.","title":"A review on co-benefits of mass public transportation in climate change mitigation","type":"article-journal","volume":"22"},"uris":["http://www.mendeley.com/documents/?uuid=2182f544-8455-4368-bbfd-79cea78e5b13"]}],"mendeley":{"formattedCitation":"&lt;sup&gt;40&lt;/sup&gt;","plainTextFormattedCitation":"40","previouslyFormattedCitation":"&lt;sup&gt;39&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40</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77D010AB" w14:textId="0D8F4E81" w:rsidTr="00176007">
        <w:trPr>
          <w:trHeight w:val="624"/>
          <w:del w:id="825" w:author="William Lamb" w:date="2018-11-13T13:16:00Z"/>
        </w:trPr>
        <w:tc>
          <w:tcPr>
            <w:tcW w:w="5529" w:type="dxa"/>
            <w:shd w:val="clear" w:color="auto" w:fill="auto"/>
            <w:noWrap/>
            <w:hideMark/>
          </w:tcPr>
          <w:p w14:paraId="4C359E0E" w14:textId="01524A8A" w:rsidR="006C64A3" w:rsidRPr="00E00E4C" w:rsidDel="000458BE" w:rsidRDefault="006C64A3">
            <w:pPr>
              <w:spacing w:line="480" w:lineRule="auto"/>
              <w:rPr>
                <w:del w:id="826" w:author="William Lamb" w:date="2018-11-13T13:16:00Z"/>
                <w:rFonts w:ascii="Calibri" w:eastAsia="Times New Roman" w:hAnsi="Calibri" w:cs="Calibri"/>
                <w:color w:val="000000"/>
              </w:rPr>
              <w:pPrChange w:id="827" w:author="William Lamb" w:date="2018-11-13T13:16:00Z">
                <w:pPr>
                  <w:spacing w:after="0" w:line="360" w:lineRule="auto"/>
                </w:pPr>
              </w:pPrChange>
            </w:pPr>
            <w:del w:id="828" w:author="William Lamb" w:date="2018-11-13T13:16:00Z">
              <w:r w:rsidRPr="00E00E4C" w:rsidDel="000458BE">
                <w:rPr>
                  <w:rFonts w:ascii="Calibri" w:eastAsia="Times New Roman" w:hAnsi="Calibri" w:cs="Calibri"/>
                  <w:color w:val="000000"/>
                </w:rPr>
                <w:delText>What do we know about the study of distributed generation policies and regulations in the Americas? A systematic review of literature</w:delText>
              </w:r>
            </w:del>
          </w:p>
        </w:tc>
        <w:tc>
          <w:tcPr>
            <w:tcW w:w="2402" w:type="dxa"/>
            <w:shd w:val="clear" w:color="auto" w:fill="auto"/>
            <w:noWrap/>
            <w:hideMark/>
          </w:tcPr>
          <w:p w14:paraId="3FFD69C9" w14:textId="5276AD9A" w:rsidR="006C64A3" w:rsidRPr="00E00E4C" w:rsidDel="000458BE" w:rsidRDefault="006C64A3">
            <w:pPr>
              <w:spacing w:line="480" w:lineRule="auto"/>
              <w:rPr>
                <w:del w:id="829" w:author="William Lamb" w:date="2018-11-13T13:16:00Z"/>
                <w:rFonts w:ascii="Calibri" w:eastAsia="Times New Roman" w:hAnsi="Calibri" w:cs="Calibri"/>
                <w:color w:val="000000"/>
              </w:rPr>
              <w:pPrChange w:id="830" w:author="William Lamb" w:date="2018-11-13T13:16:00Z">
                <w:pPr>
                  <w:spacing w:after="0" w:line="360" w:lineRule="auto"/>
                </w:pPr>
              </w:pPrChange>
            </w:pPr>
            <w:del w:id="831" w:author="William Lamb" w:date="2018-11-13T13:16:00Z">
              <w:r w:rsidRPr="00E00E4C" w:rsidDel="000458BE">
                <w:rPr>
                  <w:rFonts w:ascii="Calibri" w:eastAsia="Times New Roman" w:hAnsi="Calibri" w:cs="Calibri"/>
                  <w:color w:val="000000"/>
                </w:rPr>
                <w:delText>Bibliometric</w:delText>
              </w:r>
              <w:r w:rsidDel="000458BE">
                <w:rPr>
                  <w:rFonts w:ascii="Calibri" w:eastAsia="Times New Roman" w:hAnsi="Calibri" w:cs="Calibri"/>
                  <w:color w:val="000000"/>
                </w:rPr>
                <w:delText xml:space="preserve"> study</w:delText>
              </w:r>
            </w:del>
          </w:p>
        </w:tc>
        <w:tc>
          <w:tcPr>
            <w:tcW w:w="1141" w:type="dxa"/>
          </w:tcPr>
          <w:p w14:paraId="7D38F3C7" w14:textId="7C596BF3" w:rsidR="006C64A3" w:rsidRPr="003F6172" w:rsidDel="000458BE" w:rsidRDefault="006C64A3">
            <w:pPr>
              <w:spacing w:line="480" w:lineRule="auto"/>
              <w:rPr>
                <w:del w:id="832" w:author="William Lamb" w:date="2018-11-13T13:16:00Z"/>
                <w:rFonts w:ascii="Calibri" w:eastAsia="Times New Roman" w:hAnsi="Calibri" w:cs="Calibri"/>
                <w:color w:val="000000"/>
              </w:rPr>
              <w:pPrChange w:id="833" w:author="William Lamb" w:date="2018-11-13T13:16:00Z">
                <w:pPr>
                  <w:spacing w:after="0" w:line="360" w:lineRule="auto"/>
                </w:pPr>
              </w:pPrChange>
            </w:pPr>
            <w:del w:id="83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mendeley":{"formattedCitation":"&lt;sup&gt;41&lt;/sup&gt;","plainTextFormattedCitation":"41","previouslyFormattedCitation":"&lt;sup&gt;40&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41</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44B8F625" w14:textId="65772AD5" w:rsidTr="00176007">
        <w:trPr>
          <w:trHeight w:val="624"/>
          <w:del w:id="835" w:author="William Lamb" w:date="2018-11-13T13:16:00Z"/>
        </w:trPr>
        <w:tc>
          <w:tcPr>
            <w:tcW w:w="5529" w:type="dxa"/>
            <w:shd w:val="clear" w:color="auto" w:fill="auto"/>
            <w:noWrap/>
            <w:hideMark/>
          </w:tcPr>
          <w:p w14:paraId="51029E00" w14:textId="4DC35CD7" w:rsidR="006C64A3" w:rsidRPr="00E00E4C" w:rsidDel="000458BE" w:rsidRDefault="006C64A3">
            <w:pPr>
              <w:spacing w:line="480" w:lineRule="auto"/>
              <w:rPr>
                <w:del w:id="836" w:author="William Lamb" w:date="2018-11-13T13:16:00Z"/>
                <w:rFonts w:ascii="Calibri" w:eastAsia="Times New Roman" w:hAnsi="Calibri" w:cs="Calibri"/>
                <w:color w:val="000000"/>
              </w:rPr>
              <w:pPrChange w:id="837" w:author="William Lamb" w:date="2018-11-13T13:16:00Z">
                <w:pPr>
                  <w:spacing w:after="0" w:line="360" w:lineRule="auto"/>
                </w:pPr>
              </w:pPrChange>
            </w:pPr>
            <w:del w:id="838" w:author="William Lamb" w:date="2018-11-13T13:16:00Z">
              <w:r w:rsidRPr="00E00E4C" w:rsidDel="000458BE">
                <w:rPr>
                  <w:rFonts w:ascii="Calibri" w:eastAsia="Times New Roman" w:hAnsi="Calibri" w:cs="Calibri"/>
                  <w:color w:val="000000"/>
                </w:rPr>
                <w:delText>Co-benefits of greenhouse gas mitigation: a review and classification by type, mitigation sector, and geography</w:delText>
              </w:r>
            </w:del>
          </w:p>
        </w:tc>
        <w:tc>
          <w:tcPr>
            <w:tcW w:w="2402" w:type="dxa"/>
            <w:shd w:val="clear" w:color="auto" w:fill="auto"/>
            <w:noWrap/>
            <w:hideMark/>
          </w:tcPr>
          <w:p w14:paraId="6C744CF3" w14:textId="425A4115" w:rsidR="006C64A3" w:rsidRPr="00E00E4C" w:rsidDel="000458BE" w:rsidRDefault="006C64A3">
            <w:pPr>
              <w:spacing w:line="480" w:lineRule="auto"/>
              <w:rPr>
                <w:del w:id="839" w:author="William Lamb" w:date="2018-11-13T13:16:00Z"/>
                <w:rFonts w:ascii="Calibri" w:eastAsia="Times New Roman" w:hAnsi="Calibri" w:cs="Calibri"/>
                <w:color w:val="000000"/>
              </w:rPr>
              <w:pPrChange w:id="840" w:author="William Lamb" w:date="2018-11-13T13:16:00Z">
                <w:pPr>
                  <w:spacing w:after="0" w:line="360" w:lineRule="auto"/>
                </w:pPr>
              </w:pPrChange>
            </w:pPr>
            <w:del w:id="841" w:author="William Lamb" w:date="2018-11-13T13:16:00Z">
              <w:r w:rsidRPr="00E00E4C" w:rsidDel="000458BE">
                <w:rPr>
                  <w:rFonts w:ascii="Calibri" w:eastAsia="Times New Roman" w:hAnsi="Calibri" w:cs="Calibri"/>
                  <w:color w:val="000000"/>
                </w:rPr>
                <w:delText>Bibliometric</w:delText>
              </w:r>
              <w:r w:rsidDel="000458BE">
                <w:rPr>
                  <w:rFonts w:ascii="Calibri" w:eastAsia="Times New Roman" w:hAnsi="Calibri" w:cs="Calibri"/>
                  <w:color w:val="000000"/>
                </w:rPr>
                <w:delText xml:space="preserve"> study</w:delText>
              </w:r>
              <w:r w:rsidRPr="00E00E4C" w:rsidDel="000458BE">
                <w:rPr>
                  <w:rFonts w:ascii="Calibri" w:eastAsia="Times New Roman" w:hAnsi="Calibri" w:cs="Calibri"/>
                  <w:color w:val="000000"/>
                </w:rPr>
                <w:delText xml:space="preserve"> </w:delText>
              </w:r>
              <w:r w:rsidDel="000458BE">
                <w:rPr>
                  <w:rFonts w:ascii="Calibri" w:eastAsia="Times New Roman" w:hAnsi="Calibri" w:cs="Calibri"/>
                  <w:color w:val="000000"/>
                </w:rPr>
                <w:delText>&amp;</w:delText>
              </w:r>
              <w:r w:rsidRPr="00E00E4C" w:rsidDel="000458BE">
                <w:rPr>
                  <w:rFonts w:ascii="Calibri" w:eastAsia="Times New Roman" w:hAnsi="Calibri" w:cs="Calibri"/>
                  <w:color w:val="000000"/>
                </w:rPr>
                <w:delText xml:space="preserve"> narrative review</w:delText>
              </w:r>
            </w:del>
          </w:p>
        </w:tc>
        <w:tc>
          <w:tcPr>
            <w:tcW w:w="1141" w:type="dxa"/>
          </w:tcPr>
          <w:p w14:paraId="00455FE3" w14:textId="6DB21FB4" w:rsidR="006C64A3" w:rsidRPr="003F6172" w:rsidDel="000458BE" w:rsidRDefault="006C64A3">
            <w:pPr>
              <w:spacing w:line="480" w:lineRule="auto"/>
              <w:rPr>
                <w:del w:id="842" w:author="William Lamb" w:date="2018-11-13T13:16:00Z"/>
                <w:rFonts w:ascii="Calibri" w:eastAsia="Times New Roman" w:hAnsi="Calibri" w:cs="Calibri"/>
                <w:color w:val="000000"/>
              </w:rPr>
              <w:pPrChange w:id="843" w:author="William Lamb" w:date="2018-11-13T13:16:00Z">
                <w:pPr>
                  <w:spacing w:after="0" w:line="360" w:lineRule="auto"/>
                </w:pPr>
              </w:pPrChange>
            </w:pPr>
            <w:del w:id="84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1","issue":"123001","issued":{"date-parts":[["2018"]]},"title":"Co-benefits of greenhouse gas mitigation: a review and classification by type, mitigation sector, and geography","type":"article-journal","volume":"12"},"uris":["http://www.mendeley.com/documents/?uuid=1d9ff824-9678-401e-bafd-0d07ef29154e"]}],"mendeley":{"formattedCitation":"&lt;sup&gt;42&lt;/sup&gt;","plainTextFormattedCitation":"42","previouslyFormattedCitation":"&lt;sup&gt;41&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42</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2032FFE1" w14:textId="76AF7E04" w:rsidTr="00176007">
        <w:trPr>
          <w:trHeight w:val="624"/>
          <w:del w:id="845" w:author="William Lamb" w:date="2018-11-13T13:16:00Z"/>
        </w:trPr>
        <w:tc>
          <w:tcPr>
            <w:tcW w:w="5529" w:type="dxa"/>
            <w:shd w:val="clear" w:color="auto" w:fill="auto"/>
            <w:noWrap/>
            <w:hideMark/>
          </w:tcPr>
          <w:p w14:paraId="39B52628" w14:textId="1E6D0FE0" w:rsidR="006C64A3" w:rsidRPr="00E00E4C" w:rsidDel="000458BE" w:rsidRDefault="006C64A3">
            <w:pPr>
              <w:spacing w:line="480" w:lineRule="auto"/>
              <w:rPr>
                <w:del w:id="846" w:author="William Lamb" w:date="2018-11-13T13:16:00Z"/>
                <w:rFonts w:ascii="Calibri" w:eastAsia="Times New Roman" w:hAnsi="Calibri" w:cs="Calibri"/>
                <w:color w:val="000000"/>
              </w:rPr>
              <w:pPrChange w:id="847" w:author="William Lamb" w:date="2018-11-13T13:16:00Z">
                <w:pPr>
                  <w:spacing w:after="0" w:line="360" w:lineRule="auto"/>
                </w:pPr>
              </w:pPrChange>
            </w:pPr>
            <w:del w:id="848" w:author="William Lamb" w:date="2018-11-13T13:16:00Z">
              <w:r w:rsidRPr="00E00E4C" w:rsidDel="000458BE">
                <w:rPr>
                  <w:rFonts w:ascii="Calibri" w:eastAsia="Times New Roman" w:hAnsi="Calibri" w:cs="Calibri"/>
                  <w:color w:val="000000"/>
                </w:rPr>
                <w:delText>Benefits of green roofs: A systematic review of the evidence for three ecosystem services</w:delText>
              </w:r>
            </w:del>
          </w:p>
        </w:tc>
        <w:tc>
          <w:tcPr>
            <w:tcW w:w="2402" w:type="dxa"/>
            <w:shd w:val="clear" w:color="auto" w:fill="auto"/>
            <w:noWrap/>
            <w:hideMark/>
          </w:tcPr>
          <w:p w14:paraId="758591B0" w14:textId="72BF2CBE" w:rsidR="006C64A3" w:rsidRPr="00E00E4C" w:rsidDel="000458BE" w:rsidRDefault="006C64A3">
            <w:pPr>
              <w:spacing w:line="480" w:lineRule="auto"/>
              <w:rPr>
                <w:del w:id="849" w:author="William Lamb" w:date="2018-11-13T13:16:00Z"/>
                <w:rFonts w:ascii="Calibri" w:eastAsia="Times New Roman" w:hAnsi="Calibri" w:cs="Calibri"/>
                <w:color w:val="000000"/>
              </w:rPr>
              <w:pPrChange w:id="850" w:author="William Lamb" w:date="2018-11-13T13:16:00Z">
                <w:pPr>
                  <w:spacing w:after="0" w:line="360" w:lineRule="auto"/>
                </w:pPr>
              </w:pPrChange>
            </w:pPr>
            <w:del w:id="851" w:author="William Lamb" w:date="2018-11-13T13:16:00Z">
              <w:r w:rsidRPr="00E00E4C" w:rsidDel="000458BE">
                <w:rPr>
                  <w:rFonts w:ascii="Calibri" w:eastAsia="Times New Roman" w:hAnsi="Calibri" w:cs="Calibri"/>
                  <w:color w:val="000000"/>
                </w:rPr>
                <w:delText>Quantitative synthesis</w:delText>
              </w:r>
            </w:del>
          </w:p>
        </w:tc>
        <w:tc>
          <w:tcPr>
            <w:tcW w:w="1141" w:type="dxa"/>
          </w:tcPr>
          <w:p w14:paraId="3741B47F" w14:textId="783A7BE2" w:rsidR="006C64A3" w:rsidRPr="003F6172" w:rsidDel="000458BE" w:rsidRDefault="006C64A3">
            <w:pPr>
              <w:spacing w:line="480" w:lineRule="auto"/>
              <w:rPr>
                <w:del w:id="852" w:author="William Lamb" w:date="2018-11-13T13:16:00Z"/>
                <w:rFonts w:ascii="Calibri" w:eastAsia="Times New Roman" w:hAnsi="Calibri" w:cs="Calibri"/>
                <w:color w:val="000000"/>
              </w:rPr>
              <w:pPrChange w:id="853" w:author="William Lamb" w:date="2018-11-13T13:16:00Z">
                <w:pPr>
                  <w:spacing w:after="0" w:line="360" w:lineRule="auto"/>
                </w:pPr>
              </w:pPrChange>
            </w:pPr>
            <w:del w:id="85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mendeley":{"formattedCitation":"&lt;sup&gt;32&lt;/sup&gt;","plainTextFormattedCitation":"32","previouslyFormattedCitation":"&lt;sup&gt;31&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2</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7C2F3D2E" w14:textId="115689AD" w:rsidTr="00176007">
        <w:trPr>
          <w:trHeight w:val="624"/>
          <w:del w:id="855" w:author="William Lamb" w:date="2018-11-13T13:16:00Z"/>
        </w:trPr>
        <w:tc>
          <w:tcPr>
            <w:tcW w:w="5529" w:type="dxa"/>
            <w:shd w:val="clear" w:color="auto" w:fill="auto"/>
            <w:noWrap/>
            <w:hideMark/>
          </w:tcPr>
          <w:p w14:paraId="11CFFB3D" w14:textId="45825577" w:rsidR="006C64A3" w:rsidRPr="00E00E4C" w:rsidDel="000458BE" w:rsidRDefault="006C64A3">
            <w:pPr>
              <w:spacing w:line="480" w:lineRule="auto"/>
              <w:rPr>
                <w:del w:id="856" w:author="William Lamb" w:date="2018-11-13T13:16:00Z"/>
                <w:rFonts w:ascii="Calibri" w:eastAsia="Times New Roman" w:hAnsi="Calibri" w:cs="Calibri"/>
                <w:color w:val="000000"/>
              </w:rPr>
              <w:pPrChange w:id="857" w:author="William Lamb" w:date="2018-11-13T13:16:00Z">
                <w:pPr>
                  <w:spacing w:after="0" w:line="360" w:lineRule="auto"/>
                </w:pPr>
              </w:pPrChange>
            </w:pPr>
            <w:del w:id="858" w:author="William Lamb" w:date="2018-11-13T13:16:00Z">
              <w:r w:rsidRPr="00E00E4C" w:rsidDel="000458BE">
                <w:rPr>
                  <w:rFonts w:ascii="Calibri" w:eastAsia="Times New Roman" w:hAnsi="Calibri" w:cs="Calibri"/>
                  <w:color w:val="000000"/>
                </w:rPr>
                <w:delText>Assessing the success of electricity demand response programs: A meta-analysis</w:delText>
              </w:r>
            </w:del>
          </w:p>
        </w:tc>
        <w:tc>
          <w:tcPr>
            <w:tcW w:w="2402" w:type="dxa"/>
            <w:shd w:val="clear" w:color="auto" w:fill="auto"/>
            <w:noWrap/>
            <w:hideMark/>
          </w:tcPr>
          <w:p w14:paraId="72E5FD31" w14:textId="3AC34E85" w:rsidR="006C64A3" w:rsidRPr="00E00E4C" w:rsidDel="000458BE" w:rsidRDefault="006C64A3">
            <w:pPr>
              <w:spacing w:line="480" w:lineRule="auto"/>
              <w:rPr>
                <w:del w:id="859" w:author="William Lamb" w:date="2018-11-13T13:16:00Z"/>
                <w:rFonts w:ascii="Calibri" w:eastAsia="Times New Roman" w:hAnsi="Calibri" w:cs="Calibri"/>
                <w:color w:val="000000"/>
              </w:rPr>
              <w:pPrChange w:id="860" w:author="William Lamb" w:date="2018-11-13T13:16:00Z">
                <w:pPr>
                  <w:spacing w:after="0" w:line="360" w:lineRule="auto"/>
                </w:pPr>
              </w:pPrChange>
            </w:pPr>
            <w:del w:id="861" w:author="William Lamb" w:date="2018-11-13T13:16:00Z">
              <w:r w:rsidRPr="00E00E4C" w:rsidDel="000458BE">
                <w:rPr>
                  <w:rFonts w:ascii="Calibri" w:eastAsia="Times New Roman" w:hAnsi="Calibri" w:cs="Calibri"/>
                  <w:color w:val="000000"/>
                </w:rPr>
                <w:delText>Meta-analysis</w:delText>
              </w:r>
            </w:del>
          </w:p>
        </w:tc>
        <w:tc>
          <w:tcPr>
            <w:tcW w:w="1141" w:type="dxa"/>
          </w:tcPr>
          <w:p w14:paraId="5E0664C9" w14:textId="44307071" w:rsidR="006C64A3" w:rsidRPr="003F6172" w:rsidDel="000458BE" w:rsidRDefault="006C64A3">
            <w:pPr>
              <w:spacing w:line="480" w:lineRule="auto"/>
              <w:rPr>
                <w:del w:id="862" w:author="William Lamb" w:date="2018-11-13T13:16:00Z"/>
                <w:rFonts w:ascii="Calibri" w:eastAsia="Times New Roman" w:hAnsi="Calibri" w:cs="Calibri"/>
                <w:color w:val="000000"/>
              </w:rPr>
              <w:pPrChange w:id="863" w:author="William Lamb" w:date="2018-11-13T13:16:00Z">
                <w:pPr>
                  <w:spacing w:after="0" w:line="360" w:lineRule="auto"/>
                </w:pPr>
              </w:pPrChange>
            </w:pPr>
            <w:del w:id="86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31&lt;/sup&gt;","plainTextFormattedCitation":"31","previouslyFormattedCitation":"&lt;sup&gt;30&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1</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r w:rsidR="00CB249E" w:rsidRPr="00E00E4C" w:rsidDel="000458BE" w14:paraId="5AEB4996" w14:textId="549A7037" w:rsidTr="00176007">
        <w:trPr>
          <w:trHeight w:val="624"/>
          <w:del w:id="865" w:author="William Lamb" w:date="2018-11-13T13:16:00Z"/>
        </w:trPr>
        <w:tc>
          <w:tcPr>
            <w:tcW w:w="5529" w:type="dxa"/>
            <w:tcBorders>
              <w:bottom w:val="single" w:sz="4" w:space="0" w:color="auto"/>
            </w:tcBorders>
            <w:shd w:val="clear" w:color="auto" w:fill="auto"/>
            <w:noWrap/>
            <w:hideMark/>
          </w:tcPr>
          <w:p w14:paraId="46A43B4F" w14:textId="3FEC7788" w:rsidR="006C64A3" w:rsidRPr="00E00E4C" w:rsidDel="000458BE" w:rsidRDefault="006C64A3">
            <w:pPr>
              <w:spacing w:line="480" w:lineRule="auto"/>
              <w:rPr>
                <w:del w:id="866" w:author="William Lamb" w:date="2018-11-13T13:16:00Z"/>
                <w:rFonts w:ascii="Calibri" w:eastAsia="Times New Roman" w:hAnsi="Calibri" w:cs="Calibri"/>
                <w:color w:val="000000"/>
              </w:rPr>
              <w:pPrChange w:id="867" w:author="William Lamb" w:date="2018-11-13T13:16:00Z">
                <w:pPr>
                  <w:spacing w:after="0" w:line="360" w:lineRule="auto"/>
                </w:pPr>
              </w:pPrChange>
            </w:pPr>
            <w:del w:id="868" w:author="William Lamb" w:date="2018-11-13T13:16:00Z">
              <w:r w:rsidRPr="00E00E4C" w:rsidDel="000458BE">
                <w:rPr>
                  <w:rFonts w:ascii="Calibri" w:eastAsia="Times New Roman" w:hAnsi="Calibri" w:cs="Calibri"/>
                  <w:color w:val="000000"/>
                </w:rPr>
                <w:delText>The economic benefits and costs of trees in urban forest stewardship: A systematic review</w:delText>
              </w:r>
            </w:del>
          </w:p>
        </w:tc>
        <w:tc>
          <w:tcPr>
            <w:tcW w:w="2402" w:type="dxa"/>
            <w:tcBorders>
              <w:bottom w:val="single" w:sz="4" w:space="0" w:color="auto"/>
            </w:tcBorders>
            <w:shd w:val="clear" w:color="auto" w:fill="auto"/>
            <w:noWrap/>
            <w:hideMark/>
          </w:tcPr>
          <w:p w14:paraId="25842E27" w14:textId="07542CC7" w:rsidR="006C64A3" w:rsidRPr="00E00E4C" w:rsidDel="000458BE" w:rsidRDefault="006C64A3">
            <w:pPr>
              <w:spacing w:line="480" w:lineRule="auto"/>
              <w:rPr>
                <w:del w:id="869" w:author="William Lamb" w:date="2018-11-13T13:16:00Z"/>
                <w:rFonts w:ascii="Calibri" w:eastAsia="Times New Roman" w:hAnsi="Calibri" w:cs="Calibri"/>
                <w:color w:val="000000"/>
              </w:rPr>
              <w:pPrChange w:id="870" w:author="William Lamb" w:date="2018-11-13T13:16:00Z">
                <w:pPr>
                  <w:keepNext/>
                  <w:spacing w:after="0" w:line="360" w:lineRule="auto"/>
                </w:pPr>
              </w:pPrChange>
            </w:pPr>
            <w:del w:id="871" w:author="William Lamb" w:date="2018-11-13T13:16:00Z">
              <w:r w:rsidRPr="00E00E4C" w:rsidDel="000458BE">
                <w:rPr>
                  <w:rFonts w:ascii="Calibri" w:eastAsia="Times New Roman" w:hAnsi="Calibri" w:cs="Calibri"/>
                  <w:color w:val="000000"/>
                </w:rPr>
                <w:delText>Bibliometric</w:delText>
              </w:r>
              <w:r w:rsidDel="000458BE">
                <w:rPr>
                  <w:rFonts w:ascii="Calibri" w:eastAsia="Times New Roman" w:hAnsi="Calibri" w:cs="Calibri"/>
                  <w:color w:val="000000"/>
                </w:rPr>
                <w:delText xml:space="preserve"> study</w:delText>
              </w:r>
              <w:r w:rsidRPr="00E00E4C" w:rsidDel="000458BE">
                <w:rPr>
                  <w:rFonts w:ascii="Calibri" w:eastAsia="Times New Roman" w:hAnsi="Calibri" w:cs="Calibri"/>
                  <w:color w:val="000000"/>
                </w:rPr>
                <w:delText>, quantitative synthesis</w:delText>
              </w:r>
              <w:r w:rsidDel="000458BE">
                <w:rPr>
                  <w:rFonts w:ascii="Calibri" w:eastAsia="Times New Roman" w:hAnsi="Calibri" w:cs="Calibri"/>
                  <w:color w:val="000000"/>
                </w:rPr>
                <w:delText xml:space="preserve"> &amp;</w:delText>
              </w:r>
              <w:r w:rsidRPr="00E00E4C" w:rsidDel="000458BE">
                <w:rPr>
                  <w:rFonts w:ascii="Calibri" w:eastAsia="Times New Roman" w:hAnsi="Calibri" w:cs="Calibri"/>
                  <w:color w:val="000000"/>
                </w:rPr>
                <w:delText xml:space="preserve"> narrative review</w:delText>
              </w:r>
            </w:del>
          </w:p>
        </w:tc>
        <w:tc>
          <w:tcPr>
            <w:tcW w:w="1141" w:type="dxa"/>
            <w:tcBorders>
              <w:bottom w:val="single" w:sz="4" w:space="0" w:color="auto"/>
            </w:tcBorders>
          </w:tcPr>
          <w:p w14:paraId="01E5606D" w14:textId="5D20F66C" w:rsidR="006C64A3" w:rsidRPr="003F6172" w:rsidDel="000458BE" w:rsidRDefault="006C64A3">
            <w:pPr>
              <w:spacing w:line="480" w:lineRule="auto"/>
              <w:rPr>
                <w:del w:id="872" w:author="William Lamb" w:date="2018-11-13T13:16:00Z"/>
                <w:rFonts w:ascii="Calibri" w:eastAsia="Times New Roman" w:hAnsi="Calibri" w:cs="Calibri"/>
                <w:color w:val="000000"/>
              </w:rPr>
              <w:pPrChange w:id="873" w:author="William Lamb" w:date="2018-11-13T13:16:00Z">
                <w:pPr>
                  <w:keepNext/>
                  <w:spacing w:after="0" w:line="360" w:lineRule="auto"/>
                </w:pPr>
              </w:pPrChange>
            </w:pPr>
            <w:del w:id="874" w:author="William Lamb" w:date="2018-11-13T13:16:00Z">
              <w:r w:rsidRPr="003F6172" w:rsidDel="000458BE">
                <w:rPr>
                  <w:rFonts w:ascii="Calibri" w:eastAsia="Times New Roman" w:hAnsi="Calibri" w:cs="Calibri"/>
                  <w:color w:val="000000"/>
                </w:rPr>
                <w:delText>[</w:delText>
              </w:r>
              <w:r w:rsidRPr="003F6172" w:rsidDel="000458BE">
                <w:rPr>
                  <w:rFonts w:ascii="Calibri" w:eastAsia="Times New Roman" w:hAnsi="Calibri" w:cs="Calibri"/>
                  <w:color w:val="000000"/>
                </w:rPr>
                <w:fldChar w:fldCharType="begin" w:fldLock="1"/>
              </w:r>
              <w:r w:rsidR="00422FA9" w:rsidDel="000458BE">
                <w:rPr>
                  <w:rFonts w:ascii="Calibri" w:eastAsia="Times New Roman" w:hAnsi="Calibri" w:cs="Calibri"/>
                  <w:color w:val="000000"/>
                </w:rPr>
                <w:delInstrText>ADDIN CSL_CITATION {"citationItems":[{"id":"ITEM-1","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1","issue":"August 2017","issued":{"date-parts":[["2018"]]},"page":"162-170","title":"The economic benefits and costs of trees in urban forest stewardship: A systematic review","type":"article-journal","volume":"29"},"uris":["http://www.mendeley.com/documents/?uuid=39dc2480-a9f2-47aa-87fb-1fca6101c89b"]}],"mendeley":{"formattedCitation":"&lt;sup&gt;33&lt;/sup&gt;","plainTextFormattedCitation":"33","previouslyFormattedCitation":"&lt;sup&gt;32&lt;/sup&gt;"},"properties":{"noteIndex":0},"schema":"https://github.com/citation-style-language/schema/raw/master/csl-citation.json"}</w:delInstrText>
              </w:r>
              <w:r w:rsidRPr="003F6172" w:rsidDel="000458BE">
                <w:rPr>
                  <w:rFonts w:ascii="Calibri" w:eastAsia="Times New Roman" w:hAnsi="Calibri" w:cs="Calibri"/>
                  <w:color w:val="000000"/>
                </w:rPr>
                <w:fldChar w:fldCharType="separate"/>
              </w:r>
              <w:r w:rsidR="00422FA9" w:rsidRPr="00422FA9" w:rsidDel="000458BE">
                <w:rPr>
                  <w:rFonts w:ascii="Calibri" w:eastAsia="Times New Roman" w:hAnsi="Calibri" w:cs="Calibri"/>
                  <w:noProof/>
                  <w:color w:val="000000"/>
                  <w:vertAlign w:val="superscript"/>
                </w:rPr>
                <w:delText>33</w:delText>
              </w:r>
              <w:r w:rsidRPr="003F6172" w:rsidDel="000458BE">
                <w:rPr>
                  <w:rFonts w:ascii="Calibri" w:eastAsia="Times New Roman" w:hAnsi="Calibri" w:cs="Calibri"/>
                  <w:color w:val="000000"/>
                </w:rPr>
                <w:fldChar w:fldCharType="end"/>
              </w:r>
              <w:r w:rsidRPr="003F6172" w:rsidDel="000458BE">
                <w:rPr>
                  <w:rFonts w:ascii="Calibri" w:eastAsia="Times New Roman" w:hAnsi="Calibri" w:cs="Calibri"/>
                  <w:color w:val="000000"/>
                </w:rPr>
                <w:delText>]</w:delText>
              </w:r>
            </w:del>
          </w:p>
        </w:tc>
      </w:tr>
    </w:tbl>
    <w:p w14:paraId="255AD713" w14:textId="0670474B" w:rsidR="000C2710" w:rsidDel="000458BE" w:rsidRDefault="00DC5918">
      <w:pPr>
        <w:spacing w:line="480" w:lineRule="auto"/>
        <w:rPr>
          <w:del w:id="875" w:author="William Lamb" w:date="2018-11-13T13:16:00Z"/>
          <w:rFonts w:ascii="Calibri" w:eastAsia="Calibri" w:hAnsi="Calibri" w:cs="Calibri"/>
        </w:rPr>
        <w:pPrChange w:id="876" w:author="William Lamb" w:date="2018-11-13T13:16:00Z">
          <w:pPr>
            <w:pStyle w:val="Caption"/>
            <w:spacing w:line="480" w:lineRule="auto"/>
          </w:pPr>
        </w:pPrChange>
      </w:pPr>
      <w:bookmarkStart w:id="877" w:name="_Ref512426317"/>
      <w:del w:id="878" w:author="William Lamb" w:date="2018-11-13T13:16:00Z">
        <w:r w:rsidRPr="00DC5918" w:rsidDel="000458BE">
          <w:rPr>
            <w:b/>
          </w:rPr>
          <w:delText xml:space="preserve">Table </w:delText>
        </w:r>
        <w:r w:rsidRPr="00DC5918" w:rsidDel="000458BE">
          <w:rPr>
            <w:b/>
          </w:rPr>
          <w:fldChar w:fldCharType="begin"/>
        </w:r>
        <w:r w:rsidRPr="00DC5918" w:rsidDel="000458BE">
          <w:rPr>
            <w:b/>
          </w:rPr>
          <w:delInstrText xml:space="preserve"> SEQ Table \* ARABIC </w:delInstrText>
        </w:r>
        <w:r w:rsidRPr="00DC5918" w:rsidDel="000458BE">
          <w:rPr>
            <w:b/>
          </w:rPr>
          <w:fldChar w:fldCharType="separate"/>
        </w:r>
        <w:r w:rsidR="00C574DD" w:rsidDel="000458BE">
          <w:rPr>
            <w:b/>
            <w:noProof/>
          </w:rPr>
          <w:delText>1</w:delText>
        </w:r>
        <w:r w:rsidRPr="00DC5918" w:rsidDel="000458BE">
          <w:rPr>
            <w:b/>
          </w:rPr>
          <w:fldChar w:fldCharType="end"/>
        </w:r>
        <w:bookmarkEnd w:id="877"/>
        <w:r w:rsidRPr="00DC5918" w:rsidDel="000458BE">
          <w:rPr>
            <w:b/>
          </w:rPr>
          <w:delText xml:space="preserve">: </w:delText>
        </w:r>
        <w:r w:rsidR="003F6172" w:rsidDel="000458BE">
          <w:rPr>
            <w:b/>
          </w:rPr>
          <w:delText>Systematic</w:delText>
        </w:r>
        <w:r w:rsidRPr="00DC5918" w:rsidDel="000458BE">
          <w:rPr>
            <w:b/>
          </w:rPr>
          <w:delText xml:space="preserve"> reviews of urban climate change mitigation.</w:delText>
        </w:r>
        <w:r w:rsidDel="000458BE">
          <w:delText xml:space="preserve"> The minimum criteria for a ‘</w:delText>
        </w:r>
        <w:r w:rsidR="003F6172" w:rsidDel="000458BE">
          <w:delText>systematic</w:delText>
        </w:r>
        <w:r w:rsidDel="000458BE">
          <w:delText xml:space="preserve"> review’ </w:delText>
        </w:r>
        <w:r w:rsidR="003F6172" w:rsidDel="000458BE">
          <w:delText xml:space="preserve">here </w:delText>
        </w:r>
        <w:r w:rsidDel="000458BE">
          <w:delText xml:space="preserve">is the </w:delText>
        </w:r>
        <w:r w:rsidR="003F6172" w:rsidDel="000458BE">
          <w:delText>formal</w:delText>
        </w:r>
        <w:r w:rsidR="003003D2" w:rsidDel="000458BE">
          <w:delText xml:space="preserve"> </w:delText>
        </w:r>
        <w:r w:rsidDel="000458BE">
          <w:delText>selection of literature via a database search</w:delText>
        </w:r>
        <w:r w:rsidR="003F6172" w:rsidDel="000458BE">
          <w:delText xml:space="preserve"> query</w:delText>
        </w:r>
        <w:r w:rsidDel="000458BE">
          <w:delText>.</w:delText>
        </w:r>
        <w:r w:rsidR="003003D2" w:rsidDel="000458BE">
          <w:delText xml:space="preserve"> </w:delText>
        </w:r>
        <w:r w:rsidR="00AD6217" w:rsidDel="000458BE">
          <w:delText>Some reviews</w:delText>
        </w:r>
        <w:r w:rsidR="006C64A3" w:rsidDel="000458BE">
          <w:delText xml:space="preserve"> </w:delText>
        </w:r>
        <w:r w:rsidR="006C64A3" w:rsidRPr="001500E5" w:rsidDel="000458BE">
          <w:delText>(</w:delText>
        </w:r>
        <w:r w:rsidR="006C64A3" w:rsidRPr="001500E5" w:rsidDel="000458BE">
          <w:fldChar w:fldCharType="begin" w:fldLock="1"/>
        </w:r>
        <w:r w:rsidR="00422FA9" w:rsidDel="000458BE">
          <w:delInstrText>ADDIN CSL_CITATION {"citationItems":[{"id":"ITEM-1","itemData":{"DOI":"10.1016/j.rser.2016.11.129","ISBN":"1364-0321","ISSN":"18790690","abstract":"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author":[{"dropping-particle":"","family":"Garcez","given":"Catherine Aliana Gucciardi","non-dropping-particle":"","parse-names":false,"suffix":""}],"container-title":"Renewable and Sustainable Energy Reviews","id":"ITEM-1","issue":"November","issued":{"date-parts":[["2017"]]},"page":"1404-1416","publisher":"Elsevier","title":"What do we know about the study of distributed generation policies and regulations in the Americas? A systematic review of literature","type":"article-journal","volume":"75"},"uris":["http://www.mendeley.com/documents/?uuid=d9a46d87-f3fa-4d0f-b525-d87f811ad8d5"]},{"id":"ITEM-2","itemData":{"DOI":"10.1088/1748-9326/aaa9c6","author":[{"dropping-particle":"","family":"Deng","given":"Hong-Mei","non-dropping-particle":"","parse-names":false,"suffix":""},{"dropping-particle":"","family":"Liang","given":"Qiao-Mei","non-dropping-particle":"","parse-names":false,"suffix":""},{"dropping-particle":"","family":"Liu","given":"Li-Jing","non-dropping-particle":"","parse-names":false,"suffix":""},{"dropping-particle":"","family":"Anadon","given":"Laura Diaz","non-dropping-particle":"","parse-names":false,"suffix":""}],"container-title":"Environmental Research Letters2","id":"ITEM-2","issue":"123001","issued":{"date-parts":[["2018"]]},"title":"Co-benefits of greenhouse gas mitigation: a review and classification by type, mitigation sector, and geography","type":"article-journal","volume":"12"},"uris":["http://www.mendeley.com/documents/?uuid=1d9ff824-9678-401e-bafd-0d07ef29154e"]},{"id":"ITEM-3","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3","issue":"January 2017","issued":{"date-parts":[["2018"]]},"page":"110-117","publisher":"Elsevier","title":"Assessing the success of electricity demand response programs: A meta-analysis","type":"article-journal","volume":"40"},"uris":["http://www.mendeley.com/documents/?uuid=f8e0dab2-1ce9-4fe9-b2c5-cd30684ab29b"]}],"mendeley":{"formattedCitation":"&lt;sup&gt;31,41,42&lt;/sup&gt;","plainTextFormattedCitation":"31,41,42","previouslyFormattedCitation":"&lt;sup&gt;30,40,41&lt;/sup&gt;"},"properties":{"noteIndex":0},"schema":"https://github.com/citation-style-language/schema/raw/master/csl-citation.json"}</w:delInstrText>
        </w:r>
        <w:r w:rsidR="006C64A3" w:rsidRPr="001500E5" w:rsidDel="000458BE">
          <w:fldChar w:fldCharType="separate"/>
        </w:r>
        <w:r w:rsidR="00422FA9" w:rsidRPr="00422FA9" w:rsidDel="000458BE">
          <w:rPr>
            <w:i/>
            <w:noProof/>
            <w:vertAlign w:val="superscript"/>
          </w:rPr>
          <w:delText>31,41,42</w:delText>
        </w:r>
        <w:r w:rsidR="006C64A3" w:rsidRPr="001500E5" w:rsidDel="000458BE">
          <w:fldChar w:fldCharType="end"/>
        </w:r>
        <w:r w:rsidR="006C64A3" w:rsidRPr="001500E5" w:rsidDel="000458BE">
          <w:delText>)</w:delText>
        </w:r>
        <w:r w:rsidR="00AD6217" w:rsidRPr="001500E5" w:rsidDel="000458BE">
          <w:delText xml:space="preserve"> </w:delText>
        </w:r>
        <w:r w:rsidR="00AD6217" w:rsidDel="000458BE">
          <w:delText xml:space="preserve">focus on non-urban issues, but derive important conclusions for scientific learning at urban scale, and thus should be included in the relevant literature base on urban-scale climate change mitigation. </w:delText>
        </w:r>
        <w:r w:rsidR="003003D2" w:rsidDel="000458BE">
          <w:delText>See methods for our identification procedure.</w:delText>
        </w:r>
      </w:del>
    </w:p>
    <w:p w14:paraId="5B3EF251" w14:textId="055BCD98" w:rsidR="00973140" w:rsidDel="000458BE" w:rsidRDefault="00123B4E">
      <w:pPr>
        <w:spacing w:line="480" w:lineRule="auto"/>
        <w:rPr>
          <w:del w:id="879" w:author="William Lamb" w:date="2018-11-13T13:16:00Z"/>
          <w:rFonts w:ascii="Calibri" w:eastAsia="Calibri" w:hAnsi="Calibri" w:cs="Calibri"/>
        </w:rPr>
      </w:pPr>
      <w:del w:id="880" w:author="William Lamb" w:date="2018-11-13T13:16:00Z">
        <w:r w:rsidDel="000458BE">
          <w:rPr>
            <w:rFonts w:ascii="Calibri" w:eastAsia="Calibri" w:hAnsi="Calibri" w:cs="Calibri"/>
          </w:rPr>
          <w:delText xml:space="preserve">The dearth of </w:delText>
        </w:r>
        <w:r w:rsidR="00D723A7" w:rsidDel="000458BE">
          <w:rPr>
            <w:rFonts w:ascii="Calibri" w:eastAsia="Calibri" w:hAnsi="Calibri" w:cs="Calibri"/>
          </w:rPr>
          <w:delText xml:space="preserve">systematic </w:delText>
        </w:r>
        <w:r w:rsidDel="000458BE">
          <w:rPr>
            <w:rFonts w:ascii="Calibri" w:eastAsia="Calibri" w:hAnsi="Calibri" w:cs="Calibri"/>
          </w:rPr>
          <w:delText xml:space="preserve">reviews on urban case studies is consistent with the wider field of energy studies and climate change mitigation </w:delText>
        </w:r>
        <w:r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28&lt;/sup&gt;","plainTextFormattedCitation":"3,28","previouslyFormattedCitation":"&lt;sup&gt;3,27&lt;/sup&gt;"},"properties":{"noteIndex":0},"schema":"https://github.com/citation-style-language/schema/raw/master/csl-citation.json"}</w:delInstrText>
        </w:r>
        <w:r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3,28</w:delText>
        </w:r>
        <w:r w:rsidDel="000458BE">
          <w:rPr>
            <w:rFonts w:ascii="Calibri" w:eastAsia="Calibri" w:hAnsi="Calibri" w:cs="Calibri"/>
          </w:rPr>
          <w:fldChar w:fldCharType="end"/>
        </w:r>
        <w:r w:rsidDel="000458BE">
          <w:rPr>
            <w:rFonts w:ascii="Calibri" w:eastAsia="Calibri" w:hAnsi="Calibri" w:cs="Calibri"/>
          </w:rPr>
          <w:delText xml:space="preserve"> – and unsurprising given the challenge of varied case study methods, locations and scales. </w:delText>
        </w:r>
        <w:r w:rsidR="00B41EE8" w:rsidDel="000458BE">
          <w:rPr>
            <w:rFonts w:ascii="Calibri" w:eastAsia="Calibri" w:hAnsi="Calibri" w:cs="Calibri"/>
          </w:rPr>
          <w:delText xml:space="preserve">The </w:delText>
        </w:r>
        <w:r w:rsidR="00CB1B11" w:rsidDel="000458BE">
          <w:rPr>
            <w:rFonts w:ascii="Calibri" w:eastAsia="Calibri" w:hAnsi="Calibri" w:cs="Calibri"/>
          </w:rPr>
          <w:delText>nascent stage of comparative analysi</w:delText>
        </w:r>
        <w:r w:rsidR="00B41EE8" w:rsidDel="000458BE">
          <w:rPr>
            <w:rFonts w:ascii="Calibri" w:eastAsia="Calibri" w:hAnsi="Calibri" w:cs="Calibri"/>
          </w:rPr>
          <w:delText xml:space="preserve">s has been equally noted, making it difficult to assess best practices or policies </w:delText>
        </w:r>
        <w:r w:rsidR="00B22F9B" w:rsidDel="000458BE">
          <w:rPr>
            <w:rFonts w:ascii="Calibri" w:eastAsia="Calibri" w:hAnsi="Calibri" w:cs="Calibri"/>
          </w:rPr>
          <w:delText xml:space="preserve">across a large sample of cities </w:delText>
        </w:r>
        <w:r w:rsidR="00B41EE8"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author":[{"dropping-particle":"","family":"Advisory Committee for Environmental Research and Education","given":"","non-dropping-particle":"","parse-names":false,"suffix":""}],"id":"ITEM-2","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0,43&lt;/sup&gt;","plainTextFormattedCitation":"20,43","previouslyFormattedCitation":"&lt;sup&gt;20,42&lt;/sup&gt;"},"properties":{"noteIndex":0},"schema":"https://github.com/citation-style-language/schema/raw/master/csl-citation.json"}</w:delInstrText>
        </w:r>
        <w:r w:rsidR="00B41EE8"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20,43</w:delText>
        </w:r>
        <w:r w:rsidR="00B41EE8" w:rsidDel="000458BE">
          <w:rPr>
            <w:rFonts w:ascii="Calibri" w:eastAsia="Calibri" w:hAnsi="Calibri" w:cs="Calibri"/>
          </w:rPr>
          <w:fldChar w:fldCharType="end"/>
        </w:r>
        <w:r w:rsidR="00B41EE8" w:rsidDel="000458BE">
          <w:rPr>
            <w:rFonts w:ascii="Calibri" w:eastAsia="Calibri" w:hAnsi="Calibri" w:cs="Calibri"/>
          </w:rPr>
          <w:delText xml:space="preserve">. </w:delText>
        </w:r>
        <w:r w:rsidR="00745665" w:rsidDel="000458BE">
          <w:rPr>
            <w:rFonts w:ascii="Calibri" w:eastAsia="Calibri" w:hAnsi="Calibri" w:cs="Calibri"/>
          </w:rPr>
          <w:delText xml:space="preserve">While </w:delText>
        </w:r>
        <w:r w:rsidR="001A6A89" w:rsidDel="000458BE">
          <w:rPr>
            <w:rFonts w:ascii="Calibri" w:eastAsia="Calibri" w:hAnsi="Calibri" w:cs="Calibri"/>
          </w:rPr>
          <w:delText xml:space="preserve">climate </w:delText>
        </w:r>
        <w:r w:rsidR="00745665" w:rsidDel="000458BE">
          <w:rPr>
            <w:rFonts w:ascii="Calibri" w:eastAsia="Calibri" w:hAnsi="Calibri" w:cs="Calibri"/>
          </w:rPr>
          <w:delText xml:space="preserve">assessments show some progress towards aggregating knowledge on cities </w:delText>
        </w:r>
        <w:r w:rsidR="00745665" w:rsidDel="000458BE">
          <w:rPr>
            <w:rFonts w:ascii="Calibri" w:eastAsia="Calibri" w:hAnsi="Calibri" w:cs="Calibri"/>
          </w:rPr>
          <w:fldChar w:fldCharType="begin" w:fldLock="1"/>
        </w:r>
        <w:r w:rsidR="00422FA9" w:rsidDel="000458BE">
          <w:rPr>
            <w:rFonts w:ascii="Calibri" w:eastAsia="Calibri" w:hAnsi="Calibri" w:cs="Calibri"/>
          </w:rPr>
          <w:del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24,44,45&lt;/sup&gt;","plainTextFormattedCitation":"24,44,45","previouslyFormattedCitation":"&lt;sup&gt;23,43,44&lt;/sup&gt;"},"properties":{"noteIndex":0},"schema":"https://github.com/citation-style-language/schema/raw/master/csl-citation.json"}</w:delInstrText>
        </w:r>
        <w:r w:rsidR="00745665" w:rsidDel="000458BE">
          <w:rPr>
            <w:rFonts w:ascii="Calibri" w:eastAsia="Calibri" w:hAnsi="Calibri" w:cs="Calibri"/>
          </w:rPr>
          <w:fldChar w:fldCharType="separate"/>
        </w:r>
        <w:r w:rsidR="00422FA9" w:rsidRPr="00422FA9" w:rsidDel="000458BE">
          <w:rPr>
            <w:rFonts w:ascii="Calibri" w:eastAsia="Calibri" w:hAnsi="Calibri" w:cs="Calibri"/>
            <w:noProof/>
            <w:vertAlign w:val="superscript"/>
          </w:rPr>
          <w:delText>24,44,45</w:delText>
        </w:r>
        <w:r w:rsidR="00745665" w:rsidDel="000458BE">
          <w:rPr>
            <w:rFonts w:ascii="Calibri" w:eastAsia="Calibri" w:hAnsi="Calibri" w:cs="Calibri"/>
          </w:rPr>
          <w:fldChar w:fldCharType="end"/>
        </w:r>
        <w:r w:rsidR="00745665" w:rsidDel="000458BE">
          <w:rPr>
            <w:rFonts w:ascii="Calibri" w:eastAsia="Calibri" w:hAnsi="Calibri" w:cs="Calibri"/>
          </w:rPr>
          <w:delText xml:space="preserve">, a crucial layer of comparative studies and systematic reviews appears to be missing. This is a major obstacle </w:delText>
        </w:r>
        <w:r w:rsidR="00F96D31" w:rsidDel="000458BE">
          <w:rPr>
            <w:rFonts w:ascii="Calibri" w:eastAsia="Calibri" w:hAnsi="Calibri" w:cs="Calibri"/>
          </w:rPr>
          <w:delText xml:space="preserve">on the road to a global </w:delText>
        </w:r>
        <w:r w:rsidR="00CA0623" w:rsidDel="000458BE">
          <w:rPr>
            <w:rFonts w:ascii="Calibri" w:eastAsia="Calibri" w:hAnsi="Calibri" w:cs="Calibri"/>
          </w:rPr>
          <w:delText xml:space="preserve">and cumulative </w:delText>
        </w:r>
        <w:r w:rsidR="00F96D31" w:rsidDel="000458BE">
          <w:rPr>
            <w:rFonts w:ascii="Calibri" w:eastAsia="Calibri" w:hAnsi="Calibri" w:cs="Calibri"/>
          </w:rPr>
          <w:delText>urban science.</w:delText>
        </w:r>
      </w:del>
    </w:p>
    <w:p w14:paraId="14D979D5" w14:textId="46842046" w:rsidR="009C7258" w:rsidRDefault="002C0097">
      <w:pPr>
        <w:spacing w:line="480" w:lineRule="auto"/>
        <w:pPrChange w:id="881" w:author="William Lamb" w:date="2018-11-13T13:16:00Z">
          <w:pPr>
            <w:pStyle w:val="Heading2"/>
          </w:pPr>
        </w:pPrChange>
      </w:pPr>
      <w:del w:id="882" w:author="William Lamb" w:date="2018-11-13T13:16:00Z">
        <w:r w:rsidDel="000458BE">
          <w:delText>Towards learning about urban mitigation solutions</w:delText>
        </w:r>
      </w:del>
    </w:p>
    <w:p w14:paraId="04A7DD2C" w14:textId="2E451F2C" w:rsidR="004118B7" w:rsidRDefault="003E2F1E" w:rsidP="000458BE">
      <w:pPr>
        <w:spacing w:line="480" w:lineRule="auto"/>
      </w:pPr>
      <w:r>
        <w:t>Learning about urban climate solutions requires the scientific exploration of what policies and measures work, under what conditions, and why. Global, quantitative studies can elude to these questions in part</w:t>
      </w:r>
      <w:r w:rsidR="008E40C9">
        <w:t xml:space="preserve"> </w:t>
      </w:r>
      <w:r w:rsidR="008E40C9">
        <w:fldChar w:fldCharType="begin" w:fldLock="1"/>
      </w:r>
      <w:r w:rsidR="00A6795F">
        <w: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21,46&lt;/sup&gt;","plainTextFormattedCitation":"4,21,46","previouslyFormattedCitation":"&lt;sup&gt;4,21,46&lt;/sup&gt;"},"properties":{"noteIndex":0},"schema":"https://github.com/citation-style-language/schema/raw/master/csl-citation.json"}</w:instrText>
      </w:r>
      <w:r w:rsidR="008E40C9">
        <w:fldChar w:fldCharType="separate"/>
      </w:r>
      <w:r w:rsidR="000458BE" w:rsidRPr="000458BE">
        <w:rPr>
          <w:noProof/>
          <w:vertAlign w:val="superscript"/>
        </w:rPr>
        <w:t>4,21,46</w:t>
      </w:r>
      <w:r w:rsidR="008E40C9">
        <w:fldChar w:fldCharType="end"/>
      </w:r>
      <w:r>
        <w:t xml:space="preserve">. But for many mitigation topics, more fine-grained </w:t>
      </w:r>
      <w:r w:rsidR="00A0274C">
        <w:t>approaches are</w:t>
      </w:r>
      <w:r>
        <w:t xml:space="preserve"> needed, particularly when it comes to the social and political economic conditions that hinder and shape reforms on the ground. Case studies can do the work, but despite many recent commentaries </w:t>
      </w:r>
      <w:r>
        <w:lastRenderedPageBreak/>
        <w:t xml:space="preserve">highlighting the manifold challenges (and opportunities) of an urban focus in climate mitigation </w:t>
      </w:r>
      <w:r>
        <w:fldChar w:fldCharType="begin" w:fldLock="1"/>
      </w:r>
      <w:r w:rsidR="00A6795F">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mendeley":{"formattedCitation":"&lt;sup&gt;1,47–50&lt;/sup&gt;","plainTextFormattedCitation":"1,47–50","previouslyFormattedCitation":"&lt;sup&gt;1,47–50&lt;/sup&gt;"},"properties":{"noteIndex":0},"schema":"https://github.com/citation-style-language/schema/raw/master/csl-citation.json"}</w:instrText>
      </w:r>
      <w:r>
        <w:fldChar w:fldCharType="separate"/>
      </w:r>
      <w:r w:rsidR="000458BE" w:rsidRPr="000458BE">
        <w:rPr>
          <w:noProof/>
          <w:vertAlign w:val="superscript"/>
        </w:rPr>
        <w:t>1,47–50</w:t>
      </w:r>
      <w:r>
        <w:fldChar w:fldCharType="end"/>
      </w:r>
      <w:r>
        <w:t>, there has been no reflection on how to best exploit this extensive body of knowledge. Dedicated efforts are needed to integrate them in a wider project of learning and research synthesis – else they will remain an unexploited resource.</w:t>
      </w:r>
      <w:ins w:id="883" w:author="William Lamb" w:date="2018-11-13T13:17:00Z">
        <w:r w:rsidR="000458BE">
          <w:t xml:space="preserve"> </w:t>
        </w:r>
      </w:ins>
    </w:p>
    <w:p w14:paraId="15800653" w14:textId="04E368DD" w:rsidR="0065771C" w:rsidRDefault="00224063">
      <w:pPr>
        <w:spacing w:line="480" w:lineRule="auto"/>
      </w:pPr>
      <w:r>
        <w:t xml:space="preserve">Generalisability is </w:t>
      </w:r>
      <w:r w:rsidR="00DB0C07">
        <w:t xml:space="preserve">a central concern in the urban literature – and </w:t>
      </w:r>
      <w:r>
        <w:t>a</w:t>
      </w:r>
      <w:r w:rsidR="0065771C">
        <w:t xml:space="preserve"> </w:t>
      </w:r>
      <w:r w:rsidR="00DB0C07">
        <w:t xml:space="preserve">particular challenge to </w:t>
      </w:r>
      <w:r w:rsidR="0065771C">
        <w:t>the case study method</w:t>
      </w:r>
      <w:r w:rsidR="00DB0C07">
        <w:t xml:space="preserve"> </w:t>
      </w:r>
      <w:r w:rsidR="00DB0C07">
        <w:fldChar w:fldCharType="begin" w:fldLock="1"/>
      </w:r>
      <w:r w:rsidR="00A6795F">
        <w:instrText>ADDIN CSL_CITATION {"citationItems":[{"id":"ITEM-1","itemData":{"DOI":"10.1111/1468-2427.12134","ISBN":"0309-1317","ISSN":"14682427","abstract":"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author":[{"dropping-particle":"","family":"Scott","given":"Allen J.","non-dropping-particle":"","parse-names":false,"suffix":""},{"dropping-particle":"","family":"Storper","given":"Michael","non-dropping-particle":"","parse-names":false,"suffix":""}],"container-title":"International Journal of Urban and Regional Research","id":"ITEM-1","issue":"1","issued":{"date-parts":[["2015"]]},"page":"1-15","title":"The nature of cities: The scope and limits of urban theory","type":"article-journal","volume":"39"},"uris":["http://www.mendeley.com/documents/?uuid=ca738c50-04a0-4af1-a803-c526cfc0503a"]},{"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mendeley":{"formattedCitation":"&lt;sup&gt;14,51&lt;/sup&gt;","plainTextFormattedCitation":"14,51","previouslyFormattedCitation":"&lt;sup&gt;14,51&lt;/sup&gt;"},"properties":{"noteIndex":0},"schema":"https://github.com/citation-style-language/schema/raw/master/csl-citation.json"}</w:instrText>
      </w:r>
      <w:r w:rsidR="00DB0C07">
        <w:fldChar w:fldCharType="separate"/>
      </w:r>
      <w:r w:rsidR="000458BE" w:rsidRPr="000458BE">
        <w:rPr>
          <w:noProof/>
          <w:vertAlign w:val="superscript"/>
        </w:rPr>
        <w:t>14,51</w:t>
      </w:r>
      <w:r w:rsidR="00DB0C07">
        <w:fldChar w:fldCharType="end"/>
      </w:r>
      <w:r w:rsidR="00DB0C07">
        <w:t>. H</w:t>
      </w:r>
      <w:r w:rsidR="0065771C">
        <w:t xml:space="preserve">ow can an individual study speak to issues beyond the </w:t>
      </w:r>
      <w:r w:rsidR="00DB0C07">
        <w:t xml:space="preserve">city </w:t>
      </w:r>
      <w:r w:rsidR="0065771C">
        <w:t xml:space="preserve">in question? Since there is a close link between generalisability and theory </w:t>
      </w:r>
      <w:r w:rsidR="00DC4ECC">
        <w:t xml:space="preserve">development </w:t>
      </w:r>
      <w:r w:rsidR="0065771C">
        <w:t xml:space="preserve">in the social sciences, a perceived deficiency in this regard undermines the epistemic status of </w:t>
      </w:r>
      <w:r w:rsidR="00DB0C07">
        <w:t xml:space="preserve">urban </w:t>
      </w:r>
      <w:r w:rsidR="0065771C">
        <w:t>case studies</w:t>
      </w:r>
      <w:r w:rsidR="00DC4ECC">
        <w:t>, particularly in comparison</w:t>
      </w:r>
      <w:r w:rsidR="0065771C">
        <w:t xml:space="preserve"> to large-N statistical methods </w:t>
      </w:r>
      <w:r w:rsidR="0065771C">
        <w:fldChar w:fldCharType="begin" w:fldLock="1"/>
      </w:r>
      <w:r w:rsidR="00A6795F">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id":"ITEM-2","itemData":{"DOI":"http://dx.doi.org/10.1017/S0003055405051762","ISBN":"doi:10.1017/S0003055405051762","ISSN":"0003-0554","PMID":"17793584","abstract":"Despite repeated calls for the use of “mixed methods”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author":[{"dropping-particle":"","family":"Lieberman","given":"Evan S","non-dropping-particle":"","parse-names":false,"suffix":""}],"container-title":"American Political Science Review","id":"ITEM-2","issue":"3","issued":{"date-parts":[["2005"]]},"page":"435-452","title":"Nested Analysis as a Mixed-Method Strategy for Comparative Research","type":"article-journal","volume":"99"},"uris":["http://www.mendeley.com/documents/?uuid=745c2174-0dce-4941-8f70-f1a73540dbd1"]}],"mendeley":{"formattedCitation":"&lt;sup&gt;14,52&lt;/sup&gt;","plainTextFormattedCitation":"14,52","previouslyFormattedCitation":"&lt;sup&gt;14,52&lt;/sup&gt;"},"properties":{"noteIndex":0},"schema":"https://github.com/citation-style-language/schema/raw/master/csl-citation.json"}</w:instrText>
      </w:r>
      <w:r w:rsidR="0065771C">
        <w:fldChar w:fldCharType="separate"/>
      </w:r>
      <w:r w:rsidR="000458BE" w:rsidRPr="000458BE">
        <w:rPr>
          <w:noProof/>
          <w:vertAlign w:val="superscript"/>
        </w:rPr>
        <w:t>14,52</w:t>
      </w:r>
      <w:r w:rsidR="0065771C">
        <w:fldChar w:fldCharType="end"/>
      </w:r>
      <w:r w:rsidR="0065771C">
        <w:t xml:space="preserve">. </w:t>
      </w:r>
      <w:r w:rsidR="00DC4ECC">
        <w:t xml:space="preserve">Under such conditions, the safest way to treat </w:t>
      </w:r>
      <w:r w:rsidR="008113F2">
        <w:t xml:space="preserve">individual cases </w:t>
      </w:r>
      <w:r w:rsidR="001A6A89">
        <w:t>may be</w:t>
      </w:r>
      <w:r w:rsidR="00DC4ECC">
        <w:t xml:space="preserve"> in </w:t>
      </w:r>
      <w:r w:rsidR="0013797E">
        <w:t>an</w:t>
      </w:r>
      <w:r w:rsidR="00DC4ECC">
        <w:t xml:space="preserve"> anecdotal </w:t>
      </w:r>
      <w:r w:rsidR="00DB0C07">
        <w:t xml:space="preserve">or illustrative </w:t>
      </w:r>
      <w:r w:rsidR="00DC4ECC">
        <w:t>form</w:t>
      </w:r>
      <w:r w:rsidR="0013797E">
        <w:t xml:space="preserve"> (for instance, as ‘boxed’ examples in assessments</w:t>
      </w:r>
      <w:r w:rsidR="00DB0C07">
        <w:t xml:space="preserve">), or as </w:t>
      </w:r>
      <w:r w:rsidR="0013797E">
        <w:t>‘pre-quantitative’ exercise</w:t>
      </w:r>
      <w:r w:rsidR="00DB0C07">
        <w:t>s</w:t>
      </w:r>
      <w:r w:rsidR="0013797E">
        <w:t xml:space="preserve"> that</w:t>
      </w:r>
      <w:r w:rsidR="00DB0C07">
        <w:t xml:space="preserve"> identify</w:t>
      </w:r>
      <w:r w:rsidR="0013797E">
        <w:t xml:space="preserve"> </w:t>
      </w:r>
      <w:r w:rsidR="00702907">
        <w:t xml:space="preserve">or confirm </w:t>
      </w:r>
      <w:r w:rsidR="0013797E">
        <w:t>variables and hypotheses of interest</w:t>
      </w:r>
      <w:r w:rsidR="009C76FF">
        <w:t xml:space="preserve"> for follow-up analysis</w:t>
      </w:r>
      <w:r w:rsidR="0013797E">
        <w:t xml:space="preserve"> </w:t>
      </w:r>
      <w:r w:rsidR="0013797E">
        <w:fldChar w:fldCharType="begin" w:fldLock="1"/>
      </w:r>
      <w:r w:rsidR="000708F6">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13797E">
        <w:fldChar w:fldCharType="separate"/>
      </w:r>
      <w:r w:rsidR="00EB245C" w:rsidRPr="00EB245C">
        <w:rPr>
          <w:noProof/>
          <w:vertAlign w:val="superscript"/>
        </w:rPr>
        <w:t>14</w:t>
      </w:r>
      <w:r w:rsidR="0013797E">
        <w:fldChar w:fldCharType="end"/>
      </w:r>
      <w:r w:rsidR="00DC4ECC">
        <w:t>.</w:t>
      </w:r>
    </w:p>
    <w:p w14:paraId="634C2724" w14:textId="41531CD2" w:rsidR="00F40A33" w:rsidRDefault="000A637E">
      <w:pPr>
        <w:spacing w:line="480" w:lineRule="auto"/>
      </w:pPr>
      <w:r>
        <w:t xml:space="preserve">These are risky strategies. Anecdotes can tend towards prominent cities, </w:t>
      </w:r>
      <w:r w:rsidR="00F40A33">
        <w:t>contentious topics, or highly successful examples of urban mitigation</w:t>
      </w:r>
      <w:r w:rsidR="001A6A89">
        <w:t>. This might exclude</w:t>
      </w:r>
      <w:r w:rsidR="00F40A33">
        <w:t xml:space="preserve"> failures and their opportunities for learning, </w:t>
      </w:r>
      <w:r w:rsidR="001A6A89">
        <w:t>or potentially reproduce</w:t>
      </w:r>
      <w:r w:rsidR="00F40A33">
        <w:t xml:space="preserve"> the biases in urban case study coverage we already observe. </w:t>
      </w:r>
      <w:r w:rsidR="00A83497">
        <w:t xml:space="preserve">Nor does the </w:t>
      </w:r>
      <w:r w:rsidR="004C09E5">
        <w:t xml:space="preserve">scope of </w:t>
      </w:r>
      <w:r w:rsidR="00A83497">
        <w:t xml:space="preserve">current case study research </w:t>
      </w:r>
      <w:r w:rsidR="00702907">
        <w:t xml:space="preserve">guarantee that identified variables </w:t>
      </w:r>
      <w:r w:rsidR="00A83497">
        <w:t xml:space="preserve">and proposed hypotheses </w:t>
      </w:r>
      <w:r w:rsidR="00702907">
        <w:t xml:space="preserve">are broadly representative. </w:t>
      </w:r>
      <w:r w:rsidR="001A6A89">
        <w:t xml:space="preserve">Such </w:t>
      </w:r>
      <w:r w:rsidR="00702907">
        <w:t>risks are</w:t>
      </w:r>
      <w:r w:rsidR="00F40A33">
        <w:t xml:space="preserve"> compounded by the </w:t>
      </w:r>
      <w:r w:rsidR="00A83497">
        <w:t xml:space="preserve">exponential growth of literature, which prevents </w:t>
      </w:r>
      <w:r w:rsidR="00702907">
        <w:t xml:space="preserve">individuals </w:t>
      </w:r>
      <w:r w:rsidR="00A83497">
        <w:t>from comprehensively tracking new cases</w:t>
      </w:r>
      <w:r w:rsidR="00702907">
        <w:t xml:space="preserve"> </w:t>
      </w:r>
      <w:r w:rsidR="00A83497">
        <w:t xml:space="preserve">and maintaining </w:t>
      </w:r>
      <w:r w:rsidR="00702907">
        <w:t xml:space="preserve">a balanced overview of </w:t>
      </w:r>
      <w:r w:rsidR="00A83497">
        <w:t xml:space="preserve">developments in their field </w:t>
      </w:r>
      <w:r w:rsidR="00F40A33">
        <w:fldChar w:fldCharType="begin" w:fldLock="1"/>
      </w:r>
      <w:r w:rsidR="004E5E81">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sidR="00F40A33">
        <w:fldChar w:fldCharType="separate"/>
      </w:r>
      <w:r w:rsidR="008E40C9" w:rsidRPr="008E40C9">
        <w:rPr>
          <w:noProof/>
          <w:vertAlign w:val="superscript"/>
        </w:rPr>
        <w:t>3</w:t>
      </w:r>
      <w:r w:rsidR="00F40A33">
        <w:fldChar w:fldCharType="end"/>
      </w:r>
      <w:r w:rsidR="00A83497">
        <w:t>.</w:t>
      </w:r>
    </w:p>
    <w:p w14:paraId="67CFF12C" w14:textId="74648621" w:rsidR="00DD2739" w:rsidRDefault="004C09E5">
      <w:pPr>
        <w:spacing w:line="480" w:lineRule="auto"/>
      </w:pPr>
      <w:r>
        <w:t>D</w:t>
      </w:r>
      <w:r w:rsidR="009C6539">
        <w:t xml:space="preserve">espite these challenges, case studies have a </w:t>
      </w:r>
      <w:r w:rsidR="001A6A89">
        <w:t xml:space="preserve">critical </w:t>
      </w:r>
      <w:r w:rsidR="009C6539">
        <w:t>role in synthesising urban mitigation solutions</w:t>
      </w:r>
      <w:r w:rsidR="00224063">
        <w:t xml:space="preserve"> – </w:t>
      </w:r>
      <w:r w:rsidR="00DD2739">
        <w:t>where context is the final arbitrator of success or failure</w:t>
      </w:r>
      <w:r w:rsidR="00157EFA">
        <w:t xml:space="preserve"> in climate policy</w:t>
      </w:r>
      <w:r w:rsidR="00DD2739">
        <w:t xml:space="preserve">. It is unlikely that large-N </w:t>
      </w:r>
      <w:r w:rsidR="00075470">
        <w:t xml:space="preserve">statistical </w:t>
      </w:r>
      <w:r w:rsidR="00DD2739">
        <w:t>studies are able to specify how local agendas and vested interests shape urban climate policies</w:t>
      </w:r>
      <w:r w:rsidR="00224063">
        <w:t>;</w:t>
      </w:r>
      <w:r w:rsidR="00075470">
        <w:t xml:space="preserve"> </w:t>
      </w:r>
      <w:r w:rsidR="00DD2739">
        <w:t xml:space="preserve">nor how the </w:t>
      </w:r>
      <w:r w:rsidR="00DB0C07">
        <w:t xml:space="preserve">political </w:t>
      </w:r>
      <w:r w:rsidR="00DD2739">
        <w:t>autonomy of cities differ</w:t>
      </w:r>
      <w:r w:rsidR="00DB0C07">
        <w:t>s</w:t>
      </w:r>
      <w:r w:rsidR="00DD2739">
        <w:t xml:space="preserve"> with respect to national and global governance scales</w:t>
      </w:r>
      <w:r w:rsidR="00224063">
        <w:t>;</w:t>
      </w:r>
      <w:r w:rsidR="00DD2739">
        <w:t xml:space="preserve"> </w:t>
      </w:r>
      <w:r w:rsidR="004C1C42">
        <w:t xml:space="preserve">nor how the adoption of low-carbon </w:t>
      </w:r>
      <w:r w:rsidR="00DD2739">
        <w:t>technologies depends on their</w:t>
      </w:r>
      <w:r w:rsidR="00075470">
        <w:t xml:space="preserve"> convergence</w:t>
      </w:r>
      <w:r w:rsidR="00DD2739">
        <w:t xml:space="preserve"> with everyday practices and behaviours</w:t>
      </w:r>
      <w:r w:rsidR="00075470">
        <w:t xml:space="preserve"> </w:t>
      </w:r>
      <w:r w:rsidR="00DB0C07">
        <w:t xml:space="preserve">within cities </w:t>
      </w:r>
      <w:r w:rsidR="00075470">
        <w:fldChar w:fldCharType="begin" w:fldLock="1"/>
      </w:r>
      <w:r w:rsidR="00A6795F">
        <w:instrText>ADDIN CSL_CITATION {"citationItems":[{"id":"ITEM-1","itemData":{"DOI":"10.1177/1368431015579964","ISSN":"1368-4310","abstract":"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 and not only ‘ordinary’ – practices, especially those of planners and designers who are involved in reconfiguring infrastructures of different scales, and in the practice dynamics that follow","author":[{"dropping-particle":"","family":"Shove","given":"Elizabeth","non-dropping-particle":"","parse-names":false,"suffix":""},{"dropping-particle":"","family":"Watson","given":"Matt","non-dropping-particle":"","parse-names":false,"suffix":""},{"dropping-particle":"","family":"Spurling","given":"Nicola","non-dropping-particle":"","parse-names":false,"suffix":""}],"container-title":"European Journal of Social Theory","id":"ITEM-1","issue":"3","issued":{"date-parts":[["2015"]]},"page":"274-287","title":"Conceptualizing connections: Energy demand, infrastructures and social practices","type":"article-journal","volume":"18"},"uris":["http://www.mendeley.com/documents/?uuid=0ad05725-2cc3-49c8-bff1-b9537555ac7b"]},{"id":"ITEM-2","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2","issued":{"date-parts":[["2018"]]},"page":"16-22","title":"The politics of rapid urban transformation","type":"article-journal","volume":"31"},"uris":["http://www.mendeley.com/documents/?uuid=d99a888b-e902-45f3-bf81-eb06d4293424"]},{"id":"ITEM-3","itemData":{"DOI":"10.4324/9781315645421","ISBN":"9781315645421","author":[{"dropping-particle":"","family":"Bartlett","given":"Sheridan","non-dropping-particle":"","parse-names":false,"suffix":""},{"dropping-particle":"","family":"Satterthwaite","given":"David (Eds.)","non-dropping-particle":"","parse-names":false,"suffix":""}],"id":"ITEM-3","issued":{"date-parts":[["2016"]]},"number-of-pages":"240-262","publisher":"Routledge","publisher-place":"London","title":"Cities on a Finite Planet: Towards Transformative Responses to Climate Change","type":"book"},"uris":["http://www.mendeley.com/documents/?uuid=882255e2-8483-444f-995e-f45e2a44ad26"]}],"mendeley":{"formattedCitation":"&lt;sup&gt;5,53,54&lt;/sup&gt;","plainTextFormattedCitation":"5,53,54","previouslyFormattedCitation":"&lt;sup&gt;5,53,54&lt;/sup&gt;"},"properties":{"noteIndex":0},"schema":"https://github.com/citation-style-language/schema/raw/master/csl-citation.json"}</w:instrText>
      </w:r>
      <w:r w:rsidR="00075470">
        <w:fldChar w:fldCharType="separate"/>
      </w:r>
      <w:r w:rsidR="000458BE" w:rsidRPr="000458BE">
        <w:rPr>
          <w:noProof/>
          <w:vertAlign w:val="superscript"/>
        </w:rPr>
        <w:t>5,53,54</w:t>
      </w:r>
      <w:r w:rsidR="00075470">
        <w:fldChar w:fldCharType="end"/>
      </w:r>
      <w:r w:rsidR="00DD2739">
        <w:t>.</w:t>
      </w:r>
      <w:r w:rsidR="00075470">
        <w:t xml:space="preserve"> These issues</w:t>
      </w:r>
      <w:r w:rsidR="00D0736F">
        <w:t xml:space="preserve"> and others lie at the heart of urban </w:t>
      </w:r>
      <w:r w:rsidR="004C1C42">
        <w:t>transformations</w:t>
      </w:r>
      <w:r w:rsidR="00D0736F">
        <w:t>, and urgently require wider attention in the mitigation literature.</w:t>
      </w:r>
    </w:p>
    <w:p w14:paraId="3A196EA7" w14:textId="1BC96C12" w:rsidR="00D0736F" w:rsidRDefault="00DB0C07">
      <w:pPr>
        <w:spacing w:line="480" w:lineRule="auto"/>
      </w:pPr>
      <w:r>
        <w:lastRenderedPageBreak/>
        <w:t>The challenge of upscaling this knowled</w:t>
      </w:r>
      <w:r w:rsidR="008113F2">
        <w:t xml:space="preserve">ge is to strike a balance between the </w:t>
      </w:r>
      <w:r w:rsidR="004C09E5">
        <w:t xml:space="preserve">empirical </w:t>
      </w:r>
      <w:r w:rsidR="008113F2">
        <w:t>strengths of case study research</w:t>
      </w:r>
      <w:r w:rsidR="004C09E5">
        <w:t>,</w:t>
      </w:r>
      <w:r w:rsidR="008113F2">
        <w:t xml:space="preserve"> and the need for broader insights that can speak to different types of cities. </w:t>
      </w:r>
      <w:r w:rsidR="004C1C42">
        <w:t>We see two broad routes towards</w:t>
      </w:r>
      <w:r w:rsidR="00224063">
        <w:t xml:space="preserve"> such</w:t>
      </w:r>
      <w:r w:rsidR="004C1C42">
        <w:t xml:space="preserve"> learning. First, comprehensive reviews on individual cities across a wide breadth of </w:t>
      </w:r>
      <w:r w:rsidR="004C09E5">
        <w:t xml:space="preserve">linked </w:t>
      </w:r>
      <w:r w:rsidR="004C1C42">
        <w:t>topics. Second, the structured comparison of cases within groups of cities, in combination with data science approaches.</w:t>
      </w:r>
    </w:p>
    <w:p w14:paraId="75BF9653" w14:textId="30F2341A" w:rsidR="00372A3B" w:rsidRDefault="00140402">
      <w:pPr>
        <w:spacing w:line="480" w:lineRule="auto"/>
      </w:pPr>
      <w:r>
        <w:t xml:space="preserve">In the study of single cities, the integration of connected issues (such as energy access, poverty, low-carbon transport modes and infrastructure provisioning) across multiple urban </w:t>
      </w:r>
      <w:del w:id="884" w:author="William Lamb" w:date="2018-10-23T15:23:00Z">
        <w:r w:rsidDel="00A75A20">
          <w:delText xml:space="preserve">systems </w:delText>
        </w:r>
      </w:del>
      <w:ins w:id="885" w:author="William Lamb" w:date="2018-10-23T15:23:00Z">
        <w:r w:rsidR="00A75A20">
          <w:t xml:space="preserve">stakeholders </w:t>
        </w:r>
      </w:ins>
      <w:r>
        <w:t xml:space="preserve">(households, businesses, political administration), within a regional and global perspective, is needed </w:t>
      </w:r>
      <w:r>
        <w:fldChar w:fldCharType="begin" w:fldLock="1"/>
      </w:r>
      <w:r w:rsidR="00A6795F">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3&lt;/sup&gt;","plainTextFormattedCitation":"23","previouslyFormattedCitation":"&lt;sup&gt;43&lt;/sup&gt;"},"properties":{"noteIndex":0},"schema":"https://github.com/citation-style-language/schema/raw/master/csl-citation.json"}</w:instrText>
      </w:r>
      <w:r>
        <w:fldChar w:fldCharType="separate"/>
      </w:r>
      <w:r w:rsidR="00A6795F" w:rsidRPr="00A6795F">
        <w:rPr>
          <w:noProof/>
          <w:vertAlign w:val="superscript"/>
        </w:rPr>
        <w:t>23</w:t>
      </w:r>
      <w:r>
        <w:fldChar w:fldCharType="end"/>
      </w:r>
      <w:r>
        <w:t xml:space="preserve">. </w:t>
      </w:r>
      <w:r w:rsidR="00820E68">
        <w:t xml:space="preserve">Without integration, cases that only </w:t>
      </w:r>
      <w:r w:rsidR="001A6A89">
        <w:t xml:space="preserve">examine </w:t>
      </w:r>
      <w:r w:rsidR="00820E68">
        <w:t xml:space="preserve">mitigation </w:t>
      </w:r>
      <w:r w:rsidR="001A6A89">
        <w:t xml:space="preserve">from a single </w:t>
      </w:r>
      <w:r w:rsidR="00B01A9F">
        <w:t xml:space="preserve">sectoral or topical </w:t>
      </w:r>
      <w:r w:rsidR="001A6A89">
        <w:t xml:space="preserve">perspective will </w:t>
      </w:r>
      <w:r w:rsidR="00820E68">
        <w:t xml:space="preserve">overlook secondary effects and </w:t>
      </w:r>
      <w:r w:rsidR="00224063">
        <w:t>trade-offs with</w:t>
      </w:r>
      <w:r w:rsidR="00820E68">
        <w:t xml:space="preserve"> other issues. </w:t>
      </w:r>
      <w:r>
        <w:t>Key questions here include</w:t>
      </w:r>
      <w:r w:rsidR="00B01A9F">
        <w:t>, for instance</w:t>
      </w:r>
      <w:r>
        <w:t xml:space="preserve">: </w:t>
      </w:r>
      <w:r w:rsidR="00820E68">
        <w:t>what impacts do urban activities</w:t>
      </w:r>
      <w:ins w:id="886" w:author="William Lamb" w:date="2018-10-30T21:39:00Z">
        <w:r w:rsidR="00BC692C">
          <w:t xml:space="preserve"> such as decarbonisation</w:t>
        </w:r>
      </w:ins>
      <w:r w:rsidR="00820E68">
        <w:t xml:space="preserve"> generate</w:t>
      </w:r>
      <w:r w:rsidR="009C76FF">
        <w:t>,</w:t>
      </w:r>
      <w:r w:rsidR="00820E68">
        <w:t xml:space="preserve"> within and outside the city? A</w:t>
      </w:r>
      <w:r>
        <w:t xml:space="preserve">re mitigation efforts synergetic across </w:t>
      </w:r>
      <w:r w:rsidR="00820E68">
        <w:t xml:space="preserve">urban </w:t>
      </w:r>
      <w:r>
        <w:t xml:space="preserve">sectors? Do they support or come at the expense of wider </w:t>
      </w:r>
      <w:r w:rsidR="00224063">
        <w:t xml:space="preserve">social and </w:t>
      </w:r>
      <w:r>
        <w:t>sustainability objectives?</w:t>
      </w:r>
      <w:ins w:id="887" w:author="William Lamb" w:date="2018-10-30T21:36:00Z">
        <w:r w:rsidR="00BC692C">
          <w:t xml:space="preserve"> </w:t>
        </w:r>
      </w:ins>
    </w:p>
    <w:p w14:paraId="22621484" w14:textId="064787CE" w:rsidR="009C76FF" w:rsidRDefault="00820E68">
      <w:pPr>
        <w:spacing w:line="480" w:lineRule="auto"/>
      </w:pPr>
      <w:r>
        <w:t xml:space="preserve">Research synthesis centred on individual cities can contribute to this </w:t>
      </w:r>
      <w:r w:rsidR="00140402">
        <w:t>ambitious agenda</w:t>
      </w:r>
      <w:r>
        <w:t xml:space="preserve">, </w:t>
      </w:r>
      <w:r w:rsidR="009C76FF">
        <w:t xml:space="preserve">by </w:t>
      </w:r>
      <w:r>
        <w:t xml:space="preserve">making use of existing </w:t>
      </w:r>
      <w:r w:rsidR="00140402">
        <w:t>efforts at smaller scales</w:t>
      </w:r>
      <w:r>
        <w:t>.</w:t>
      </w:r>
      <w:r w:rsidR="009C76FF">
        <w: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t>
      </w:r>
      <w:r w:rsidR="00157EFA">
        <w:t>a smaller set of</w:t>
      </w:r>
      <w:r w:rsidR="009C76FF">
        <w:t xml:space="preserve"> mega-cities. </w:t>
      </w:r>
      <w:r w:rsidR="00140402">
        <w:t xml:space="preserve">Nonetheless, </w:t>
      </w:r>
      <w:r w:rsidR="00400AC1">
        <w:t xml:space="preserve">these cities are not trivial in terms of aggregate </w:t>
      </w:r>
      <w:ins w:id="888" w:author="William Lamb" w:date="2018-10-30T21:41:00Z">
        <w:r w:rsidR="00BC692C">
          <w:t>emissions</w:t>
        </w:r>
      </w:ins>
      <w:del w:id="889" w:author="William Lamb" w:date="2018-10-30T21:42:00Z">
        <w:r w:rsidR="00400AC1" w:rsidDel="00BC692C">
          <w:delText>impacts</w:delText>
        </w:r>
      </w:del>
      <w:r w:rsidR="00400AC1">
        <w:t xml:space="preserve">, and </w:t>
      </w:r>
      <w:r w:rsidR="00140402">
        <w:t xml:space="preserve">early efforts </w:t>
      </w:r>
      <w:r w:rsidR="00B01A9F">
        <w:t xml:space="preserve">could address </w:t>
      </w:r>
      <w:r w:rsidR="00140402">
        <w:t>the methodological challenge</w:t>
      </w:r>
      <w:r w:rsidR="00B01A9F">
        <w:t>s</w:t>
      </w:r>
      <w:r w:rsidR="00140402">
        <w:t xml:space="preserve"> of integrating diverse lines of evidence, paving the way for additional reviews as the literature expands on less studied cities. </w:t>
      </w:r>
      <w:r w:rsidR="009C76FF">
        <w: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t>
      </w:r>
      <w:r w:rsidR="00C13736">
        <w:t xml:space="preserve"> (see </w:t>
      </w:r>
      <w:r w:rsidR="00C13736">
        <w:fldChar w:fldCharType="begin" w:fldLock="1"/>
      </w:r>
      <w:r w:rsidR="00A6795F">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mendeley":{"formattedCitation":"&lt;sup&gt;28&lt;/sup&gt;","plainTextFormattedCitation":"28","previouslyFormattedCitation":"&lt;sup&gt;27&lt;/sup&gt;"},"properties":{"noteIndex":0},"schema":"https://github.com/citation-style-language/schema/raw/master/csl-citation.json"}</w:instrText>
      </w:r>
      <w:r w:rsidR="00C13736">
        <w:fldChar w:fldCharType="separate"/>
      </w:r>
      <w:r w:rsidR="00A6795F" w:rsidRPr="00A6795F">
        <w:rPr>
          <w:noProof/>
          <w:vertAlign w:val="superscript"/>
        </w:rPr>
        <w:t>28</w:t>
      </w:r>
      <w:r w:rsidR="00C13736">
        <w:fldChar w:fldCharType="end"/>
      </w:r>
      <w:r w:rsidR="00C13736">
        <w:t xml:space="preserve"> for an overview)</w:t>
      </w:r>
      <w:r w:rsidR="009C76FF">
        <w:t>.</w:t>
      </w:r>
    </w:p>
    <w:p w14:paraId="7D9B3C06" w14:textId="3DA0060E" w:rsidR="009C76FF" w:rsidRDefault="001478B9">
      <w:pPr>
        <w:spacing w:line="480" w:lineRule="auto"/>
      </w:pPr>
      <w:r>
        <w:t xml:space="preserve">In this approach, case studies are not rendered generalizable to other contexts. </w:t>
      </w:r>
      <w:r w:rsidR="00753500">
        <w:t xml:space="preserve">Cases are </w:t>
      </w:r>
      <w:r>
        <w:t>confined to a geographically narrow scope, with the aim to initiate policy learning within that scope</w:t>
      </w:r>
      <w:r w:rsidR="004C1C42">
        <w:t xml:space="preserve"> by drawing </w:t>
      </w:r>
      <w:r w:rsidR="004C1C42">
        <w:lastRenderedPageBreak/>
        <w:t>on a wider set of study designs and</w:t>
      </w:r>
      <w:r w:rsidR="00400AC1">
        <w:t xml:space="preserve"> connected</w:t>
      </w:r>
      <w:r w:rsidR="004C1C42">
        <w:t xml:space="preserve"> topics.</w:t>
      </w:r>
      <w:r>
        <w:t xml:space="preserve"> </w:t>
      </w:r>
      <w:r w:rsidR="008113F2">
        <w:t xml:space="preserve">Reviews of this type are currently missing, even for the most studied cities. They would have the potential to directly engage </w:t>
      </w:r>
      <w:r w:rsidR="00140402">
        <w:t xml:space="preserve">municipal stakeholders, integrating prioritised </w:t>
      </w:r>
      <w:r w:rsidR="00400AC1">
        <w:t xml:space="preserve">agendas (such as the sustainable development goals) </w:t>
      </w:r>
      <w:r w:rsidR="00140402">
        <w:t>and enhancing the quality of urban science-policy advice</w:t>
      </w:r>
      <w:r w:rsidR="004C1C42">
        <w:t xml:space="preserve"> (as is common in evidence-based policy approaches)</w:t>
      </w:r>
      <w:r w:rsidR="00140402">
        <w:t xml:space="preserve">. </w:t>
      </w:r>
      <w:r w:rsidR="009C76FF">
        <w:t xml:space="preserve">Above all, </w:t>
      </w:r>
      <w:r w:rsidR="00753500">
        <w:t>such reviews would build a</w:t>
      </w:r>
      <w:r w:rsidR="009C76FF">
        <w:t xml:space="preserve"> more comprehensive picture of mitigation challenges and prospects</w:t>
      </w:r>
      <w:r w:rsidR="00157EFA">
        <w:t xml:space="preserve"> faced in </w:t>
      </w:r>
      <w:r w:rsidR="00B01A9F">
        <w:t xml:space="preserve">specific </w:t>
      </w:r>
      <w:r w:rsidR="00157EFA">
        <w:t>cities</w:t>
      </w:r>
      <w:r w:rsidR="009C76FF">
        <w:t>, hedging against narrow anecdotes</w:t>
      </w:r>
      <w:r w:rsidR="00753500">
        <w:t xml:space="preserve"> and underlining the trade-offs that often accompany success</w:t>
      </w:r>
      <w:r w:rsidR="00C13736">
        <w:t>es</w:t>
      </w:r>
      <w:r w:rsidR="00753500">
        <w:t xml:space="preserve">. </w:t>
      </w:r>
    </w:p>
    <w:p w14:paraId="7D7B7387" w14:textId="2115244E" w:rsidR="001B4DF4" w:rsidRDefault="00DE1D38">
      <w:pPr>
        <w:spacing w:line="480" w:lineRule="auto"/>
      </w:pPr>
      <w:r>
        <w:t xml:space="preserve">Yet, many cities have little or no scientific evidence at their disposable to guide informed policies on urban climate solutions. Worse, decision makers in cities may have </w:t>
      </w:r>
      <w:r w:rsidR="00CE376A">
        <w:t>no</w:t>
      </w:r>
      <w:r>
        <w:t xml:space="preserve"> idea who </w:t>
      </w:r>
      <w:r w:rsidR="00CE376A">
        <w:t xml:space="preserve">their </w:t>
      </w:r>
      <w:r>
        <w:t xml:space="preserve">relevant peers </w:t>
      </w:r>
      <w:r w:rsidR="00CE376A">
        <w:t xml:space="preserve">are to </w:t>
      </w:r>
      <w:r>
        <w:t xml:space="preserve">learn from. </w:t>
      </w:r>
      <w:r w:rsidR="00CE376A">
        <w:t xml:space="preserve">Typologies provide a starting point to build a more generalizable urban science, by </w:t>
      </w:r>
      <w:r w:rsidR="001B4DF4">
        <w:t>categoris</w:t>
      </w:r>
      <w:r w:rsidR="00CE376A">
        <w:t>ing</w:t>
      </w:r>
      <w:r w:rsidR="001B4DF4">
        <w:t xml:space="preserve"> </w:t>
      </w:r>
      <w:r w:rsidR="00400AC1">
        <w:t xml:space="preserve">cities </w:t>
      </w:r>
      <w:r w:rsidR="001B4DF4">
        <w:t xml:space="preserve">and </w:t>
      </w:r>
      <w:r w:rsidR="00CE376A">
        <w:t xml:space="preserve">stimulating </w:t>
      </w:r>
      <w:r w:rsidR="001B4DF4">
        <w:t xml:space="preserve">learning </w:t>
      </w:r>
      <w:r w:rsidR="00400AC1">
        <w:t xml:space="preserve">within peer groups </w:t>
      </w:r>
      <w:r w:rsidR="001B4DF4">
        <w:fldChar w:fldCharType="begin" w:fldLock="1"/>
      </w:r>
      <w:r w:rsidR="00A6795F">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23&lt;/sup&gt;","plainTextFormattedCitation":"23","previouslyFormattedCitation":"&lt;sup&gt;43&lt;/sup&gt;"},"properties":{"noteIndex":0},"schema":"https://github.com/citation-style-language/schema/raw/master/csl-citation.json"}</w:instrText>
      </w:r>
      <w:r w:rsidR="001B4DF4">
        <w:fldChar w:fldCharType="separate"/>
      </w:r>
      <w:r w:rsidR="00A6795F" w:rsidRPr="00A6795F">
        <w:rPr>
          <w:noProof/>
          <w:vertAlign w:val="superscript"/>
        </w:rPr>
        <w:t>23</w:t>
      </w:r>
      <w:r w:rsidR="001B4DF4">
        <w:fldChar w:fldCharType="end"/>
      </w:r>
      <w:r w:rsidR="001B4DF4">
        <w:t xml:space="preserve">. </w:t>
      </w:r>
      <w:r w:rsidR="008113F2">
        <w:t xml:space="preserve">They </w:t>
      </w:r>
      <w:r w:rsidR="001B4DF4">
        <w:t xml:space="preserve">allow for controlled forms of comparison, on the premise that cities facing the same structural conditions </w:t>
      </w:r>
      <w:r w:rsidR="00685F2B">
        <w:t xml:space="preserve">may also share similar solution spaces. </w:t>
      </w:r>
      <w:r w:rsidR="00CE376A">
        <w:t xml:space="preserve">Typologies are highly complementary with the case study method </w:t>
      </w:r>
      <w:r w:rsidR="00CE376A">
        <w:fldChar w:fldCharType="begin" w:fldLock="1"/>
      </w:r>
      <w:r w:rsidR="00A6795F">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55&lt;/sup&gt;","plainTextFormattedCitation":"55","previouslyFormattedCitation":"&lt;sup&gt;55&lt;/sup&gt;"},"properties":{"noteIndex":0},"schema":"https://github.com/citation-style-language/schema/raw/master/csl-citation.json"}</w:instrText>
      </w:r>
      <w:r w:rsidR="00CE376A">
        <w:fldChar w:fldCharType="separate"/>
      </w:r>
      <w:r w:rsidR="000458BE" w:rsidRPr="000458BE">
        <w:rPr>
          <w:noProof/>
          <w:vertAlign w:val="superscript"/>
        </w:rPr>
        <w:t>55</w:t>
      </w:r>
      <w:r w:rsidR="00CE376A">
        <w:fldChar w:fldCharType="end"/>
      </w:r>
      <w:r w:rsidR="00CE376A">
        <w:t xml:space="preserve">. </w:t>
      </w:r>
      <w:r w:rsidR="00400AC1">
        <w:t>K</w:t>
      </w:r>
      <w:r w:rsidR="002A1266">
        <w:t xml:space="preserve">ey questions here </w:t>
      </w:r>
      <w:r w:rsidR="00B01A9F">
        <w:t xml:space="preserve">might </w:t>
      </w:r>
      <w:r w:rsidR="002A1266">
        <w:t xml:space="preserve">focus </w:t>
      </w:r>
      <w:r w:rsidR="00685F2B">
        <w:t>more narrowly on specific sectors or clusters of mitigation issues,</w:t>
      </w:r>
      <w:r w:rsidR="002A1266">
        <w:t xml:space="preserve"> includ</w:t>
      </w:r>
      <w:r w:rsidR="00400AC1">
        <w:t>ing</w:t>
      </w:r>
      <w:r w:rsidR="00685F2B">
        <w:t xml:space="preserve">: </w:t>
      </w:r>
      <w:r w:rsidR="002062CB">
        <w:t xml:space="preserve">what structural </w:t>
      </w:r>
      <w:r w:rsidR="00C13736">
        <w:t xml:space="preserve">urban </w:t>
      </w:r>
      <w:r w:rsidR="002062CB">
        <w:t xml:space="preserve">conditions shape energy demand? </w:t>
      </w:r>
      <w:r w:rsidR="00524A71">
        <w:t>Within relevant peer groups, w</w:t>
      </w:r>
      <w:r w:rsidR="002062CB">
        <w:t xml:space="preserve">hat </w:t>
      </w:r>
      <w:r w:rsidR="00C13736">
        <w:t xml:space="preserve">intervention points </w:t>
      </w:r>
      <w:r w:rsidR="00F507EC">
        <w:t xml:space="preserve">exist </w:t>
      </w:r>
      <w:r w:rsidR="002062CB">
        <w:t>for reducing energy demand in the short, medium and long term?</w:t>
      </w:r>
      <w:r w:rsidR="00685F2B">
        <w:t xml:space="preserve"> Within relevant peer groups, which cities have enacted climate policies</w:t>
      </w:r>
      <w:r w:rsidR="00605A0B">
        <w:t>, were</w:t>
      </w:r>
      <w:r w:rsidR="00685F2B">
        <w:t xml:space="preserve"> they successful, </w:t>
      </w:r>
      <w:r w:rsidR="002062CB">
        <w:t xml:space="preserve">and </w:t>
      </w:r>
      <w:r w:rsidR="00685F2B">
        <w:t>why?</w:t>
      </w:r>
    </w:p>
    <w:p w14:paraId="2043C1F6" w14:textId="3BD24FA3" w:rsidR="00DE1D38" w:rsidRDefault="002A1266">
      <w:pPr>
        <w:spacing w:line="480" w:lineRule="auto"/>
      </w:pPr>
      <w:r>
        <w:t>T</w:t>
      </w:r>
      <w:r w:rsidR="00C26ED6">
        <w:t xml:space="preserve">he </w:t>
      </w:r>
      <w:r w:rsidR="00BE6CAA">
        <w:t xml:space="preserve">means to develop quantitative </w:t>
      </w:r>
      <w:r w:rsidR="00C26ED6">
        <w:t xml:space="preserve">city typologies </w:t>
      </w:r>
      <w:r>
        <w:t xml:space="preserve">are </w:t>
      </w:r>
      <w:r w:rsidR="00C26ED6">
        <w:t xml:space="preserve">already </w:t>
      </w:r>
      <w:r w:rsidR="00DE1D38">
        <w:t>emerging</w:t>
      </w:r>
      <w:r>
        <w:t xml:space="preserve">, making use of new developments in spatial, crowdsourced and ‘big’ data </w:t>
      </w:r>
      <w:r>
        <w:fldChar w:fldCharType="begin" w:fldLock="1"/>
      </w:r>
      <w:r w:rsidR="00A6795F">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mendeley":{"formattedCitation":"&lt;sup&gt;4,21,56&lt;/sup&gt;","plainTextFormattedCitation":"4,21,56","previouslyFormattedCitation":"&lt;sup&gt;4,21,56&lt;/sup&gt;"},"properties":{"noteIndex":0},"schema":"https://github.com/citation-style-language/schema/raw/master/csl-citation.json"}</w:instrText>
      </w:r>
      <w:r>
        <w:fldChar w:fldCharType="separate"/>
      </w:r>
      <w:r w:rsidR="000458BE" w:rsidRPr="000458BE">
        <w:rPr>
          <w:noProof/>
          <w:vertAlign w:val="superscript"/>
        </w:rPr>
        <w:t>4,21,56</w:t>
      </w:r>
      <w:r>
        <w:fldChar w:fldCharType="end"/>
      </w:r>
      <w:r>
        <w:t xml:space="preserve">. </w:t>
      </w:r>
      <w:r w:rsidR="00563BEA">
        <w:t>E</w:t>
      </w:r>
      <w:r>
        <w:t>fforts</w:t>
      </w:r>
      <w:r w:rsidR="003E4904">
        <w:t xml:space="preserv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r w:rsidR="00ED0E6E">
        <w:t xml:space="preserve">These </w:t>
      </w:r>
      <w:r w:rsidR="00563BEA">
        <w:t xml:space="preserve">structural conditions drastically </w:t>
      </w:r>
      <w:r w:rsidR="00113953">
        <w:t>narrow</w:t>
      </w:r>
      <w:r w:rsidR="00563BEA">
        <w:t xml:space="preserve"> the scope of </w:t>
      </w:r>
      <w:r w:rsidR="00ED0E6E">
        <w:t>peers that a city might have</w:t>
      </w:r>
      <w:r w:rsidR="00CE376A">
        <w:t xml:space="preserve">, even though </w:t>
      </w:r>
      <w:r w:rsidR="00ED0E6E">
        <w:t>the current data</w:t>
      </w:r>
      <w:r w:rsidR="00CE376A">
        <w:t xml:space="preserve"> is fragmented. Ultimately, a new generation of urban typologies is required that focuses on the available policy option space, for instance </w:t>
      </w:r>
      <w:r w:rsidR="002975BD">
        <w:t>based</w:t>
      </w:r>
      <w:r w:rsidR="003E4904">
        <w:t xml:space="preserve"> on urban 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 xml:space="preserve">political constraints (e.g. the balance of private and </w:t>
      </w:r>
      <w:r w:rsidR="002975BD">
        <w:lastRenderedPageBreak/>
        <w:t>corporate interests)</w:t>
      </w:r>
      <w:r w:rsidR="00ED0E6E">
        <w:t>.</w:t>
      </w:r>
      <w:r w:rsidR="00ED6239">
        <w:t xml:space="preserve"> The wealth of available case-study evidence might help to shift towards such a new paradigm.</w:t>
      </w:r>
    </w:p>
    <w:p w14:paraId="75ECA334" w14:textId="3C6E4181" w:rsidR="009E532C" w:rsidRDefault="00563BEA">
      <w:pPr>
        <w:spacing w:line="480" w:lineRule="auto"/>
      </w:pPr>
      <w:r>
        <w:t xml:space="preserve">Methods to synthesise case study research have </w:t>
      </w:r>
      <w:r w:rsidR="00934168">
        <w:t xml:space="preserve">also </w:t>
      </w:r>
      <w:r>
        <w:t>been developed, but so far not applied in the urban mitigation field. These include</w:t>
      </w:r>
      <w:r w:rsidR="005A153D">
        <w:rPr>
          <w:rFonts w:ascii="Calibri" w:eastAsia="Calibri" w:hAnsi="Calibri" w:cs="Calibri"/>
        </w:rPr>
        <w:t xml:space="preserve"> case surveys, case meta-analysis and qualitative comparative analysis</w:t>
      </w:r>
      <w:r w:rsidR="002975BD">
        <w:rPr>
          <w:rFonts w:ascii="Calibri" w:eastAsia="Calibri" w:hAnsi="Calibri" w:cs="Calibri"/>
        </w:rPr>
        <w:t>.</w:t>
      </w:r>
      <w:r>
        <w:rPr>
          <w:rFonts w:ascii="Calibri" w:eastAsia="Calibri" w:hAnsi="Calibri" w:cs="Calibri"/>
        </w:rPr>
        <w:t xml:space="preserve"> </w:t>
      </w:r>
      <w:r w:rsidR="002975BD">
        <w:rPr>
          <w:rFonts w:ascii="Calibri" w:eastAsia="Calibri" w:hAnsi="Calibri" w:cs="Calibri"/>
        </w:rPr>
        <w:t>I</w:t>
      </w:r>
      <w:r w:rsidR="00B01A9F">
        <w:rPr>
          <w:rFonts w:ascii="Calibri" w:eastAsia="Calibri" w:hAnsi="Calibri" w:cs="Calibri"/>
        </w:rPr>
        <w:t>n essence</w:t>
      </w:r>
      <w:r>
        <w:rPr>
          <w:rFonts w:ascii="Calibri" w:eastAsia="Calibri" w:hAnsi="Calibri" w:cs="Calibri"/>
        </w:rPr>
        <w:t xml:space="preserve"> </w:t>
      </w:r>
      <w:r w:rsidR="002975BD">
        <w:rPr>
          <w:rFonts w:ascii="Calibri" w:eastAsia="Calibri" w:hAnsi="Calibri" w:cs="Calibri"/>
        </w:rPr>
        <w:t>these methods</w:t>
      </w:r>
      <w:r>
        <w:rPr>
          <w:rFonts w:ascii="Calibri" w:eastAsia="Calibri" w:hAnsi="Calibri" w:cs="Calibri"/>
        </w:rPr>
        <w:t xml:space="preserve"> extract and code individual study</w:t>
      </w:r>
      <w:r w:rsidR="006D6A87">
        <w:rPr>
          <w:rFonts w:ascii="Calibri" w:eastAsia="Calibri" w:hAnsi="Calibri" w:cs="Calibri"/>
        </w:rPr>
        <w:t xml:space="preserve"> features such as design, context, results and other </w:t>
      </w:r>
      <w:r w:rsidR="005A153D">
        <w:rPr>
          <w:rFonts w:ascii="Calibri" w:eastAsia="Calibri" w:hAnsi="Calibri" w:cs="Calibri"/>
        </w:rPr>
        <w:t xml:space="preserve">information, allowing structured comparisons and </w:t>
      </w:r>
      <w:r>
        <w:rPr>
          <w:rFonts w:ascii="Calibri" w:eastAsia="Calibri" w:hAnsi="Calibri" w:cs="Calibri"/>
        </w:rPr>
        <w:t xml:space="preserve">even quantitative analysis </w:t>
      </w:r>
      <w:r w:rsidR="00557578">
        <w:rPr>
          <w:rFonts w:ascii="Calibri" w:eastAsia="Calibri" w:hAnsi="Calibri" w:cs="Calibri"/>
        </w:rPr>
        <w:t>across cases</w:t>
      </w:r>
      <w:r w:rsidR="005A153D">
        <w:rPr>
          <w:rFonts w:ascii="Calibri" w:eastAsia="Calibri" w:hAnsi="Calibri" w:cs="Calibri"/>
        </w:rPr>
        <w:t xml:space="preserve"> </w:t>
      </w:r>
      <w:r w:rsidR="005A153D">
        <w:rPr>
          <w:rFonts w:ascii="Calibri" w:eastAsia="Calibri" w:hAnsi="Calibri" w:cs="Calibri"/>
        </w:rPr>
        <w:fldChar w:fldCharType="begin" w:fldLock="1"/>
      </w:r>
      <w:r w:rsidR="00A6795F">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35&lt;/sup&gt;","plainTextFormattedCitation":"35","previouslyFormattedCitation":"&lt;sup&gt;34&lt;/sup&gt;"},"properties":{"noteIndex":0},"schema":"https://github.com/citation-style-language/schema/raw/master/csl-citation.json"}</w:instrText>
      </w:r>
      <w:r w:rsidR="005A153D">
        <w:rPr>
          <w:rFonts w:ascii="Calibri" w:eastAsia="Calibri" w:hAnsi="Calibri" w:cs="Calibri"/>
        </w:rPr>
        <w:fldChar w:fldCharType="separate"/>
      </w:r>
      <w:r w:rsidR="00A6795F" w:rsidRPr="00A6795F">
        <w:rPr>
          <w:rFonts w:ascii="Calibri" w:eastAsia="Calibri" w:hAnsi="Calibri" w:cs="Calibri"/>
          <w:noProof/>
          <w:vertAlign w:val="superscript"/>
        </w:rPr>
        <w:t>35</w:t>
      </w:r>
      <w:r w:rsidR="005A153D">
        <w:rPr>
          <w:rFonts w:ascii="Calibri" w:eastAsia="Calibri" w:hAnsi="Calibri" w:cs="Calibri"/>
        </w:rPr>
        <w:fldChar w:fldCharType="end"/>
      </w:r>
      <w:r w:rsidR="005A153D">
        <w:rPr>
          <w:rFonts w:ascii="Calibri" w:eastAsia="Calibri" w:hAnsi="Calibri" w:cs="Calibri"/>
        </w:rPr>
        <w:t>.</w:t>
      </w:r>
      <w:r w:rsidR="00113953">
        <w:rPr>
          <w:rFonts w:ascii="Calibri" w:eastAsia="Calibri" w:hAnsi="Calibri" w:cs="Calibri"/>
        </w:rPr>
        <w:t xml:space="preserve"> </w:t>
      </w:r>
      <w:r w:rsidR="00AC7706">
        <w:rPr>
          <w:rFonts w:ascii="Calibri" w:eastAsia="Calibri" w:hAnsi="Calibri" w:cs="Calibri"/>
        </w:rPr>
        <w:t>Applying these methods</w:t>
      </w:r>
      <w:r w:rsidR="00113953">
        <w:rPr>
          <w:rFonts w:ascii="Calibri" w:eastAsia="Calibri" w:hAnsi="Calibri" w:cs="Calibri"/>
        </w:rPr>
        <w:t xml:space="preserve"> within and across typologies of cities</w:t>
      </w:r>
      <w:r w:rsidR="00AC7706">
        <w:rPr>
          <w:rFonts w:ascii="Calibri" w:eastAsia="Calibri" w:hAnsi="Calibri" w:cs="Calibri"/>
        </w:rPr>
        <w:t xml:space="preserve"> </w:t>
      </w:r>
      <w:r w:rsidR="00113953">
        <w:rPr>
          <w:rFonts w:ascii="Calibri" w:eastAsia="Calibri" w:hAnsi="Calibri" w:cs="Calibri"/>
        </w:rPr>
        <w:t>can capture qualitative contexts that are so far missing from urban data science, iteratively leading to new</w:t>
      </w:r>
      <w:r w:rsidR="009E532C">
        <w:t xml:space="preserve"> typologies that have greater explanatory and comparative power.</w:t>
      </w:r>
      <w:r w:rsidR="00CC5CB1">
        <w:t xml:space="preserve"> </w:t>
      </w:r>
      <w:r w:rsidR="00934168">
        <w:t>W</w:t>
      </w:r>
      <w:r w:rsidR="00113953">
        <w:t>here urban-scale reforms and initiatives have taken place and been documented in the extant literature, case study synthesis methods enable structurally similar cities to learn from successes and failures, enhancing our understanding of climate solutions.</w:t>
      </w:r>
    </w:p>
    <w:p w14:paraId="4ACDE618" w14:textId="2DDB31D5" w:rsidR="00F507EC" w:rsidRDefault="00435728">
      <w:pPr>
        <w:spacing w:line="480" w:lineRule="auto"/>
        <w:rPr>
          <w:rFonts w:ascii="Calibri" w:eastAsia="Calibri" w:hAnsi="Calibri" w:cs="Calibri"/>
        </w:rPr>
      </w:pPr>
      <w:r>
        <w:fldChar w:fldCharType="begin"/>
      </w:r>
      <w:r>
        <w:instrText xml:space="preserve"> REF _Ref517344518 \h </w:instrText>
      </w:r>
      <w:r w:rsidR="00593D47">
        <w:instrText xml:space="preserve"> \* MERGEFORMAT </w:instrText>
      </w:r>
      <w:r>
        <w:fldChar w:fldCharType="separate"/>
      </w:r>
      <w:r w:rsidR="00C574DD" w:rsidRPr="00AA4BF0">
        <w:rPr>
          <w:b/>
        </w:rPr>
        <w:t xml:space="preserve">Figure </w:t>
      </w:r>
      <w:r w:rsidR="00C574DD">
        <w:rPr>
          <w:b/>
          <w:noProof/>
        </w:rPr>
        <w:t>5</w:t>
      </w:r>
      <w:r>
        <w:fldChar w:fldCharType="end"/>
      </w:r>
      <w:r>
        <w:t xml:space="preserve"> </w:t>
      </w:r>
      <w:r w:rsidR="00F73A34">
        <w:t xml:space="preserve">conceptualises </w:t>
      </w:r>
      <w:r w:rsidR="00557578">
        <w:t xml:space="preserve">an approach that combines case study knowledge with a typology of city types, characterised </w:t>
      </w:r>
      <w:r w:rsidR="00F73A34">
        <w:t>by their drivers of energy use (from</w:t>
      </w:r>
      <w:r w:rsidR="00113953">
        <w:t xml:space="preserve"> ref</w:t>
      </w:r>
      <w:r w:rsidR="00F73A34">
        <w:t xml:space="preserve"> </w:t>
      </w:r>
      <w:r w:rsidR="00F73A34" w:rsidRPr="002B0012">
        <w:fldChar w:fldCharType="begin" w:fldLock="1"/>
      </w:r>
      <w:r w:rsidR="004E5E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sidRPr="002B0012">
        <w:fldChar w:fldCharType="separate"/>
      </w:r>
      <w:r w:rsidR="008E40C9" w:rsidRPr="008E40C9">
        <w:rPr>
          <w:noProof/>
          <w:vertAlign w:val="superscript"/>
        </w:rPr>
        <w:t>4</w:t>
      </w:r>
      <w:r w:rsidR="00F73A34" w:rsidRPr="002B0012">
        <w:fldChar w:fldCharType="end"/>
      </w:r>
      <w:r w:rsidR="00F73A34">
        <w:t>).</w:t>
      </w:r>
      <w:r w:rsidR="00F73A34" w:rsidRPr="00F73A34">
        <w:rPr>
          <w:rFonts w:ascii="Calibri" w:eastAsia="Calibri" w:hAnsi="Calibri" w:cs="Calibri"/>
        </w:rPr>
        <w:t xml:space="preserve"> </w:t>
      </w:r>
      <w:r w:rsidR="00F73A34">
        <w:rPr>
          <w:rFonts w:ascii="Calibri" w:eastAsia="Calibri" w:hAnsi="Calibri" w:cs="Calibri"/>
        </w:rPr>
        <w:t>For example,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Type 5), are characterized by very low fuel prices and medium-high incomes (for quantitative values see </w:t>
      </w:r>
      <w:r w:rsidR="00F73A34">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r w:rsidR="00F73A34">
        <w:rPr>
          <w:rFonts w:ascii="Calibri" w:eastAsia="Calibri" w:hAnsi="Calibri" w:cs="Calibri"/>
        </w:rPr>
        <w:t>). Types 2 and 8 belong to different income segments (e.g. Harbin versus Oslo), but in both types, heating degree days emerge as key driver of energy use.</w:t>
      </w:r>
      <w:r w:rsidR="00F507EC" w:rsidRPr="00F507EC">
        <w:rPr>
          <w:rFonts w:ascii="Calibri" w:eastAsia="Calibri" w:hAnsi="Calibri" w:cs="Calibri"/>
        </w:rPr>
        <w:t xml:space="preserve"> </w:t>
      </w:r>
    </w:p>
    <w:p w14:paraId="1145A3BD" w14:textId="34FFCC7A" w:rsidR="00AC7706" w:rsidRDefault="00F507EC">
      <w:pPr>
        <w:spacing w:line="480" w:lineRule="auto"/>
        <w:rPr>
          <w:rFonts w:ascii="Calibri" w:eastAsia="Calibri" w:hAnsi="Calibri" w:cs="Calibri"/>
        </w:rPr>
      </w:pPr>
      <w:r>
        <w:rPr>
          <w:rFonts w:ascii="Calibri" w:eastAsia="Calibri" w:hAnsi="Calibri" w:cs="Calibri"/>
        </w:rPr>
        <w: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t>
      </w:r>
      <w:r w:rsidR="00176007">
        <w:rPr>
          <w:rFonts w:ascii="Calibri" w:eastAsia="Calibri" w:hAnsi="Calibri" w:cs="Calibri"/>
        </w:rPr>
        <w:t xml:space="preserve"> </w:t>
      </w:r>
      <w:r w:rsidR="00176007">
        <w:rPr>
          <w:rFonts w:ascii="Calibri" w:eastAsia="Calibri" w:hAnsi="Calibri" w:cs="Calibri"/>
        </w:rPr>
        <w:fldChar w:fldCharType="begin" w:fldLock="1"/>
      </w:r>
      <w:r w:rsidR="00A6795F">
        <w:rPr>
          <w:rFonts w:ascii="Calibri" w:eastAsia="Calibri" w:hAnsi="Calibri" w:cs="Calibri"/>
        </w:rPr>
        <w:instrText>ADDIN CSL_CITATION {"citationItems":[{"id":"ITEM-1","itemData":{"ISSN":"2212-0955","author":[{"dropping-particle":"","family":"Creutzig","given":"F.","non-dropping-particle":"","parse-names":false,"suffix":""}],"container-title":"Urban Climate","id":"ITEM-1","issued":{"date-parts":[["2014"]]},"page":"63-76","title":"How fuel prices determine public transport infrastructure, modal shares and urban form","type":"article-journal","volume":"10"},"uris":["http://www.mendeley.com/documents/?uuid=e5b07daf-cb24-4f53-bb53-8603bf67ae9d"]}],"mendeley":{"formattedCitation":"&lt;sup&gt;57&lt;/sup&gt;","plainTextFormattedCitation":"57","previouslyFormattedCitation":"&lt;sup&gt;57&lt;/sup&gt;"},"properties":{"noteIndex":0},"schema":"https://github.com/citation-style-language/schema/raw/master/csl-citation.json"}</w:instrText>
      </w:r>
      <w:r w:rsidR="00176007">
        <w:rPr>
          <w:rFonts w:ascii="Calibri" w:eastAsia="Calibri" w:hAnsi="Calibri" w:cs="Calibri"/>
        </w:rPr>
        <w:fldChar w:fldCharType="separate"/>
      </w:r>
      <w:r w:rsidR="000458BE" w:rsidRPr="000458BE">
        <w:rPr>
          <w:rFonts w:ascii="Calibri" w:eastAsia="Calibri" w:hAnsi="Calibri" w:cs="Calibri"/>
          <w:noProof/>
          <w:vertAlign w:val="superscript"/>
        </w:rPr>
        <w:t>57</w:t>
      </w:r>
      <w:r w:rsidR="00176007">
        <w:rPr>
          <w:rFonts w:ascii="Calibri" w:eastAsia="Calibri" w:hAnsi="Calibri" w:cs="Calibri"/>
        </w:rPr>
        <w:fldChar w:fldCharType="end"/>
      </w:r>
      <w:r>
        <w:rPr>
          <w:rFonts w:ascii="Calibri" w:eastAsia="Calibri" w:hAnsi="Calibri" w:cs="Calibri"/>
        </w:rPr>
        <w:t xml:space="preserve"> are </w:t>
      </w:r>
      <w:r w:rsidR="00AC7706">
        <w:rPr>
          <w:rFonts w:ascii="Calibri" w:eastAsia="Calibri" w:hAnsi="Calibri" w:cs="Calibri"/>
        </w:rPr>
        <w:t>investigated from the perspective of urban form (low-density developments) and CO</w:t>
      </w:r>
      <w:r w:rsidR="00AC7706" w:rsidRPr="000A7958">
        <w:rPr>
          <w:rFonts w:ascii="Calibri" w:eastAsia="Calibri" w:hAnsi="Calibri" w:cs="Calibri"/>
          <w:vertAlign w:val="subscript"/>
        </w:rPr>
        <w:t>2</w:t>
      </w:r>
      <w:r w:rsidR="00AC7706">
        <w:rPr>
          <w:rFonts w:ascii="Calibri" w:eastAsia="Calibri" w:hAnsi="Calibri" w:cs="Calibri"/>
        </w:rPr>
        <w:t xml:space="preserve"> emissions. And cities with high heating degree days are studied from the perspective of heat demand. Together this indicates that key structural drivers of emissions identified through a top-down typology have also </w:t>
      </w:r>
      <w:r w:rsidR="00AC7706">
        <w:rPr>
          <w:rFonts w:ascii="Calibri" w:eastAsia="Calibri" w:hAnsi="Calibri" w:cs="Calibri"/>
        </w:rPr>
        <w:lastRenderedPageBreak/>
        <w:t>been investigated in the bottom-up case study literature. In other words, we already observe an opportunity to initiate systematic comparative reviews, bundled by groups of cities, to investigate the contextual conditions that shape climate solutions.</w:t>
      </w:r>
    </w:p>
    <w:p w14:paraId="765C2BF6" w14:textId="77777777" w:rsidR="00AA4BF0" w:rsidRDefault="00113953">
      <w:pPr>
        <w:keepNext/>
        <w:spacing w:line="480" w:lineRule="auto"/>
      </w:pPr>
      <w:r>
        <w:rPr>
          <w:noProof/>
        </w:rPr>
        <w:drawing>
          <wp:inline distT="0" distB="0" distL="0" distR="0" wp14:anchorId="5AF28F86" wp14:editId="17C29CA2">
            <wp:extent cx="5403272" cy="633359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15583" cy="6348028"/>
                    </a:xfrm>
                    <a:prstGeom prst="rect">
                      <a:avLst/>
                    </a:prstGeom>
                  </pic:spPr>
                </pic:pic>
              </a:graphicData>
            </a:graphic>
          </wp:inline>
        </w:drawing>
      </w:r>
    </w:p>
    <w:p w14:paraId="30ECD560" w14:textId="7C506B45" w:rsidR="00F507EC" w:rsidRDefault="00AA4BF0">
      <w:pPr>
        <w:pStyle w:val="Caption"/>
        <w:spacing w:line="480" w:lineRule="auto"/>
        <w:rPr>
          <w:rFonts w:ascii="Calibri" w:eastAsia="Calibri" w:hAnsi="Calibri" w:cs="Calibri"/>
        </w:rPr>
      </w:pPr>
      <w:bookmarkStart w:id="890" w:name="_Ref517344518"/>
      <w:r w:rsidRPr="00AA4BF0">
        <w:rPr>
          <w:b/>
        </w:rPr>
        <w:t xml:space="preserve">Figure </w:t>
      </w:r>
      <w:r w:rsidRPr="00AA4BF0">
        <w:rPr>
          <w:b/>
        </w:rPr>
        <w:fldChar w:fldCharType="begin"/>
      </w:r>
      <w:r w:rsidRPr="00AA4BF0">
        <w:rPr>
          <w:b/>
        </w:rPr>
        <w:instrText xml:space="preserve"> SEQ Figure \* ARABIC </w:instrText>
      </w:r>
      <w:r w:rsidRPr="00AA4BF0">
        <w:rPr>
          <w:b/>
        </w:rPr>
        <w:fldChar w:fldCharType="separate"/>
      </w:r>
      <w:r w:rsidR="00C574DD">
        <w:rPr>
          <w:b/>
          <w:noProof/>
        </w:rPr>
        <w:t>5</w:t>
      </w:r>
      <w:r w:rsidRPr="00AA4BF0">
        <w:rPr>
          <w:b/>
        </w:rPr>
        <w:fldChar w:fldCharType="end"/>
      </w:r>
      <w:bookmarkEnd w:id="890"/>
      <w:r w:rsidRPr="00AA4BF0">
        <w:rPr>
          <w:b/>
        </w:rPr>
        <w:t>: Linking typologies and case study literature.</w:t>
      </w:r>
      <w:r>
        <w:t xml:space="preserve"> The quantitative typology of urban energy use drivers are scaled linearly by diameter, using data from ref 5; case study literature and topic analysis from this study. As in Figure 3, topic scores are summed within each city type, with the highest scoring three topics </w:t>
      </w:r>
      <w:commentRangeStart w:id="891"/>
      <w:r>
        <w:t>displayed</w:t>
      </w:r>
      <w:commentRangeEnd w:id="891"/>
      <w:r w:rsidR="005F0E08">
        <w:rPr>
          <w:rStyle w:val="CommentReference"/>
          <w:i w:val="0"/>
          <w:iCs w:val="0"/>
          <w:color w:val="auto"/>
        </w:rPr>
        <w:commentReference w:id="891"/>
      </w:r>
      <w:r>
        <w:t>.</w:t>
      </w:r>
    </w:p>
    <w:p w14:paraId="11D513BA" w14:textId="36FE8535" w:rsidR="00DE4DCA" w:rsidRDefault="00DE4DCA">
      <w:pPr>
        <w:spacing w:line="480" w:lineRule="auto"/>
      </w:pPr>
      <w:r>
        <w:rPr>
          <w:rFonts w:ascii="Calibri" w:eastAsia="Calibri" w:hAnsi="Calibri" w:cs="Calibri"/>
        </w:rPr>
        <w:lastRenderedPageBreak/>
        <w:t xml:space="preserve">The approach again faces constraints in terms of available data and cases, which are sparse for smaller cities and particular clusters. Crowdsourcing and spatial methods are already closing data gaps in these cities </w:t>
      </w:r>
      <w:r>
        <w:rPr>
          <w:rFonts w:ascii="Calibri" w:eastAsia="Calibri" w:hAnsi="Calibri" w:cs="Calibri"/>
        </w:rPr>
        <w:fldChar w:fldCharType="begin" w:fldLock="1"/>
      </w:r>
      <w:r w:rsidR="000458BE">
        <w:rPr>
          <w:rFonts w:ascii="Calibri" w:eastAsia="Calibri" w:hAnsi="Calibri" w:cs="Calibri"/>
        </w:rPr>
        <w: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22&lt;/sup&gt;","plainTextFormattedCitation":"22","previouslyFormattedCitation":"&lt;sup&gt;22&lt;/sup&gt;"},"properties":{"noteIndex":0},"schema":"https://github.com/citation-style-language/schema/raw/master/csl-citation.json"}</w:instrText>
      </w:r>
      <w:r>
        <w:rPr>
          <w:rFonts w:ascii="Calibri" w:eastAsia="Calibri" w:hAnsi="Calibri" w:cs="Calibri"/>
        </w:rPr>
        <w:fldChar w:fldCharType="separate"/>
      </w:r>
      <w:r w:rsidR="00422FA9" w:rsidRPr="00422FA9">
        <w:rPr>
          <w:rFonts w:ascii="Calibri" w:eastAsia="Calibri" w:hAnsi="Calibri" w:cs="Calibri"/>
          <w:noProof/>
          <w:vertAlign w:val="superscript"/>
        </w:rPr>
        <w:t>22</w:t>
      </w:r>
      <w:r>
        <w:rPr>
          <w:rFonts w:ascii="Calibri" w:eastAsia="Calibri" w:hAnsi="Calibri" w:cs="Calibri"/>
        </w:rPr>
        <w:fldChar w:fldCharType="end"/>
      </w:r>
      <w:r>
        <w:t>;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cities. By narrowing the scope of peers, and bringing cases that do exist to the forefront, typologies provide the entry point to the systematic comparisons of smaller cities that are currently missing.</w:t>
      </w:r>
    </w:p>
    <w:p w14:paraId="36629219" w14:textId="7A03B3BB" w:rsidR="00DE4DCA" w:rsidRDefault="00DE4DCA">
      <w:pPr>
        <w:spacing w:line="480" w:lineRule="auto"/>
      </w:pPr>
      <w:r>
        <w:t xml:space="preserve">But the importance of comparisons across diverse contexts should also not be overlooked. Implicit in much sustainability research is an asymmetry of knowledge exchange: cases in the global North are relevant for the South, but not vice-versa </w:t>
      </w:r>
      <w:r>
        <w:fldChar w:fldCharType="begin" w:fldLock="1"/>
      </w:r>
      <w:r w:rsidR="00A6795F">
        <w:instrText>ADDIN CSL_CITATION {"citationItems":[{"id":"ITEM-1","itemData":{"DOI":"10.1038/d41586-018-05210-0","ISSN":"0028-0836","abstract":"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s can contradict widely held assumptions —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s collectives, and use non-violent means of protest. They question the industrial route to development and champion collective action. Social justice and the rights of nature are given the same prom…","author":[{"dropping-particle":"","family":"Nagendra","given":"Harini","non-dropping-particle":"","parse-names":false,"suffix":""}],"container-title":"Nature","id":"ITEM-1","issued":{"date-parts":[["2018"]]},"title":"The global south is rich in sustainability lessons that students deserve to hear","type":"article-journal"},"uris":["http://www.mendeley.com/documents/?uuid=731dc2c4-ea8c-4d9b-8d54-6c59a187781e"]}],"mendeley":{"formattedCitation":"&lt;sup&gt;58&lt;/sup&gt;","plainTextFormattedCitation":"58","previouslyFormattedCitation":"&lt;sup&gt;58&lt;/sup&gt;"},"properties":{"noteIndex":0},"schema":"https://github.com/citation-style-language/schema/raw/master/csl-citation.json"}</w:instrText>
      </w:r>
      <w:r>
        <w:fldChar w:fldCharType="separate"/>
      </w:r>
      <w:r w:rsidR="000458BE" w:rsidRPr="000458BE">
        <w:rPr>
          <w:noProof/>
          <w:vertAlign w:val="superscript"/>
        </w:rPr>
        <w:t>58</w:t>
      </w:r>
      <w:r>
        <w:fldChar w:fldCharType="end"/>
      </w:r>
      <w:r>
        <w:t xml:space="preserve">. These cul-de-sacs should be avoided with the flexible use of typologies that suit the question at hand – and on the understanding that not all production and consumption decisions are shaped by income </w:t>
      </w:r>
      <w:r>
        <w:fldChar w:fldCharType="begin" w:fldLock="1"/>
      </w:r>
      <w:r w:rsidR="00A6795F">
        <w:instrText>ADDIN CSL_CITATION {"citationItems":[{"id":"ITEM-1","itemData":{"DOI":"10.1002/wcc.485","ISSN":"17577780","author":[{"dropping-particle":"","family":"Lamb","given":"William F","non-dropping-particle":"","parse-names":false,"suffix":""},{"dropping-particle":"","family":"Steinberger","given":"Julia K","non-dropping-particle":"","parse-names":false,"suffix":""}],"container-title":"Wiley Interdisciplinary Reviews: Climate Change","id":"ITEM-1","issue":"6","issued":{"date-parts":[["2017"]]},"page":"1-16","title":"Human well-being and climate change mitigation","type":"article-journal","volume":"8"},"uris":["http://www.mendeley.com/documents/?uuid=ec958e40-2539-4ffa-91a1-5be44b371009"]}],"mendeley":{"formattedCitation":"&lt;sup&gt;59&lt;/sup&gt;","plainTextFormattedCitation":"59","previouslyFormattedCitation":"&lt;sup&gt;59&lt;/sup&gt;"},"properties":{"noteIndex":0},"schema":"https://github.com/citation-style-language/schema/raw/master/csl-citation.json"}</w:instrText>
      </w:r>
      <w:r>
        <w:fldChar w:fldCharType="separate"/>
      </w:r>
      <w:r w:rsidR="000458BE" w:rsidRPr="000458BE">
        <w:rPr>
          <w:noProof/>
          <w:vertAlign w:val="superscript"/>
        </w:rPr>
        <w:t>59</w:t>
      </w:r>
      <w:r>
        <w:fldChar w:fldCharType="end"/>
      </w:r>
      <w:r>
        <w:t xml:space="preserve">. Extensive surveys of the literature across all cities also have an important role, for instance to consolidate the wealth of life cycle and emissions inventory cases, thereby examining the collective impacts of cities and verifying top-down accounts </w:t>
      </w:r>
      <w:r>
        <w:fldChar w:fldCharType="begin" w:fldLock="1"/>
      </w:r>
      <w:r w:rsidR="000458BE">
        <w: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22&lt;/sup&gt;","plainTextFormattedCitation":"22","previouslyFormattedCitation":"&lt;sup&gt;22&lt;/sup&gt;"},"properties":{"noteIndex":0},"schema":"https://github.com/citation-style-language/schema/raw/master/csl-citation.json"}</w:instrText>
      </w:r>
      <w:r>
        <w:fldChar w:fldCharType="separate"/>
      </w:r>
      <w:r w:rsidR="00422FA9" w:rsidRPr="00422FA9">
        <w:rPr>
          <w:noProof/>
          <w:vertAlign w:val="superscript"/>
        </w:rPr>
        <w:t>22</w:t>
      </w:r>
      <w:r>
        <w:fldChar w:fldCharType="end"/>
      </w:r>
      <w:r>
        <w:t>.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embracing interdisciplinary and complementary methods, and developing new routes towards research synthesis.</w:t>
      </w:r>
    </w:p>
    <w:p w14:paraId="73ECB3D3" w14:textId="5ABB9F69" w:rsidR="005E0A73" w:rsidRDefault="005E0A73">
      <w:pPr>
        <w:pStyle w:val="Heading2"/>
        <w:spacing w:line="480" w:lineRule="auto"/>
        <w:pPrChange w:id="892" w:author="William Lamb" w:date="2018-11-09T11:08:00Z">
          <w:pPr>
            <w:pStyle w:val="Heading2"/>
          </w:pPr>
        </w:pPrChange>
      </w:pPr>
      <w:r>
        <w:t>Conclusion</w:t>
      </w:r>
    </w:p>
    <w:p w14:paraId="3EF51707" w14:textId="4190D71A" w:rsidR="00064E70" w:rsidRDefault="00E405FD" w:rsidP="00EB245C">
      <w:pPr>
        <w:spacing w:line="480" w:lineRule="auto"/>
        <w:rPr>
          <w:rFonts w:ascii="Calibri" w:eastAsia="Calibri" w:hAnsi="Calibri" w:cs="Calibri"/>
        </w:rPr>
      </w:pPr>
      <w:r>
        <w:rPr>
          <w:rFonts w:ascii="Calibri" w:eastAsia="Calibri" w:hAnsi="Calibri" w:cs="Calibri"/>
        </w:rPr>
        <w:t xml:space="preserve">As cities begin to implement local climate mitigation agendas, it will become increasingly important to build a supportive </w:t>
      </w:r>
      <w:r w:rsidR="00A757E8">
        <w:rPr>
          <w:rFonts w:ascii="Calibri" w:eastAsia="Calibri" w:hAnsi="Calibri" w:cs="Calibri"/>
        </w:rPr>
        <w:t>evidence</w:t>
      </w:r>
      <w:r w:rsidR="002B0012">
        <w:rPr>
          <w:rFonts w:ascii="Calibri" w:eastAsia="Calibri" w:hAnsi="Calibri" w:cs="Calibri"/>
        </w:rPr>
        <w:t xml:space="preserve"> base.</w:t>
      </w:r>
      <w:r w:rsidR="002B0012" w:rsidRPr="002B0012">
        <w:rPr>
          <w:rFonts w:ascii="Calibri" w:eastAsia="Calibri" w:hAnsi="Calibri" w:cs="Calibri"/>
        </w:rPr>
        <w:t xml:space="preserve"> </w:t>
      </w:r>
      <w:r w:rsidR="00A757E8">
        <w:rPr>
          <w:rFonts w:ascii="Calibri" w:eastAsia="Calibri" w:hAnsi="Calibri" w:cs="Calibri"/>
        </w:rPr>
        <w:t>Urban climate solutions</w:t>
      </w:r>
      <w:r w:rsidR="008E527D">
        <w:rPr>
          <w:rFonts w:ascii="Calibri" w:eastAsia="Calibri" w:hAnsi="Calibri" w:cs="Calibri"/>
        </w:rPr>
        <w:t>, where demand-side measures dominate,</w:t>
      </w:r>
      <w:r w:rsidR="00A757E8">
        <w:rPr>
          <w:rFonts w:ascii="Calibri" w:eastAsia="Calibri" w:hAnsi="Calibri" w:cs="Calibri"/>
        </w:rPr>
        <w:t xml:space="preserve"> epitomise complex interventions</w:t>
      </w:r>
      <w:r w:rsidR="008E527D">
        <w:rPr>
          <w:rFonts w:ascii="Calibri" w:eastAsia="Calibri" w:hAnsi="Calibri" w:cs="Calibri"/>
        </w:rPr>
        <w:t>. They involve</w:t>
      </w:r>
      <w:r w:rsidR="00A757E8">
        <w:rPr>
          <w:rFonts w:ascii="Calibri" w:eastAsia="Calibri" w:hAnsi="Calibri" w:cs="Calibri"/>
        </w:rPr>
        <w:t xml:space="preserve"> </w:t>
      </w:r>
      <w:r w:rsidR="008E527D">
        <w:rPr>
          <w:rFonts w:ascii="Calibri" w:eastAsia="Calibri" w:hAnsi="Calibri" w:cs="Calibri"/>
        </w:rPr>
        <w:t>everyday habits and behaviours, across multiple actors and governance scales.</w:t>
      </w:r>
      <w:r w:rsidR="00A757E8">
        <w:rPr>
          <w:rFonts w:ascii="Calibri" w:eastAsia="Calibri" w:hAnsi="Calibri" w:cs="Calibri"/>
        </w:rPr>
        <w:t xml:space="preserve"> </w:t>
      </w:r>
      <w:r w:rsidR="002B0012">
        <w:rPr>
          <w:rFonts w:ascii="Calibri" w:eastAsia="Calibri" w:hAnsi="Calibri" w:cs="Calibri"/>
        </w:rPr>
        <w:t xml:space="preserve">Evidence-based policy </w:t>
      </w:r>
      <w:r w:rsidR="00A757E8">
        <w:rPr>
          <w:rFonts w:ascii="Calibri" w:eastAsia="Calibri" w:hAnsi="Calibri" w:cs="Calibri"/>
        </w:rPr>
        <w:t xml:space="preserve">for such interventions </w:t>
      </w:r>
      <w:r w:rsidR="002B0012">
        <w:rPr>
          <w:rFonts w:ascii="Calibri" w:eastAsia="Calibri" w:hAnsi="Calibri" w:cs="Calibri"/>
        </w:rPr>
        <w:t xml:space="preserve">requires an </w:t>
      </w:r>
      <w:r w:rsidR="002B0012">
        <w:rPr>
          <w:rFonts w:ascii="Calibri" w:eastAsia="Calibri" w:hAnsi="Calibri" w:cs="Calibri"/>
        </w:rPr>
        <w:lastRenderedPageBreak/>
        <w:t xml:space="preserve">understanding </w:t>
      </w:r>
      <w:r w:rsidR="008E527D">
        <w:rPr>
          <w:rFonts w:ascii="Calibri" w:eastAsia="Calibri" w:hAnsi="Calibri" w:cs="Calibri"/>
        </w:rPr>
        <w:t xml:space="preserve">of not just </w:t>
      </w:r>
      <w:r w:rsidR="002B0012">
        <w:rPr>
          <w:rFonts w:ascii="Calibri" w:eastAsia="Calibri" w:hAnsi="Calibri" w:cs="Calibri"/>
        </w:rPr>
        <w:t xml:space="preserve">the potential and effectiveness of different policies, but </w:t>
      </w:r>
      <w:r w:rsidR="008E527D">
        <w:rPr>
          <w:rFonts w:ascii="Calibri" w:eastAsia="Calibri" w:hAnsi="Calibri" w:cs="Calibri"/>
        </w:rPr>
        <w:t xml:space="preserve">the reasons </w:t>
      </w:r>
      <w:r w:rsidR="002B0012">
        <w:rPr>
          <w:rFonts w:ascii="Calibri" w:eastAsia="Calibri" w:hAnsi="Calibri" w:cs="Calibri"/>
        </w:rPr>
        <w:t xml:space="preserve">why interventions work or do not work under varying contexts and circumstances </w:t>
      </w:r>
      <w:r w:rsidR="002B0012">
        <w:rPr>
          <w:rFonts w:ascii="Calibri" w:eastAsia="Calibri" w:hAnsi="Calibri" w:cs="Calibri"/>
        </w:rPr>
        <w:fldChar w:fldCharType="begin" w:fldLock="1"/>
      </w:r>
      <w:r w:rsidR="00A6795F">
        <w:rPr>
          <w:rFonts w:ascii="Calibri" w:eastAsia="Calibri" w:hAnsi="Calibri" w:cs="Calibri"/>
        </w:rPr>
        <w:instrText>ADDIN CSL_CITATION {"citationItems":[{"id":"ITEM-1","itemData":{"author":[{"dropping-particle":"","family":"Pawson","given":"Ray","non-dropping-particle":"","parse-names":false,"suffix":""},{"dropping-particle":"","family":"Greenhaigh","given":"Trisha","non-dropping-particle":"","parse-names":false,"suffix":""},{"dropping-particle":"","family":"Harvey","given":"Gill","non-dropping-particle":"","parse-names":false,"suffix":""},{"dropping-particle":"","family":"Walshe","given":"Kieran","non-dropping-particle":"","parse-names":false,"suffix":""}],"container-title":"Journal of health services research &amp; policy","id":"ITEM-1","issue":"1","issued":{"date-parts":[["2005"]]},"page":"21-34","title":"Realist review - a new method of systematic review designed for complex policy interventions","type":"article-journal","volume":"10"},"uris":["http://www.mendeley.com/documents/?uuid=912bfcb3-1291-4934-a0d2-409e7a8a3c44"]}],"mendeley":{"formattedCitation":"&lt;sup&gt;60&lt;/sup&gt;","plainTextFormattedCitation":"60","previouslyFormattedCitation":"&lt;sup&gt;60&lt;/sup&gt;"},"properties":{"noteIndex":0},"schema":"https://github.com/citation-style-language/schema/raw/master/csl-citation.json"}</w:instrText>
      </w:r>
      <w:r w:rsidR="002B0012">
        <w:rPr>
          <w:rFonts w:ascii="Calibri" w:eastAsia="Calibri" w:hAnsi="Calibri" w:cs="Calibri"/>
        </w:rPr>
        <w:fldChar w:fldCharType="separate"/>
      </w:r>
      <w:r w:rsidR="000458BE" w:rsidRPr="000458BE">
        <w:rPr>
          <w:rFonts w:ascii="Calibri" w:eastAsia="Calibri" w:hAnsi="Calibri" w:cs="Calibri"/>
          <w:noProof/>
          <w:vertAlign w:val="superscript"/>
        </w:rPr>
        <w:t>60</w:t>
      </w:r>
      <w:r w:rsidR="002B0012">
        <w:rPr>
          <w:rFonts w:ascii="Calibri" w:eastAsia="Calibri" w:hAnsi="Calibri" w:cs="Calibri"/>
        </w:rPr>
        <w:fldChar w:fldCharType="end"/>
      </w:r>
      <w:r w:rsidR="002B0012">
        <w:rPr>
          <w:rFonts w:ascii="Calibri" w:eastAsia="Calibri" w:hAnsi="Calibri" w:cs="Calibri"/>
        </w:rPr>
        <w:t xml:space="preserve">. </w:t>
      </w:r>
      <w:r w:rsidR="00E2030E">
        <w:rPr>
          <w:rFonts w:ascii="Calibri" w:eastAsia="Calibri" w:hAnsi="Calibri" w:cs="Calibri"/>
        </w:rPr>
        <w:t>C</w:t>
      </w:r>
      <w:r w:rsidR="003C71AA">
        <w:rPr>
          <w:rFonts w:ascii="Calibri" w:eastAsia="Calibri" w:hAnsi="Calibri" w:cs="Calibri"/>
        </w:rPr>
        <w:t>ase studies have a central role in uncovering the</w:t>
      </w:r>
      <w:r w:rsidR="00E2030E">
        <w:rPr>
          <w:rFonts w:ascii="Calibri" w:eastAsia="Calibri" w:hAnsi="Calibri" w:cs="Calibri"/>
        </w:rPr>
        <w:t>se</w:t>
      </w:r>
      <w:r w:rsidR="003C71AA">
        <w:rPr>
          <w:rFonts w:ascii="Calibri" w:eastAsia="Calibri" w:hAnsi="Calibri" w:cs="Calibri"/>
        </w:rPr>
        <w:t xml:space="preserve"> </w:t>
      </w:r>
      <w:r w:rsidR="00E2030E">
        <w:rPr>
          <w:rFonts w:ascii="Calibri" w:eastAsia="Calibri" w:hAnsi="Calibri" w:cs="Calibri"/>
        </w:rPr>
        <w:t xml:space="preserve">contextual </w:t>
      </w:r>
      <w:r w:rsidR="003C71AA">
        <w:rPr>
          <w:rFonts w:ascii="Calibri" w:eastAsia="Calibri" w:hAnsi="Calibri" w:cs="Calibri"/>
        </w:rPr>
        <w:t>conditions</w:t>
      </w:r>
      <w:r w:rsidR="00E2030E">
        <w:rPr>
          <w:rFonts w:ascii="Calibri" w:eastAsia="Calibri" w:hAnsi="Calibri" w:cs="Calibri"/>
        </w:rPr>
        <w:t>, but</w:t>
      </w:r>
      <w:r w:rsidR="003C71AA">
        <w:rPr>
          <w:rFonts w:ascii="Calibri" w:eastAsia="Calibri" w:hAnsi="Calibri" w:cs="Calibri"/>
        </w:rPr>
        <w:t xml:space="preserve"> the current state of the literature in terms of city coverage, topic scope, and progress on comparative studies and systematic reviews is basically unknown. Nor has there been </w:t>
      </w:r>
      <w:r w:rsidR="00AC7706">
        <w:rPr>
          <w:rFonts w:ascii="Calibri" w:eastAsia="Calibri" w:hAnsi="Calibri" w:cs="Calibri"/>
        </w:rPr>
        <w:t>adequate</w:t>
      </w:r>
      <w:r w:rsidR="003C71AA">
        <w:rPr>
          <w:rFonts w:ascii="Calibri" w:eastAsia="Calibri" w:hAnsi="Calibri" w:cs="Calibri"/>
        </w:rPr>
        <w:t xml:space="preserve"> </w:t>
      </w:r>
      <w:r w:rsidR="00E2030E">
        <w:rPr>
          <w:rFonts w:ascii="Calibri" w:eastAsia="Calibri" w:hAnsi="Calibri" w:cs="Calibri"/>
        </w:rPr>
        <w:t>discussion of</w:t>
      </w:r>
      <w:r w:rsidR="003C71AA">
        <w:rPr>
          <w:rFonts w:ascii="Calibri" w:eastAsia="Calibri" w:hAnsi="Calibri" w:cs="Calibri"/>
        </w:rPr>
        <w:t xml:space="preserve"> </w:t>
      </w:r>
      <w:r w:rsidR="00AC7706">
        <w:rPr>
          <w:rFonts w:ascii="Calibri" w:eastAsia="Calibri" w:hAnsi="Calibri" w:cs="Calibri"/>
        </w:rPr>
        <w:t xml:space="preserve">how </w:t>
      </w:r>
      <w:r w:rsidR="003C71AA">
        <w:rPr>
          <w:rFonts w:ascii="Calibri" w:eastAsia="Calibri" w:hAnsi="Calibri" w:cs="Calibri"/>
        </w:rPr>
        <w:t xml:space="preserve">to learn from </w:t>
      </w:r>
      <w:r w:rsidR="00AC7706">
        <w:rPr>
          <w:rFonts w:ascii="Calibri" w:eastAsia="Calibri" w:hAnsi="Calibri" w:cs="Calibri"/>
        </w:rPr>
        <w:t xml:space="preserve">and utilise </w:t>
      </w:r>
      <w:r w:rsidR="008E527D">
        <w:rPr>
          <w:rFonts w:ascii="Calibri" w:eastAsia="Calibri" w:hAnsi="Calibri" w:cs="Calibri"/>
        </w:rPr>
        <w:t xml:space="preserve">current and future </w:t>
      </w:r>
      <w:r w:rsidR="003C71AA">
        <w:rPr>
          <w:rFonts w:ascii="Calibri" w:eastAsia="Calibri" w:hAnsi="Calibri" w:cs="Calibri"/>
        </w:rPr>
        <w:t>case studies</w:t>
      </w:r>
      <w:r w:rsidR="00DF3238">
        <w:rPr>
          <w:rFonts w:ascii="Calibri" w:eastAsia="Calibri" w:hAnsi="Calibri" w:cs="Calibri"/>
        </w:rPr>
        <w:t>, rendering them an unexploited resource</w:t>
      </w:r>
      <w:r w:rsidR="00D32D9F">
        <w:rPr>
          <w:rFonts w:ascii="Calibri" w:eastAsia="Calibri" w:hAnsi="Calibri" w:cs="Calibri"/>
        </w:rPr>
        <w:t xml:space="preserve">. </w:t>
      </w:r>
      <w:r w:rsidR="003C71AA">
        <w:rPr>
          <w:rFonts w:ascii="Calibri" w:eastAsia="Calibri" w:hAnsi="Calibri" w:cs="Calibri"/>
        </w:rPr>
        <w:t xml:space="preserve">In this perspective we address these issues </w:t>
      </w:r>
      <w:r w:rsidR="00D32D9F">
        <w:rPr>
          <w:rFonts w:ascii="Calibri" w:eastAsia="Calibri" w:hAnsi="Calibri" w:cs="Calibri"/>
        </w:rPr>
        <w:t>and suggest ways forward.</w:t>
      </w:r>
    </w:p>
    <w:p w14:paraId="4F821F0E" w14:textId="07DA3D33" w:rsidR="000A0BB2" w:rsidRDefault="009E79F3" w:rsidP="00EB245C">
      <w:pPr>
        <w:spacing w:line="480" w:lineRule="auto"/>
        <w:rPr>
          <w:rFonts w:ascii="Calibri" w:eastAsia="Calibri" w:hAnsi="Calibri" w:cs="Calibri"/>
        </w:rPr>
      </w:pPr>
      <w:r>
        <w:rPr>
          <w:rFonts w:ascii="Calibri" w:eastAsia="Calibri" w:hAnsi="Calibri" w:cs="Calibri"/>
        </w:rPr>
        <w:t>Our analysis suggests there is a wealth of case study evidence available – 3,440 studies to date</w:t>
      </w:r>
      <w:r w:rsidR="00D70AAB">
        <w:rPr>
          <w:rFonts w:ascii="Calibri" w:eastAsia="Calibri" w:hAnsi="Calibri" w:cs="Calibri"/>
        </w:rPr>
        <w:t xml:space="preserve">. </w:t>
      </w:r>
      <w:r>
        <w:rPr>
          <w:rFonts w:ascii="Calibri" w:eastAsia="Calibri" w:hAnsi="Calibri" w:cs="Calibri"/>
        </w:rPr>
        <w:t xml:space="preserve">Since we captured only ‘climate mitigation’ articles in a broad brush approach, this is likely an underestimate that does not reveal the full extent of sector-specific research </w:t>
      </w:r>
      <w:r>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quickly </w:t>
      </w:r>
      <w:r w:rsidR="009907E4">
        <w:rPr>
          <w:rFonts w:ascii="Calibri" w:eastAsia="Calibri" w:hAnsi="Calibri" w:cs="Calibri"/>
        </w:rPr>
        <w:t>developed</w:t>
      </w:r>
      <w:r w:rsidR="00DF3238">
        <w:rPr>
          <w:rFonts w:ascii="Calibri" w:eastAsia="Calibri" w:hAnsi="Calibri" w:cs="Calibri"/>
        </w:rPr>
        <w:t>.</w:t>
      </w:r>
      <w:r w:rsidR="00D70AAB">
        <w:rPr>
          <w:rFonts w:ascii="Calibri" w:eastAsia="Calibri" w:hAnsi="Calibri" w:cs="Calibri"/>
        </w:rPr>
        <w:t xml:space="preserve"> This analysis identifies three biases in urban mitigation cases:</w:t>
      </w:r>
      <w:r w:rsidR="00DF3238">
        <w:rPr>
          <w:rFonts w:ascii="Calibri" w:eastAsia="Calibri" w:hAnsi="Calibri" w:cs="Calibri"/>
        </w:rPr>
        <w:t xml:space="preserve"> </w:t>
      </w:r>
      <w:r w:rsidR="00206897">
        <w:rPr>
          <w:rFonts w:ascii="Calibri" w:eastAsia="Calibri" w:hAnsi="Calibri" w:cs="Calibri"/>
        </w:rPr>
        <w:t>(1) A substantial and unwarranted bias</w:t>
      </w:r>
      <w:r w:rsidR="000A0BB2">
        <w:rPr>
          <w:rFonts w:ascii="Calibri" w:eastAsia="Calibri" w:hAnsi="Calibri" w:cs="Calibri"/>
        </w:rPr>
        <w:t xml:space="preserve"> exists towards studies on large cities </w:t>
      </w:r>
      <w:r w:rsidR="00206897">
        <w:rPr>
          <w:rFonts w:ascii="Calibri" w:eastAsia="Calibri" w:hAnsi="Calibri" w:cs="Calibri"/>
        </w:rPr>
        <w:t xml:space="preserve">and </w:t>
      </w:r>
      <w:r w:rsidR="008A43D2">
        <w:rPr>
          <w:rFonts w:ascii="Calibri" w:eastAsia="Calibri" w:hAnsi="Calibri" w:cs="Calibri"/>
        </w:rPr>
        <w:t xml:space="preserve">those </w:t>
      </w:r>
      <w:r w:rsidR="00206897">
        <w:rPr>
          <w:rFonts w:ascii="Calibri" w:eastAsia="Calibri" w:hAnsi="Calibri" w:cs="Calibri"/>
        </w:rPr>
        <w:t>situated in the global North</w:t>
      </w:r>
      <w:r w:rsidR="007E29F7">
        <w:rPr>
          <w:rFonts w:ascii="Calibri" w:eastAsia="Calibri" w:hAnsi="Calibri" w:cs="Calibri"/>
        </w:rPr>
        <w:t xml:space="preserve">. </w:t>
      </w:r>
      <w:r w:rsidR="00064E70">
        <w:rPr>
          <w:rFonts w:ascii="Calibri" w:eastAsia="Calibri" w:hAnsi="Calibri" w:cs="Calibri"/>
        </w:rPr>
        <w:t>In contrast, o</w:t>
      </w:r>
      <w:r w:rsidR="007E29F7">
        <w:rPr>
          <w:rFonts w:ascii="Calibri" w:eastAsia="Calibri" w:hAnsi="Calibri" w:cs="Calibri"/>
        </w:rPr>
        <w:t>nly a handful of s</w:t>
      </w:r>
      <w:r w:rsidR="001C3DFA">
        <w:rPr>
          <w:rFonts w:ascii="Calibri" w:eastAsia="Calibri" w:hAnsi="Calibri" w:cs="Calibri"/>
        </w:rPr>
        <w:t>tudies exist on African cities</w:t>
      </w:r>
      <w:r w:rsidR="00064E70">
        <w:rPr>
          <w:rFonts w:ascii="Calibri" w:eastAsia="Calibri" w:hAnsi="Calibri" w:cs="Calibri"/>
        </w:rPr>
        <w:t xml:space="preserve"> and smaller agglomerations in Asia – where the majority of current and future urban growth will take place. (2) The topic space is dominated by demand-side measures, but shows strong regional biases. Cases in Africa </w:t>
      </w:r>
      <w:r w:rsidR="001C3DFA">
        <w:rPr>
          <w:rFonts w:ascii="Calibri" w:eastAsia="Calibri" w:hAnsi="Calibri" w:cs="Calibri"/>
        </w:rPr>
        <w:t xml:space="preserve">emphasise adaptation </w:t>
      </w:r>
      <w:r w:rsidR="00E94E7A">
        <w:rPr>
          <w:rFonts w:ascii="Calibri" w:eastAsia="Calibri" w:hAnsi="Calibri" w:cs="Calibri"/>
        </w:rPr>
        <w:t>and fail to provide evidence on upcoming issues of urban form and infrastructure build-out</w:t>
      </w:r>
      <w:r w:rsidR="00644CC2">
        <w:rPr>
          <w:rFonts w:ascii="Calibri" w:eastAsia="Calibri" w:hAnsi="Calibri" w:cs="Calibri"/>
        </w:rPr>
        <w:t>.</w:t>
      </w:r>
      <w:r w:rsidR="008A43D2">
        <w:rPr>
          <w:rFonts w:ascii="Calibri" w:eastAsia="Calibri" w:hAnsi="Calibri" w:cs="Calibri"/>
        </w:rPr>
        <w:t xml:space="preserve"> </w:t>
      </w:r>
      <w:r w:rsidR="00644CC2">
        <w:rPr>
          <w:rFonts w:ascii="Calibri" w:eastAsia="Calibri" w:hAnsi="Calibri" w:cs="Calibri"/>
        </w:rPr>
        <w:t>T</w:t>
      </w:r>
      <w:r w:rsidR="001C3DFA">
        <w:rPr>
          <w:rFonts w:ascii="Calibri" w:eastAsia="Calibri" w:hAnsi="Calibri" w:cs="Calibri"/>
        </w:rPr>
        <w:t xml:space="preserve">he literature on Asian cities is strongly focused on emissions accounting and </w:t>
      </w:r>
      <w:r w:rsidR="00644CC2">
        <w:rPr>
          <w:rFonts w:ascii="Calibri" w:eastAsia="Calibri" w:hAnsi="Calibri" w:cs="Calibri"/>
        </w:rPr>
        <w:t>needs to explicitly address governance</w:t>
      </w:r>
      <w:r w:rsidR="001C3DFA">
        <w:rPr>
          <w:rFonts w:ascii="Calibri" w:eastAsia="Calibri" w:hAnsi="Calibri" w:cs="Calibri"/>
        </w:rPr>
        <w:t xml:space="preserve"> and sustainability issues. (</w:t>
      </w:r>
      <w:r w:rsidR="008A43D2">
        <w:rPr>
          <w:rFonts w:ascii="Calibri" w:eastAsia="Calibri" w:hAnsi="Calibri" w:cs="Calibri"/>
        </w:rPr>
        <w:t>3</w:t>
      </w:r>
      <w:r w:rsidR="001C3DFA">
        <w:rPr>
          <w:rFonts w:ascii="Calibri" w:eastAsia="Calibri" w:hAnsi="Calibri" w:cs="Calibri"/>
        </w:rPr>
        <w:t>) T</w:t>
      </w:r>
      <w:r w:rsidR="00696718">
        <w:rPr>
          <w:rFonts w:ascii="Calibri" w:eastAsia="Calibri" w:hAnsi="Calibri" w:cs="Calibri"/>
        </w:rPr>
        <w:t>he existing comparative research lacks international scope and tends to be under-justified on conceptual grounds</w:t>
      </w:r>
      <w:r w:rsidR="008A43D2">
        <w:rPr>
          <w:rFonts w:ascii="Calibri" w:eastAsia="Calibri" w:hAnsi="Calibri" w:cs="Calibri"/>
        </w:rPr>
        <w:t>. In addition, f</w:t>
      </w:r>
      <w:r w:rsidR="003C71AA">
        <w:rPr>
          <w:rFonts w:ascii="Calibri" w:eastAsia="Calibri" w:hAnsi="Calibri" w:cs="Calibri"/>
        </w:rPr>
        <w:t>ew attempts</w:t>
      </w:r>
      <w:r w:rsidR="00696718">
        <w:rPr>
          <w:rFonts w:ascii="Calibri" w:eastAsia="Calibri" w:hAnsi="Calibri" w:cs="Calibri"/>
        </w:rPr>
        <w:t xml:space="preserve"> have been made </w:t>
      </w:r>
      <w:r w:rsidR="003C71AA">
        <w:rPr>
          <w:rFonts w:ascii="Calibri" w:eastAsia="Calibri" w:hAnsi="Calibri" w:cs="Calibri"/>
        </w:rPr>
        <w:t>to</w:t>
      </w:r>
      <w:r w:rsidR="00696718">
        <w:rPr>
          <w:rFonts w:ascii="Calibri" w:eastAsia="Calibri" w:hAnsi="Calibri" w:cs="Calibri"/>
        </w:rPr>
        <w:t xml:space="preserve"> systematically </w:t>
      </w:r>
      <w:r w:rsidR="003C71AA">
        <w:rPr>
          <w:rFonts w:ascii="Calibri" w:eastAsia="Calibri" w:hAnsi="Calibri" w:cs="Calibri"/>
        </w:rPr>
        <w:t>review</w:t>
      </w:r>
      <w:r w:rsidR="00696718">
        <w:rPr>
          <w:rFonts w:ascii="Calibri" w:eastAsia="Calibri" w:hAnsi="Calibri" w:cs="Calibri"/>
        </w:rPr>
        <w:t xml:space="preserve"> urban case study research.</w:t>
      </w:r>
    </w:p>
    <w:p w14:paraId="2B7C90A6" w14:textId="5C7E8A7B" w:rsidR="003976BB" w:rsidRDefault="001B3F48" w:rsidP="000708F6">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w:t>
      </w:r>
      <w:r w:rsidR="003976BB">
        <w:rPr>
          <w:rFonts w:ascii="Calibri" w:eastAsia="Calibri" w:hAnsi="Calibri" w:cs="Calibri"/>
        </w:rPr>
        <w:lastRenderedPageBreak/>
        <w:t xml:space="preserve">can tackle the coming mitigation challenge </w:t>
      </w:r>
      <w:r w:rsidR="003976BB">
        <w:rPr>
          <w:rFonts w:ascii="Calibri" w:eastAsia="Calibri" w:hAnsi="Calibri" w:cs="Calibri"/>
        </w:rPr>
        <w:fldChar w:fldCharType="begin" w:fldLock="1"/>
      </w:r>
      <w:r w:rsidR="00A6795F">
        <w:rPr>
          <w:rFonts w:ascii="Calibri" w:eastAsia="Calibri" w:hAnsi="Calibri" w:cs="Calibri"/>
        </w:rP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2,25&lt;/sup&gt;","plainTextFormattedCitation":"12,25","previouslyFormattedCitation":"&lt;sup&gt;12,24&lt;/sup&gt;"},"properties":{"noteIndex":0},"schema":"https://github.com/citation-style-language/schema/raw/master/csl-citation.json"}</w:instrText>
      </w:r>
      <w:r w:rsidR="003976BB">
        <w:rPr>
          <w:rFonts w:ascii="Calibri" w:eastAsia="Calibri" w:hAnsi="Calibri" w:cs="Calibri"/>
        </w:rPr>
        <w:fldChar w:fldCharType="separate"/>
      </w:r>
      <w:r w:rsidR="00A6795F" w:rsidRPr="00A6795F">
        <w:rPr>
          <w:rFonts w:ascii="Calibri" w:eastAsia="Calibri" w:hAnsi="Calibri" w:cs="Calibri"/>
          <w:noProof/>
          <w:vertAlign w:val="superscript"/>
        </w:rPr>
        <w:t>12,25</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A6795F">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2","issue":"7624","issued":{"date-parts":[["2016"]]},"page":"165-166","title":"Scientists must have a say in the future of cities","type":"article-journal","volume":"538"},"uris":["http://www.mendeley.com/documents/?uuid=d2a05d32-b89a-46a4-9326-b844dbe994a8"]},{"id":"ITEM-3","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3","issue":"6288","issued":{"date-parts":[["2016"]]},"page":"873","title":"Leave no city behind","type":"article-journal","volume":"352"},"uris":["http://www.mendeley.com/documents/?uuid=1f2f6d32-8aa2-4874-9741-c521da55f1e1"]}],"mendeley":{"formattedCitation":"&lt;sup&gt;1,2,48&lt;/sup&gt;","plainTextFormattedCitation":"1,2,48","previouslyFormattedCitation":"&lt;sup&gt;1,2,48&lt;/sup&gt;"},"properties":{"noteIndex":0},"schema":"https://github.com/citation-style-language/schema/raw/master/csl-citation.json"}</w:instrText>
      </w:r>
      <w:r w:rsidR="003976BB">
        <w:rPr>
          <w:rFonts w:ascii="Calibri" w:eastAsia="Calibri" w:hAnsi="Calibri" w:cs="Calibri"/>
        </w:rPr>
        <w:fldChar w:fldCharType="separate"/>
      </w:r>
      <w:r w:rsidR="000458BE" w:rsidRPr="000458BE">
        <w:rPr>
          <w:rFonts w:ascii="Calibri" w:eastAsia="Calibri" w:hAnsi="Calibri" w:cs="Calibri"/>
          <w:noProof/>
          <w:vertAlign w:val="superscript"/>
        </w:rPr>
        <w:t>1,2,48</w:t>
      </w:r>
      <w:r w:rsidR="003976BB">
        <w:rPr>
          <w:rFonts w:ascii="Calibri" w:eastAsia="Calibri" w:hAnsi="Calibri" w:cs="Calibri"/>
        </w:rPr>
        <w:fldChar w:fldCharType="end"/>
      </w:r>
      <w:r w:rsidR="003976BB">
        <w:rPr>
          <w:rFonts w:ascii="Calibri" w:eastAsia="Calibri" w:hAnsi="Calibri" w:cs="Calibri"/>
        </w:rPr>
        <w:t xml:space="preserve">. </w:t>
      </w:r>
    </w:p>
    <w:p w14:paraId="0BCD28D9" w14:textId="5DD8292A" w:rsidR="00A9004C" w:rsidRDefault="00E2030E" w:rsidP="00B474D8">
      <w:pPr>
        <w:spacing w:line="480" w:lineRule="auto"/>
        <w:rPr>
          <w:rFonts w:ascii="Calibri" w:eastAsia="Calibri" w:hAnsi="Calibri" w:cs="Calibri"/>
        </w:rPr>
      </w:pPr>
      <w:r>
        <w:rPr>
          <w:rFonts w:ascii="Calibri" w:eastAsia="Calibri" w:hAnsi="Calibri" w:cs="Calibri"/>
        </w:rPr>
        <w:t xml:space="preserve">A further focus on synthetic </w:t>
      </w:r>
      <w:r w:rsidR="005E6761">
        <w:rPr>
          <w:rFonts w:ascii="Calibri" w:eastAsia="Calibri" w:hAnsi="Calibri" w:cs="Calibri"/>
        </w:rPr>
        <w:t xml:space="preserve">urban </w:t>
      </w:r>
      <w:r>
        <w:rPr>
          <w:rFonts w:ascii="Calibri" w:eastAsia="Calibri" w:hAnsi="Calibri" w:cs="Calibri"/>
        </w:rPr>
        <w:t>research</w:t>
      </w:r>
      <w:r w:rsidR="003976BB">
        <w:rPr>
          <w:rFonts w:ascii="Calibri" w:eastAsia="Calibri" w:hAnsi="Calibri" w:cs="Calibri"/>
        </w:rPr>
        <w:t xml:space="preserve"> is needed</w:t>
      </w:r>
      <w:r>
        <w:rPr>
          <w:rFonts w:ascii="Calibri" w:eastAsia="Calibri" w:hAnsi="Calibri" w:cs="Calibri"/>
        </w:rPr>
        <w:t xml:space="preserve">. </w:t>
      </w:r>
      <w:r w:rsidR="005E6761">
        <w:rPr>
          <w:rFonts w:ascii="Calibri" w:eastAsia="Calibri" w:hAnsi="Calibri" w:cs="Calibri"/>
        </w:rPr>
        <w:t>Consolidating existing cases on individual cities provides an opportunity to quickly build a more comprehensive overview of interlinked urban mitigation issues, although only for a small subset of cities. To progress our understanding of more diverse contexts, urban data science</w:t>
      </w:r>
      <w:r w:rsidR="006F7232">
        <w:rPr>
          <w:rFonts w:ascii="Calibri" w:eastAsia="Calibri" w:hAnsi="Calibri" w:cs="Calibri"/>
        </w:rPr>
        <w:t xml:space="preserve"> and typologies offer a route to learning from bottom-up cases within peer groups of cities</w:t>
      </w:r>
      <w:r w:rsidR="005E6761">
        <w:rPr>
          <w:rFonts w:ascii="Calibri" w:eastAsia="Calibri" w:hAnsi="Calibri" w:cs="Calibri"/>
        </w:rPr>
        <w:t xml:space="preserve">. </w:t>
      </w:r>
      <w:r w:rsidR="00644CC2">
        <w:rPr>
          <w:rFonts w:ascii="Calibri" w:eastAsia="Calibri" w:hAnsi="Calibri" w:cs="Calibri"/>
        </w:rPr>
        <w:t>Such an approach would</w:t>
      </w:r>
      <w:r w:rsidR="005E6761">
        <w:rPr>
          <w:rFonts w:ascii="Calibri" w:eastAsia="Calibri" w:hAnsi="Calibri" w:cs="Calibri"/>
        </w:rPr>
        <w:t xml:space="preserve"> address</w:t>
      </w:r>
      <w:r w:rsidR="006F7232">
        <w:rPr>
          <w:rFonts w:ascii="Calibri" w:eastAsia="Calibri" w:hAnsi="Calibri" w:cs="Calibri"/>
        </w:rPr>
        <w:t xml:space="preserve"> pervasive concerns of generalisability in urban research</w:t>
      </w:r>
      <w:r w:rsidR="00644CC2">
        <w:rPr>
          <w:rFonts w:ascii="Calibri" w:eastAsia="Calibri" w:hAnsi="Calibri" w:cs="Calibri"/>
        </w:rPr>
        <w:t xml:space="preserve">, </w:t>
      </w:r>
      <w:r w:rsidR="005E6761">
        <w:rPr>
          <w:rFonts w:ascii="Calibri" w:eastAsia="Calibri" w:hAnsi="Calibri" w:cs="Calibri"/>
        </w:rPr>
        <w:t xml:space="preserve">and </w:t>
      </w:r>
      <w:r w:rsidR="006F7232">
        <w:rPr>
          <w:rFonts w:ascii="Calibri" w:eastAsia="Calibri" w:hAnsi="Calibri" w:cs="Calibri"/>
        </w:rPr>
        <w:t xml:space="preserve">with the case study method specifically. </w:t>
      </w:r>
      <w:r w:rsidR="00644CC2">
        <w:rPr>
          <w:rFonts w:ascii="Calibri" w:eastAsia="Calibri" w:hAnsi="Calibri" w:cs="Calibri"/>
        </w:rPr>
        <w:t>O</w:t>
      </w:r>
      <w:r w:rsidR="003976BB">
        <w:rPr>
          <w:rFonts w:ascii="Calibri" w:eastAsia="Calibri" w:hAnsi="Calibri" w:cs="Calibri"/>
        </w:rPr>
        <w:t>verview</w:t>
      </w:r>
      <w:r w:rsidR="00644CC2">
        <w:rPr>
          <w:rFonts w:ascii="Calibri" w:eastAsia="Calibri" w:hAnsi="Calibri" w:cs="Calibri"/>
        </w:rPr>
        <w:t>s</w:t>
      </w:r>
      <w:r w:rsidR="003976BB">
        <w:rPr>
          <w:rFonts w:ascii="Calibri" w:eastAsia="Calibri" w:hAnsi="Calibri" w:cs="Calibri"/>
        </w:rPr>
        <w:t xml:space="preserve"> </w:t>
      </w:r>
      <w:r w:rsidR="00644CC2">
        <w:rPr>
          <w:rFonts w:ascii="Calibri" w:eastAsia="Calibri" w:hAnsi="Calibri" w:cs="Calibri"/>
        </w:rPr>
        <w:t xml:space="preserve">and systematic maps </w:t>
      </w:r>
      <w:r w:rsidR="003976BB">
        <w:rPr>
          <w:rFonts w:ascii="Calibri" w:eastAsia="Calibri" w:hAnsi="Calibri" w:cs="Calibri"/>
        </w:rPr>
        <w:t xml:space="preserve">of the </w:t>
      </w:r>
      <w:r w:rsidR="00644CC2">
        <w:rPr>
          <w:rFonts w:ascii="Calibri" w:eastAsia="Calibri" w:hAnsi="Calibri" w:cs="Calibri"/>
        </w:rPr>
        <w:t xml:space="preserve">case study literature provide an entry point to these projects. Capturing study locations, topics, comparative research and available reviews enable progress and knowledge gaps </w:t>
      </w:r>
      <w:r w:rsidR="00EF29ED">
        <w:rPr>
          <w:rFonts w:ascii="Calibri" w:eastAsia="Calibri" w:hAnsi="Calibri" w:cs="Calibri"/>
        </w:rPr>
        <w:t xml:space="preserve">in the field to be tracked, even as the quantity of studies rapidly grows. </w:t>
      </w:r>
      <w:r w:rsidR="00644CC2">
        <w:rPr>
          <w:rFonts w:ascii="Calibri" w:eastAsia="Calibri" w:hAnsi="Calibri" w:cs="Calibri"/>
        </w:rPr>
        <w:t>Inspiration can</w:t>
      </w:r>
      <w:r w:rsidR="00E94E7A">
        <w:rPr>
          <w:rFonts w:ascii="Calibri" w:eastAsia="Calibri" w:hAnsi="Calibri" w:cs="Calibri"/>
        </w:rPr>
        <w:t xml:space="preserve"> also</w:t>
      </w:r>
      <w:r w:rsidR="00644CC2">
        <w:rPr>
          <w:rFonts w:ascii="Calibri" w:eastAsia="Calibri" w:hAnsi="Calibri" w:cs="Calibri"/>
        </w:rPr>
        <w:t xml:space="preserve"> be drawn from other fields of </w:t>
      </w:r>
      <w:r w:rsidR="00EF29ED">
        <w:rPr>
          <w:rFonts w:ascii="Calibri" w:eastAsia="Calibri" w:hAnsi="Calibri" w:cs="Calibri"/>
        </w:rPr>
        <w:t xml:space="preserve">scientific inquiry </w:t>
      </w:r>
      <w:r w:rsidR="00644CC2">
        <w:rPr>
          <w:rFonts w:ascii="Calibri" w:eastAsia="Calibri" w:hAnsi="Calibri" w:cs="Calibri"/>
        </w:rPr>
        <w:t xml:space="preserve">that </w:t>
      </w:r>
      <w:r w:rsidR="00EF29ED">
        <w:rPr>
          <w:rFonts w:ascii="Calibri" w:eastAsia="Calibri" w:hAnsi="Calibri" w:cs="Calibri"/>
        </w:rPr>
        <w:t>face similar challenges</w:t>
      </w:r>
      <w:r w:rsidR="008A2623">
        <w:rPr>
          <w:rFonts w:ascii="Calibri" w:eastAsia="Calibri" w:hAnsi="Calibri" w:cs="Calibri"/>
        </w:rPr>
        <w:t>,</w:t>
      </w:r>
      <w:r w:rsidR="00EF29ED">
        <w:rPr>
          <w:rFonts w:ascii="Calibri" w:eastAsia="Calibri" w:hAnsi="Calibri" w:cs="Calibri"/>
        </w:rPr>
        <w:t xml:space="preserve"> </w:t>
      </w:r>
      <w:r w:rsidR="00BC6DD9">
        <w:rPr>
          <w:rFonts w:ascii="Calibri" w:eastAsia="Calibri" w:hAnsi="Calibri" w:cs="Calibri"/>
        </w:rPr>
        <w:t xml:space="preserve">including urban adaptation research </w:t>
      </w:r>
      <w:r w:rsidR="00BC6DD9">
        <w:rPr>
          <w:rFonts w:ascii="Calibri" w:eastAsia="Calibri" w:hAnsi="Calibri" w:cs="Calibri"/>
        </w:rPr>
        <w:fldChar w:fldCharType="begin" w:fldLock="1"/>
      </w:r>
      <w:r w:rsidR="00A6795F">
        <w:rPr>
          <w:rFonts w:ascii="Calibri" w:eastAsia="Calibri" w:hAnsi="Calibri" w:cs="Calibri"/>
        </w:rPr>
        <w:instrText>ADDIN CSL_CITATION {"citationItems":[{"id":"ITEM-1","itemData":{"DOI":"10.1016/j.gloenvcha.2015.01.001","ISBN":"0959-3780","ISSN":"09593780","abstract":"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author":[{"dropping-particle":"","family":"Vogel","given":"Brennan","non-dropping-particle":"","parse-names":false,"suffix":""},{"dropping-particle":"","family":"Henstra","given":"Daniel","non-dropping-particle":"","parse-names":false,"suffix":""}],"container-title":"Global Environmental Change","id":"ITEM-1","issued":{"date-parts":[["2015"]]},"page":"110-120","publisher":"Elsevier Ltd","title":"Studying local climate adaptation: A heuristic research framework for comparative policy analysis","type":"article-journal","volume":"31"},"uris":["http://www.mendeley.com/documents/?uuid=eb564b0a-4c04-44ff-ba62-f73ee813b3a5"]}],"mendeley":{"formattedCitation":"&lt;sup&gt;61&lt;/sup&gt;","plainTextFormattedCitation":"61","previouslyFormattedCitation":"&lt;sup&gt;61&lt;/sup&gt;"},"properties":{"noteIndex":0},"schema":"https://github.com/citation-style-language/schema/raw/master/csl-citation.json"}</w:instrText>
      </w:r>
      <w:r w:rsidR="00BC6DD9">
        <w:rPr>
          <w:rFonts w:ascii="Calibri" w:eastAsia="Calibri" w:hAnsi="Calibri" w:cs="Calibri"/>
        </w:rPr>
        <w:fldChar w:fldCharType="separate"/>
      </w:r>
      <w:r w:rsidR="000458BE" w:rsidRPr="000458BE">
        <w:rPr>
          <w:rFonts w:ascii="Calibri" w:eastAsia="Calibri" w:hAnsi="Calibri" w:cs="Calibri"/>
          <w:noProof/>
          <w:vertAlign w:val="superscript"/>
        </w:rPr>
        <w:t>61</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A6795F">
        <w:rPr>
          <w:rFonts w:ascii="Calibri" w:eastAsia="Calibri" w:hAnsi="Calibri" w:cs="Calibri"/>
        </w:rPr>
        <w:instrText>ADDIN CSL_CITATION {"citationItems":[{"id":"ITEM-1","itemData":{"DOI":"10.1080/24694452.2016.1142857","ISSN":"24694460","abstract":"Case studies have long been a gold standard for investigating causal mechanisms in human–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ıcil reusar y ligar con los contextos regionales y globales dentro de los cuales aquel fue producido, por lo que tiene mayor relevancia. En este art ıculo evalu…","author":[{"dropping-particle":"","family":"Margulies","given":"Jared D.","non-dropping-particle":"","parse-names":false,"suffix":""},{"dropping-particle":"","family":"Magliocca","given":"Nicholas R.","non-dropping-particle":"","parse-names":false,"suffix":""},{"dropping-particle":"","family":"Schmill","given":"Matthew D.","non-dropping-particle":"","parse-names":false,"suffix":""},{"dropping-particle":"","family":"Ellis","given":"Erle C.","non-dropping-particle":"","parse-names":false,"suffix":""}],"container-title":"Annals of the American Association of Geographers","id":"ITEM-1","issue":"3","issued":{"date-parts":[["2016"]]},"page":"572-596","title":"Ambiguous geographies: Connecting case study knowledge with global change science","type":"article-journal","volume":"106"},"uris":["http://www.mendeley.com/documents/?uuid=cbd80614-f70a-4980-8c6f-682c74edde1d"]}],"mendeley":{"formattedCitation":"&lt;sup&gt;62&lt;/sup&gt;","plainTextFormattedCitation":"62","previouslyFormattedCitation":"&lt;sup&gt;62&lt;/sup&gt;"},"properties":{"noteIndex":0},"schema":"https://github.com/citation-style-language/schema/raw/master/csl-citation.json"}</w:instrText>
      </w:r>
      <w:r w:rsidR="00BC6DD9">
        <w:rPr>
          <w:rFonts w:ascii="Calibri" w:eastAsia="Calibri" w:hAnsi="Calibri" w:cs="Calibri"/>
        </w:rPr>
        <w:fldChar w:fldCharType="separate"/>
      </w:r>
      <w:r w:rsidR="000458BE" w:rsidRPr="000458BE">
        <w:rPr>
          <w:rFonts w:ascii="Calibri" w:eastAsia="Calibri" w:hAnsi="Calibri" w:cs="Calibri"/>
          <w:noProof/>
          <w:vertAlign w:val="superscript"/>
        </w:rPr>
        <w:t>62</w:t>
      </w:r>
      <w:r w:rsidR="00BC6DD9">
        <w:rPr>
          <w:rFonts w:ascii="Calibri" w:eastAsia="Calibri" w:hAnsi="Calibri" w:cs="Calibri"/>
        </w:rPr>
        <w:fldChar w:fldCharType="end"/>
      </w:r>
      <w:r w:rsidR="005E6761">
        <w:rPr>
          <w:rFonts w:ascii="Calibri" w:eastAsia="Calibri" w:hAnsi="Calibri" w:cs="Calibri"/>
        </w:rPr>
        <w:t>.</w:t>
      </w:r>
    </w:p>
    <w:p w14:paraId="12A66FE5" w14:textId="72132B70" w:rsidR="00DF3238" w:rsidRDefault="009A072D" w:rsidP="00B474D8">
      <w:pPr>
        <w:spacing w:line="480" w:lineRule="auto"/>
        <w:rPr>
          <w:rFonts w:eastAsia="Times New Roman"/>
        </w:rPr>
      </w:pPr>
      <w:r>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1DC4C8C0" w:rsidR="003003D2" w:rsidRPr="003003D2" w:rsidRDefault="00DA2337">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C574DD" w:rsidRPr="00C574DD">
        <w:t xml:space="preserve">Table </w:t>
      </w:r>
      <w:r w:rsidR="00C574DD" w:rsidRPr="00C574DD">
        <w:rPr>
          <w:noProof/>
        </w:rPr>
        <w:t>2</w:t>
      </w:r>
      <w:r w:rsidR="003003D2" w:rsidRPr="003003D2">
        <w:rPr>
          <w:rFonts w:ascii="Calibri" w:eastAsia="Calibri" w:hAnsi="Calibri" w:cs="Calibri"/>
        </w:rPr>
        <w:fldChar w:fldCharType="end"/>
      </w:r>
      <w:r w:rsidR="003003D2">
        <w:rPr>
          <w:rFonts w:ascii="Calibri" w:eastAsia="Calibri" w:hAnsi="Calibri" w:cs="Calibri"/>
        </w:rPr>
        <w:t>). As of March 2018 this search returned 12,918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pPr>
              <w:spacing w:line="480" w:lineRule="auto"/>
            </w:pPr>
            <w:r>
              <w:lastRenderedPageBreak/>
              <w:t>Urban synonyms</w:t>
            </w:r>
          </w:p>
        </w:tc>
        <w:tc>
          <w:tcPr>
            <w:tcW w:w="6090" w:type="dxa"/>
            <w:tcBorders>
              <w:top w:val="single" w:sz="4" w:space="0" w:color="auto"/>
              <w:bottom w:val="single" w:sz="4" w:space="0" w:color="auto"/>
            </w:tcBorders>
          </w:tcPr>
          <w:p w14:paraId="58401F10" w14:textId="77777777" w:rsidR="003003D2" w:rsidRDefault="003003D2">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EB245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0708F6">
            <w:pPr>
              <w:spacing w:line="480" w:lineRule="auto"/>
            </w:pPr>
            <w:r w:rsidRPr="003003D2">
              <w:rPr>
                <w:rFonts w:ascii="Calibri" w:eastAsia="Calibri" w:hAnsi="Calibri" w:cs="Calibri"/>
              </w:rPr>
              <w:t>(“Paris Agreement” OR “low carbon” OR "decarboni*ation" OR (“energy” OR “carbon” OR “CO2” OR “GHG” OR “greenhouse gas” OR “climat*”) NEAR/3 ("mitigation" OR "reduc*" OR "polic*" OR "governance"))</w:t>
            </w:r>
          </w:p>
        </w:tc>
      </w:tr>
    </w:tbl>
    <w:p w14:paraId="1E362E8D" w14:textId="77777777" w:rsidR="003003D2" w:rsidRDefault="003003D2" w:rsidP="00EB245C">
      <w:pPr>
        <w:pStyle w:val="Caption"/>
        <w:spacing w:line="480" w:lineRule="auto"/>
      </w:pPr>
      <w:bookmarkStart w:id="893"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C574DD">
        <w:rPr>
          <w:b/>
          <w:noProof/>
        </w:rPr>
        <w:t>2</w:t>
      </w:r>
      <w:r w:rsidRPr="003003D2">
        <w:rPr>
          <w:b/>
          <w:noProof/>
        </w:rPr>
        <w:fldChar w:fldCharType="end"/>
      </w:r>
      <w:bookmarkEnd w:id="893"/>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0708F6">
      <w:pPr>
        <w:spacing w:line="480" w:lineRule="auto"/>
        <w:rPr>
          <w:rFonts w:ascii="Calibri" w:eastAsia="Calibri" w:hAnsi="Calibri" w:cs="Calibri"/>
          <w:i/>
        </w:rPr>
      </w:pPr>
      <w:r>
        <w:rPr>
          <w:rFonts w:ascii="Calibri" w:eastAsia="Calibri" w:hAnsi="Calibri" w:cs="Calibri"/>
          <w:i/>
        </w:rPr>
        <w:t>Identifying cases</w:t>
      </w:r>
    </w:p>
    <w:p w14:paraId="695764F1" w14:textId="6B5003F7" w:rsidR="00752C1B" w:rsidRDefault="00DA2337" w:rsidP="00B474D8">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r w:rsidR="004027D8">
        <w:rPr>
          <w:rFonts w:ascii="Calibri" w:eastAsia="Calibri" w:hAnsi="Calibri" w:cs="Calibri"/>
        </w:rPr>
        <w:t>1</w:t>
      </w:r>
      <w:del w:id="894" w:author="William Lamb" w:date="2018-10-31T10:42:00Z">
        <w:r w:rsidR="004027D8" w:rsidDel="00677EF4">
          <w:rPr>
            <w:rFonts w:ascii="Calibri" w:eastAsia="Calibri" w:hAnsi="Calibri" w:cs="Calibri"/>
          </w:rPr>
          <w:delText>2</w:delText>
        </w:r>
      </w:del>
      <w:ins w:id="895" w:author="William Lamb" w:date="2018-10-31T10:42:00Z">
        <w:r w:rsidR="00677EF4">
          <w:rPr>
            <w:rFonts w:ascii="Calibri" w:eastAsia="Calibri" w:hAnsi="Calibri" w:cs="Calibri"/>
          </w:rPr>
          <w:t>7</w:t>
        </w:r>
      </w:ins>
      <w:r w:rsidR="004027D8">
        <w:rPr>
          <w:rFonts w:ascii="Calibri" w:eastAsia="Calibri" w:hAnsi="Calibri" w:cs="Calibri"/>
        </w:rPr>
        <w:t>,</w:t>
      </w:r>
      <w:del w:id="896" w:author="William Lamb" w:date="2018-10-31T10:42:00Z">
        <w:r w:rsidR="004027D8" w:rsidDel="00677EF4">
          <w:rPr>
            <w:rFonts w:ascii="Calibri" w:eastAsia="Calibri" w:hAnsi="Calibri" w:cs="Calibri"/>
          </w:rPr>
          <w:delText>918</w:delText>
        </w:r>
      </w:del>
      <w:ins w:id="897" w:author="William Lamb" w:date="2018-10-31T10:42:00Z">
        <w:r w:rsidR="00677EF4">
          <w:rPr>
            <w:rFonts w:ascii="Calibri" w:eastAsia="Calibri" w:hAnsi="Calibri" w:cs="Calibri"/>
          </w:rPr>
          <w:t>136</w:t>
        </w:r>
      </w:ins>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del w:id="898" w:author="William Lamb" w:date="2018-10-31T10:42:00Z">
        <w:r w:rsidDel="00677EF4">
          <w:rPr>
            <w:rFonts w:ascii="Calibri" w:eastAsia="Calibri" w:hAnsi="Calibri" w:cs="Calibri"/>
          </w:rPr>
          <w:delText>3</w:delText>
        </w:r>
      </w:del>
      <w:ins w:id="899" w:author="William Lamb" w:date="2018-10-31T10:42:00Z">
        <w:r w:rsidR="00677EF4">
          <w:rPr>
            <w:rFonts w:ascii="Calibri" w:eastAsia="Calibri" w:hAnsi="Calibri" w:cs="Calibri"/>
          </w:rPr>
          <w:t>4</w:t>
        </w:r>
      </w:ins>
      <w:r>
        <w:rPr>
          <w:rFonts w:ascii="Calibri" w:eastAsia="Calibri" w:hAnsi="Calibri" w:cs="Calibri"/>
        </w:rPr>
        <w:t>,44</w:t>
      </w:r>
      <w:del w:id="900" w:author="William Lamb" w:date="2018-10-31T10:42:00Z">
        <w:r w:rsidDel="00677EF4">
          <w:rPr>
            <w:rFonts w:ascii="Calibri" w:eastAsia="Calibri" w:hAnsi="Calibri" w:cs="Calibri"/>
          </w:rPr>
          <w:delText>0</w:delText>
        </w:r>
      </w:del>
      <w:ins w:id="901" w:author="William Lamb" w:date="2018-10-31T10:42:00Z">
        <w:r w:rsidR="00677EF4">
          <w:rPr>
            <w:rFonts w:ascii="Calibri" w:eastAsia="Calibri" w:hAnsi="Calibri" w:cs="Calibri"/>
          </w:rPr>
          <w:t>4</w:t>
        </w:r>
      </w:ins>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del w:id="902" w:author="William Lamb" w:date="2018-10-31T10:41:00Z">
        <w:r w:rsidRPr="003003D2" w:rsidDel="00677EF4">
          <w:rPr>
            <w:rFonts w:ascii="Calibri" w:eastAsia="Calibri" w:hAnsi="Calibri" w:cs="Calibri"/>
          </w:rPr>
          <w:delText>4,730</w:delText>
        </w:r>
      </w:del>
      <w:ins w:id="903" w:author="William Lamb" w:date="2018-10-31T10:41:00Z">
        <w:r w:rsidR="00677EF4">
          <w:rPr>
            <w:rFonts w:ascii="Calibri" w:eastAsia="Calibri" w:hAnsi="Calibri" w:cs="Calibri"/>
          </w:rPr>
          <w:t>6,066</w:t>
        </w:r>
      </w:ins>
      <w:r w:rsidRPr="003003D2">
        <w:rPr>
          <w:rFonts w:ascii="Calibri" w:eastAsia="Calibri" w:hAnsi="Calibri" w:cs="Calibri"/>
        </w:rPr>
        <w:t xml:space="preserve">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0B5AD6">
        <w:rPr>
          <w:rFonts w:ascii="Calibri" w:eastAsia="Calibri" w:hAnsi="Calibri" w:cs="Calibri"/>
        </w:rPr>
        <w:t xml:space="preserve"> </w:t>
      </w:r>
    </w:p>
    <w:p w14:paraId="1FECD2CA" w14:textId="181B125A" w:rsidR="003003D2" w:rsidRPr="00017748" w:rsidRDefault="00017748">
      <w:pPr>
        <w:spacing w:line="480" w:lineRule="auto"/>
        <w:rPr>
          <w:rFonts w:ascii="Calibri" w:eastAsia="Calibri" w:hAnsi="Calibri" w:cs="Calibri"/>
          <w:i/>
        </w:rPr>
      </w:pPr>
      <w:r w:rsidRPr="00017748">
        <w:rPr>
          <w:rFonts w:ascii="Calibri" w:eastAsia="Calibri" w:hAnsi="Calibri" w:cs="Calibri"/>
          <w:i/>
        </w:rPr>
        <w:t>Topic modelling</w:t>
      </w:r>
    </w:p>
    <w:p w14:paraId="10B2E78F" w14:textId="11C6E60C" w:rsidR="002A6A5B" w:rsidRDefault="00752C1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to process and produce a topic model from the 3,440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A6795F">
        <w:rPr>
          <w:rFonts w:ascii="Calibri" w:eastAsia="Calibri" w:hAnsi="Calibri" w:cs="Calibri"/>
        </w:rPr>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mendeley":{"formattedCitation":"&lt;sup&gt;63&lt;/sup&gt;","plainTextFormattedCitation":"63","previouslyFormattedCitation":"&lt;sup&gt;63&lt;/sup&gt;"},"properties":{"noteIndex":0},"schema":"https://github.com/citation-style-language/schema/raw/master/csl-citation.json"}</w:instrText>
      </w:r>
      <w:r w:rsidR="000B5AD6">
        <w:rPr>
          <w:rFonts w:ascii="Calibri" w:eastAsia="Calibri" w:hAnsi="Calibri" w:cs="Calibri"/>
        </w:rPr>
        <w:fldChar w:fldCharType="separate"/>
      </w:r>
      <w:r w:rsidR="000458BE" w:rsidRPr="000458BE">
        <w:rPr>
          <w:rFonts w:ascii="Calibri" w:eastAsia="Calibri" w:hAnsi="Calibri" w:cs="Calibri"/>
          <w:noProof/>
          <w:vertAlign w:val="superscript"/>
        </w:rPr>
        <w:t>63</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A6795F">
        <w:rPr>
          <w:rFonts w:ascii="Calibri" w:eastAsia="Calibri" w:hAnsi="Calibri" w:cs="Calibri"/>
        </w:rPr>
        <w:instrText>ADDIN CSL_CITATION {"citationItems":[{"id":"ITEM-1","itemData":{"DOI":"10.1038/44565","ISBN":"0028-0836 (Print)\\r0028-0836 (Linking)","ISSN":"0028-0836","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 D","non-dropping-particle":"","parse-names":false,"suffix":""},{"dropping-particle":"","family":"Seung","given":"H S","non-dropping-particle":"","parse-names":false,"suffix":""}],"container-title":"Nature","id":"ITEM-1","issue":"6755","issued":{"date-parts":[["1999"]]},"page":"788-91","title":"Learning the parts of objects by non-negative matrix factorization.","type":"article-journal","volume":"401"},"uris":["http://www.mendeley.com/documents/?uuid=0565a7a0-6aa6-4998-be31-32f9471653fb"]}],"mendeley":{"formattedCitation":"&lt;sup&gt;64&lt;/sup&gt;","plainTextFormattedCitation":"64","previouslyFormattedCitation":"&lt;sup&gt;64&lt;/sup&gt;"},"properties":{"noteIndex":0},"schema":"https://github.com/citation-style-language/schema/raw/master/csl-citation.json"}</w:instrText>
      </w:r>
      <w:r w:rsidR="007179F3">
        <w:rPr>
          <w:rFonts w:ascii="Calibri" w:eastAsia="Calibri" w:hAnsi="Calibri" w:cs="Calibri"/>
        </w:rPr>
        <w:fldChar w:fldCharType="separate"/>
      </w:r>
      <w:r w:rsidR="000458BE" w:rsidRPr="000458BE">
        <w:rPr>
          <w:rFonts w:ascii="Calibri" w:eastAsia="Calibri" w:hAnsi="Calibri" w:cs="Calibri"/>
          <w:noProof/>
          <w:vertAlign w:val="superscript"/>
        </w:rPr>
        <w:t>64</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3686E0D4" w:rsidR="002A6A5B" w:rsidRDefault="006763E3">
      <w:pPr>
        <w:spacing w:line="480" w:lineRule="auto"/>
        <w:rPr>
          <w:rFonts w:ascii="Calibri" w:eastAsia="Calibri" w:hAnsi="Calibri" w:cs="Calibri"/>
        </w:rPr>
      </w:pPr>
      <w:r>
        <w:rPr>
          <w:rFonts w:ascii="Calibri" w:eastAsia="Calibri" w:hAnsi="Calibri" w:cs="Calibri"/>
        </w:rPr>
        <w:lastRenderedPageBreak/>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17 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We manually assign names to the topics (shown in SI Text Table 1), based on a review of the associated keywords and strongly correlating documents.</w:t>
      </w:r>
    </w:p>
    <w:p w14:paraId="14EBA16D" w14:textId="6F2901FA" w:rsidR="000B5AD6" w:rsidRDefault="002A6A5B">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spacing w:line="480" w:lineRule="auto"/>
        <w:rPr>
          <w:rFonts w:ascii="Calibri" w:eastAsia="Calibri" w:hAnsi="Calibri" w:cs="Calibri"/>
          <w:i/>
        </w:rPr>
      </w:pPr>
      <w:r w:rsidRPr="00017748">
        <w:rPr>
          <w:rFonts w:ascii="Calibri" w:eastAsia="Calibri" w:hAnsi="Calibri" w:cs="Calibri"/>
          <w:i/>
        </w:rPr>
        <w:t>Systematic reviews</w:t>
      </w:r>
    </w:p>
    <w:p w14:paraId="7331C423" w14:textId="5BE64477" w:rsidR="003003D2" w:rsidRDefault="00017748">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pPr>
        <w:spacing w:line="480" w:lineRule="auto"/>
        <w:rPr>
          <w:rFonts w:ascii="Calibri" w:eastAsia="Calibri" w:hAnsi="Calibri" w:cs="Calibri"/>
        </w:rPr>
      </w:pPr>
    </w:p>
    <w:p w14:paraId="7041C2E6" w14:textId="77777777" w:rsidR="001500E5" w:rsidRDefault="001500E5">
      <w:pPr>
        <w:spacing w:line="480" w:lineRule="auto"/>
        <w:rPr>
          <w:rFonts w:ascii="Calibri" w:eastAsia="Calibri" w:hAnsi="Calibri" w:cs="Calibri"/>
        </w:rPr>
      </w:pPr>
    </w:p>
    <w:p w14:paraId="25DED3A4" w14:textId="7069F0C0" w:rsidR="001500E5" w:rsidRDefault="001500E5">
      <w:pPr>
        <w:pStyle w:val="Heading1"/>
        <w:suppressLineNumbers/>
        <w:spacing w:line="480" w:lineRule="auto"/>
        <w:rPr>
          <w:rFonts w:eastAsia="Calibri"/>
        </w:rPr>
        <w:pPrChange w:id="904" w:author="William Lamb" w:date="2018-11-09T11:08:00Z">
          <w:pPr>
            <w:pStyle w:val="Heading1"/>
            <w:suppressLineNumbers/>
          </w:pPr>
        </w:pPrChange>
      </w:pPr>
      <w:r>
        <w:rPr>
          <w:rFonts w:eastAsia="Calibri"/>
        </w:rPr>
        <w:lastRenderedPageBreak/>
        <w:t>References</w:t>
      </w:r>
    </w:p>
    <w:p w14:paraId="1E84D8EB" w14:textId="77777777" w:rsidR="001500E5" w:rsidRPr="001500E5" w:rsidRDefault="001500E5">
      <w:pPr>
        <w:suppressLineNumbers/>
        <w:spacing w:line="480" w:lineRule="auto"/>
        <w:pPrChange w:id="905" w:author="William Lamb" w:date="2018-11-09T11:08:00Z">
          <w:pPr>
            <w:suppressLineNumbers/>
          </w:pPr>
        </w:pPrChange>
      </w:pPr>
    </w:p>
    <w:p w14:paraId="507847BF" w14:textId="606E8802" w:rsidR="00A6795F" w:rsidRPr="00A6795F" w:rsidRDefault="0024728A" w:rsidP="00A6795F">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A6795F" w:rsidRPr="00A6795F">
        <w:rPr>
          <w:rFonts w:ascii="Calibri" w:hAnsi="Calibri" w:cs="Calibri"/>
          <w:noProof/>
          <w:szCs w:val="24"/>
        </w:rPr>
        <w:t>1.</w:t>
      </w:r>
      <w:r w:rsidR="00A6795F" w:rsidRPr="00A6795F">
        <w:rPr>
          <w:rFonts w:ascii="Calibri" w:hAnsi="Calibri" w:cs="Calibri"/>
          <w:noProof/>
          <w:szCs w:val="24"/>
        </w:rPr>
        <w:tab/>
        <w:t xml:space="preserve">Acuto, M., Parnell, S. &amp; Seto, K. C. Building a global urban science. </w:t>
      </w:r>
      <w:r w:rsidR="00A6795F" w:rsidRPr="00A6795F">
        <w:rPr>
          <w:rFonts w:ascii="Calibri" w:hAnsi="Calibri" w:cs="Calibri"/>
          <w:i/>
          <w:iCs/>
          <w:noProof/>
          <w:szCs w:val="24"/>
        </w:rPr>
        <w:t>Nat. Sustain.</w:t>
      </w:r>
      <w:r w:rsidR="00A6795F" w:rsidRPr="00A6795F">
        <w:rPr>
          <w:rFonts w:ascii="Calibri" w:hAnsi="Calibri" w:cs="Calibri"/>
          <w:noProof/>
          <w:szCs w:val="24"/>
        </w:rPr>
        <w:t xml:space="preserve"> </w:t>
      </w:r>
      <w:r w:rsidR="00A6795F" w:rsidRPr="00A6795F">
        <w:rPr>
          <w:rFonts w:ascii="Calibri" w:hAnsi="Calibri" w:cs="Calibri"/>
          <w:b/>
          <w:bCs/>
          <w:noProof/>
          <w:szCs w:val="24"/>
        </w:rPr>
        <w:t>1,</w:t>
      </w:r>
      <w:r w:rsidR="00A6795F" w:rsidRPr="00A6795F">
        <w:rPr>
          <w:rFonts w:ascii="Calibri" w:hAnsi="Calibri" w:cs="Calibri"/>
          <w:noProof/>
          <w:szCs w:val="24"/>
        </w:rPr>
        <w:t xml:space="preserve"> 2–4 (2018).</w:t>
      </w:r>
    </w:p>
    <w:p w14:paraId="316549EC"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w:t>
      </w:r>
      <w:r w:rsidRPr="00A6795F">
        <w:rPr>
          <w:rFonts w:ascii="Calibri" w:hAnsi="Calibri" w:cs="Calibri"/>
          <w:noProof/>
          <w:szCs w:val="24"/>
        </w:rPr>
        <w:tab/>
        <w:t xml:space="preserve">Acuto, M. &amp; Susan, P. Leave no city behind. </w:t>
      </w:r>
      <w:r w:rsidRPr="00A6795F">
        <w:rPr>
          <w:rFonts w:ascii="Calibri" w:hAnsi="Calibri" w:cs="Calibri"/>
          <w:i/>
          <w:iCs/>
          <w:noProof/>
          <w:szCs w:val="24"/>
        </w:rPr>
        <w:t>Science (80-. ).</w:t>
      </w:r>
      <w:r w:rsidRPr="00A6795F">
        <w:rPr>
          <w:rFonts w:ascii="Calibri" w:hAnsi="Calibri" w:cs="Calibri"/>
          <w:noProof/>
          <w:szCs w:val="24"/>
        </w:rPr>
        <w:t xml:space="preserve"> </w:t>
      </w:r>
      <w:r w:rsidRPr="00A6795F">
        <w:rPr>
          <w:rFonts w:ascii="Calibri" w:hAnsi="Calibri" w:cs="Calibri"/>
          <w:b/>
          <w:bCs/>
          <w:noProof/>
          <w:szCs w:val="24"/>
        </w:rPr>
        <w:t>352,</w:t>
      </w:r>
      <w:r w:rsidRPr="00A6795F">
        <w:rPr>
          <w:rFonts w:ascii="Calibri" w:hAnsi="Calibri" w:cs="Calibri"/>
          <w:noProof/>
          <w:szCs w:val="24"/>
        </w:rPr>
        <w:t xml:space="preserve"> 873 (2016).</w:t>
      </w:r>
    </w:p>
    <w:p w14:paraId="15D1ACEB"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w:t>
      </w:r>
      <w:r w:rsidRPr="00A6795F">
        <w:rPr>
          <w:rFonts w:ascii="Calibri" w:hAnsi="Calibri" w:cs="Calibri"/>
          <w:noProof/>
          <w:szCs w:val="24"/>
        </w:rPr>
        <w:tab/>
        <w:t xml:space="preserve">Minx, J. C., Callaghan, M., Lamb, W. F., Garard, J. &amp; Edenhofer, O. Learning about climate change solutions in the IPCC and beyond. </w:t>
      </w:r>
      <w:r w:rsidRPr="00A6795F">
        <w:rPr>
          <w:rFonts w:ascii="Calibri" w:hAnsi="Calibri" w:cs="Calibri"/>
          <w:i/>
          <w:iCs/>
          <w:noProof/>
          <w:szCs w:val="24"/>
        </w:rPr>
        <w:t>Environ. Sci. Policy</w:t>
      </w:r>
      <w:r w:rsidRPr="00A6795F">
        <w:rPr>
          <w:rFonts w:ascii="Calibri" w:hAnsi="Calibri" w:cs="Calibri"/>
          <w:noProof/>
          <w:szCs w:val="24"/>
        </w:rPr>
        <w:t xml:space="preserve"> </w:t>
      </w:r>
      <w:r w:rsidRPr="00A6795F">
        <w:rPr>
          <w:rFonts w:ascii="Calibri" w:hAnsi="Calibri" w:cs="Calibri"/>
          <w:b/>
          <w:bCs/>
          <w:noProof/>
          <w:szCs w:val="24"/>
        </w:rPr>
        <w:t>77,</w:t>
      </w:r>
      <w:r w:rsidRPr="00A6795F">
        <w:rPr>
          <w:rFonts w:ascii="Calibri" w:hAnsi="Calibri" w:cs="Calibri"/>
          <w:noProof/>
          <w:szCs w:val="24"/>
        </w:rPr>
        <w:t xml:space="preserve"> (2017).</w:t>
      </w:r>
    </w:p>
    <w:p w14:paraId="27E3601B"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w:t>
      </w:r>
      <w:r w:rsidRPr="00A6795F">
        <w:rPr>
          <w:rFonts w:ascii="Calibri" w:hAnsi="Calibri" w:cs="Calibri"/>
          <w:noProof/>
          <w:szCs w:val="24"/>
        </w:rPr>
        <w:tab/>
        <w:t xml:space="preserve">Creutzig, F., Baiocchi, G., Bierkandt, R., Pichler, P.-P. &amp; Seto, K. C. Global typology of urban energy use and potentials for an urbanization mitigation wedge. </w:t>
      </w:r>
      <w:r w:rsidRPr="00A6795F">
        <w:rPr>
          <w:rFonts w:ascii="Calibri" w:hAnsi="Calibri" w:cs="Calibri"/>
          <w:i/>
          <w:iCs/>
          <w:noProof/>
          <w:szCs w:val="24"/>
        </w:rPr>
        <w:t>Proc. Natl. Acad. Sci.</w:t>
      </w:r>
      <w:r w:rsidRPr="00A6795F">
        <w:rPr>
          <w:rFonts w:ascii="Calibri" w:hAnsi="Calibri" w:cs="Calibri"/>
          <w:noProof/>
          <w:szCs w:val="24"/>
        </w:rPr>
        <w:t xml:space="preserve"> (2015). doi:10.1073/pnas.1315545112</w:t>
      </w:r>
    </w:p>
    <w:p w14:paraId="58EAB024"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w:t>
      </w:r>
      <w:r w:rsidRPr="00A6795F">
        <w:rPr>
          <w:rFonts w:ascii="Calibri" w:hAnsi="Calibri" w:cs="Calibri"/>
          <w:noProof/>
          <w:szCs w:val="24"/>
        </w:rPr>
        <w:tab/>
        <w:t xml:space="preserve">Grandin, J., Haarstad, H., Kjærås, K. &amp; Bouzarovski, S. The politics of rapid urban transformation. </w:t>
      </w:r>
      <w:r w:rsidRPr="00A6795F">
        <w:rPr>
          <w:rFonts w:ascii="Calibri" w:hAnsi="Calibri" w:cs="Calibri"/>
          <w:i/>
          <w:iCs/>
          <w:noProof/>
          <w:szCs w:val="24"/>
        </w:rPr>
        <w:t>Curr. Opin. Environ. Sustain.</w:t>
      </w:r>
      <w:r w:rsidRPr="00A6795F">
        <w:rPr>
          <w:rFonts w:ascii="Calibri" w:hAnsi="Calibri" w:cs="Calibri"/>
          <w:noProof/>
          <w:szCs w:val="24"/>
        </w:rPr>
        <w:t xml:space="preserve"> </w:t>
      </w:r>
      <w:r w:rsidRPr="00A6795F">
        <w:rPr>
          <w:rFonts w:ascii="Calibri" w:hAnsi="Calibri" w:cs="Calibri"/>
          <w:b/>
          <w:bCs/>
          <w:noProof/>
          <w:szCs w:val="24"/>
        </w:rPr>
        <w:t>31,</w:t>
      </w:r>
      <w:r w:rsidRPr="00A6795F">
        <w:rPr>
          <w:rFonts w:ascii="Calibri" w:hAnsi="Calibri" w:cs="Calibri"/>
          <w:noProof/>
          <w:szCs w:val="24"/>
        </w:rPr>
        <w:t xml:space="preserve"> 16–22 (2018).</w:t>
      </w:r>
    </w:p>
    <w:p w14:paraId="3E744818"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6.</w:t>
      </w:r>
      <w:r w:rsidRPr="00A6795F">
        <w:rPr>
          <w:rFonts w:ascii="Calibri" w:hAnsi="Calibri" w:cs="Calibri"/>
          <w:noProof/>
          <w:szCs w:val="24"/>
        </w:rPr>
        <w:tab/>
        <w:t xml:space="preserve">Lamb, W. F. W. F. W. F. W. F., Callaghan, M. W., Creutzig, F., Khosla, R. &amp; Minx, J. C. The literature landscape on 1.5°C Climate Change and Cities. </w:t>
      </w:r>
      <w:r w:rsidRPr="00A6795F">
        <w:rPr>
          <w:rFonts w:ascii="Calibri" w:hAnsi="Calibri" w:cs="Calibri"/>
          <w:i/>
          <w:iCs/>
          <w:noProof/>
          <w:szCs w:val="24"/>
        </w:rPr>
        <w:t>Curr. Opin. Environ. Sustain.</w:t>
      </w:r>
      <w:r w:rsidRPr="00A6795F">
        <w:rPr>
          <w:rFonts w:ascii="Calibri" w:hAnsi="Calibri" w:cs="Calibri"/>
          <w:noProof/>
          <w:szCs w:val="24"/>
        </w:rPr>
        <w:t xml:space="preserve"> </w:t>
      </w:r>
      <w:r w:rsidRPr="00A6795F">
        <w:rPr>
          <w:rFonts w:ascii="Calibri" w:hAnsi="Calibri" w:cs="Calibri"/>
          <w:b/>
          <w:bCs/>
          <w:noProof/>
          <w:szCs w:val="24"/>
        </w:rPr>
        <w:t>30,</w:t>
      </w:r>
      <w:r w:rsidRPr="00A6795F">
        <w:rPr>
          <w:rFonts w:ascii="Calibri" w:hAnsi="Calibri" w:cs="Calibri"/>
          <w:noProof/>
          <w:szCs w:val="24"/>
        </w:rPr>
        <w:t xml:space="preserve"> 26–34 (2018).</w:t>
      </w:r>
    </w:p>
    <w:p w14:paraId="0DFE9398"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7.</w:t>
      </w:r>
      <w:r w:rsidRPr="00A6795F">
        <w:rPr>
          <w:rFonts w:ascii="Calibri" w:hAnsi="Calibri" w:cs="Calibri"/>
          <w:noProof/>
          <w:szCs w:val="24"/>
        </w:rPr>
        <w:tab/>
        <w:t xml:space="preserve">UN DESA. </w:t>
      </w:r>
      <w:r w:rsidRPr="00A6795F">
        <w:rPr>
          <w:rFonts w:ascii="Calibri" w:hAnsi="Calibri" w:cs="Calibri"/>
          <w:i/>
          <w:iCs/>
          <w:noProof/>
          <w:szCs w:val="24"/>
        </w:rPr>
        <w:t>World Urbanization Prospects: The 2018 Revision</w:t>
      </w:r>
      <w:r w:rsidRPr="00A6795F">
        <w:rPr>
          <w:rFonts w:ascii="Calibri" w:hAnsi="Calibri" w:cs="Calibri"/>
          <w:noProof/>
          <w:szCs w:val="24"/>
        </w:rPr>
        <w:t>. (United Nations, Department of Economic and Social Affairs, Population Division, 2018).</w:t>
      </w:r>
    </w:p>
    <w:p w14:paraId="7A70DDA5"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8.</w:t>
      </w:r>
      <w:r w:rsidRPr="00A6795F">
        <w:rPr>
          <w:rFonts w:ascii="Calibri" w:hAnsi="Calibri" w:cs="Calibri"/>
          <w:noProof/>
          <w:szCs w:val="24"/>
        </w:rPr>
        <w:tab/>
        <w:t xml:space="preserve">Kartha, S. </w:t>
      </w:r>
      <w:r w:rsidRPr="00A6795F">
        <w:rPr>
          <w:rFonts w:ascii="Calibri" w:hAnsi="Calibri" w:cs="Calibri"/>
          <w:i/>
          <w:iCs/>
          <w:noProof/>
          <w:szCs w:val="24"/>
        </w:rPr>
        <w:t>et al.</w:t>
      </w:r>
      <w:r w:rsidRPr="00A6795F">
        <w:rPr>
          <w:rFonts w:ascii="Calibri" w:hAnsi="Calibri" w:cs="Calibri"/>
          <w:noProof/>
          <w:szCs w:val="24"/>
        </w:rPr>
        <w:t xml:space="preserve"> Cascading biases against poorer countries. </w:t>
      </w:r>
      <w:r w:rsidRPr="00A6795F">
        <w:rPr>
          <w:rFonts w:ascii="Calibri" w:hAnsi="Calibri" w:cs="Calibri"/>
          <w:i/>
          <w:iCs/>
          <w:noProof/>
          <w:szCs w:val="24"/>
        </w:rPr>
        <w:t>Nat. Clim. Chang.</w:t>
      </w:r>
      <w:r w:rsidRPr="00A6795F">
        <w:rPr>
          <w:rFonts w:ascii="Calibri" w:hAnsi="Calibri" w:cs="Calibri"/>
          <w:noProof/>
          <w:szCs w:val="24"/>
        </w:rPr>
        <w:t xml:space="preserve"> </w:t>
      </w:r>
      <w:r w:rsidRPr="00A6795F">
        <w:rPr>
          <w:rFonts w:ascii="Calibri" w:hAnsi="Calibri" w:cs="Calibri"/>
          <w:b/>
          <w:bCs/>
          <w:noProof/>
          <w:szCs w:val="24"/>
        </w:rPr>
        <w:t>8,</w:t>
      </w:r>
      <w:r w:rsidRPr="00A6795F">
        <w:rPr>
          <w:rFonts w:ascii="Calibri" w:hAnsi="Calibri" w:cs="Calibri"/>
          <w:noProof/>
          <w:szCs w:val="24"/>
        </w:rPr>
        <w:t xml:space="preserve"> 348–349 (2018).</w:t>
      </w:r>
    </w:p>
    <w:p w14:paraId="56F40252"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9.</w:t>
      </w:r>
      <w:r w:rsidRPr="00A6795F">
        <w:rPr>
          <w:rFonts w:ascii="Calibri" w:hAnsi="Calibri" w:cs="Calibri"/>
          <w:noProof/>
          <w:szCs w:val="24"/>
        </w:rPr>
        <w:tab/>
        <w:t xml:space="preserve">Sallis, J. F. </w:t>
      </w:r>
      <w:r w:rsidRPr="00A6795F">
        <w:rPr>
          <w:rFonts w:ascii="Calibri" w:hAnsi="Calibri" w:cs="Calibri"/>
          <w:i/>
          <w:iCs/>
          <w:noProof/>
          <w:szCs w:val="24"/>
        </w:rPr>
        <w:t>et al.</w:t>
      </w:r>
      <w:r w:rsidRPr="00A6795F">
        <w:rPr>
          <w:rFonts w:ascii="Calibri" w:hAnsi="Calibri" w:cs="Calibri"/>
          <w:noProof/>
          <w:szCs w:val="24"/>
        </w:rPr>
        <w:t xml:space="preserve"> Use of science to guide city planning policy and practice: how to achieve healthy and sustainable future cities. </w:t>
      </w:r>
      <w:r w:rsidRPr="00A6795F">
        <w:rPr>
          <w:rFonts w:ascii="Calibri" w:hAnsi="Calibri" w:cs="Calibri"/>
          <w:i/>
          <w:iCs/>
          <w:noProof/>
          <w:szCs w:val="24"/>
        </w:rPr>
        <w:t>Lancet</w:t>
      </w:r>
      <w:r w:rsidRPr="00A6795F">
        <w:rPr>
          <w:rFonts w:ascii="Calibri" w:hAnsi="Calibri" w:cs="Calibri"/>
          <w:noProof/>
          <w:szCs w:val="24"/>
        </w:rPr>
        <w:t xml:space="preserve"> </w:t>
      </w:r>
      <w:r w:rsidRPr="00A6795F">
        <w:rPr>
          <w:rFonts w:ascii="Calibri" w:hAnsi="Calibri" w:cs="Calibri"/>
          <w:b/>
          <w:bCs/>
          <w:noProof/>
          <w:szCs w:val="24"/>
        </w:rPr>
        <w:t>388,</w:t>
      </w:r>
      <w:r w:rsidRPr="00A6795F">
        <w:rPr>
          <w:rFonts w:ascii="Calibri" w:hAnsi="Calibri" w:cs="Calibri"/>
          <w:noProof/>
          <w:szCs w:val="24"/>
        </w:rPr>
        <w:t xml:space="preserve"> 2936–2947 (2016).</w:t>
      </w:r>
    </w:p>
    <w:p w14:paraId="6A09D589"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0.</w:t>
      </w:r>
      <w:r w:rsidRPr="00A6795F">
        <w:rPr>
          <w:rFonts w:ascii="Calibri" w:hAnsi="Calibri" w:cs="Calibri"/>
          <w:noProof/>
          <w:szCs w:val="24"/>
        </w:rPr>
        <w:tab/>
        <w:t xml:space="preserve">Gonzalez-Brambila, C. N., Reyes-Gonzalez, L., Veloso, F. &amp; Perez-Angón, M. A. The scientific impact of developing nations. </w:t>
      </w:r>
      <w:r w:rsidRPr="00A6795F">
        <w:rPr>
          <w:rFonts w:ascii="Calibri" w:hAnsi="Calibri" w:cs="Calibri"/>
          <w:i/>
          <w:iCs/>
          <w:noProof/>
          <w:szCs w:val="24"/>
        </w:rPr>
        <w:t>PLoS One</w:t>
      </w:r>
      <w:r w:rsidRPr="00A6795F">
        <w:rPr>
          <w:rFonts w:ascii="Calibri" w:hAnsi="Calibri" w:cs="Calibri"/>
          <w:noProof/>
          <w:szCs w:val="24"/>
        </w:rPr>
        <w:t xml:space="preserve"> </w:t>
      </w:r>
      <w:r w:rsidRPr="00A6795F">
        <w:rPr>
          <w:rFonts w:ascii="Calibri" w:hAnsi="Calibri" w:cs="Calibri"/>
          <w:b/>
          <w:bCs/>
          <w:noProof/>
          <w:szCs w:val="24"/>
        </w:rPr>
        <w:t>11,</w:t>
      </w:r>
      <w:r w:rsidRPr="00A6795F">
        <w:rPr>
          <w:rFonts w:ascii="Calibri" w:hAnsi="Calibri" w:cs="Calibri"/>
          <w:noProof/>
          <w:szCs w:val="24"/>
        </w:rPr>
        <w:t xml:space="preserve"> (2016).</w:t>
      </w:r>
    </w:p>
    <w:p w14:paraId="1651C921"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1.</w:t>
      </w:r>
      <w:r w:rsidRPr="00A6795F">
        <w:rPr>
          <w:rFonts w:ascii="Calibri" w:hAnsi="Calibri" w:cs="Calibri"/>
          <w:noProof/>
          <w:szCs w:val="24"/>
        </w:rPr>
        <w:tab/>
        <w:t xml:space="preserve">Wiedenhofer, D., Lenzen, M. &amp; Steinberger, J. K. Energy requirements of consumption: Urban </w:t>
      </w:r>
      <w:r w:rsidRPr="00A6795F">
        <w:rPr>
          <w:rFonts w:ascii="Calibri" w:hAnsi="Calibri" w:cs="Calibri"/>
          <w:noProof/>
          <w:szCs w:val="24"/>
        </w:rPr>
        <w:lastRenderedPageBreak/>
        <w:t xml:space="preserve">form, climatic and socio-economic factors, rebounds and their policy implications. </w:t>
      </w:r>
      <w:r w:rsidRPr="00A6795F">
        <w:rPr>
          <w:rFonts w:ascii="Calibri" w:hAnsi="Calibri" w:cs="Calibri"/>
          <w:i/>
          <w:iCs/>
          <w:noProof/>
          <w:szCs w:val="24"/>
        </w:rPr>
        <w:t>Energy Policy</w:t>
      </w:r>
      <w:r w:rsidRPr="00A6795F">
        <w:rPr>
          <w:rFonts w:ascii="Calibri" w:hAnsi="Calibri" w:cs="Calibri"/>
          <w:noProof/>
          <w:szCs w:val="24"/>
        </w:rPr>
        <w:t xml:space="preserve"> </w:t>
      </w:r>
      <w:r w:rsidRPr="00A6795F">
        <w:rPr>
          <w:rFonts w:ascii="Calibri" w:hAnsi="Calibri" w:cs="Calibri"/>
          <w:b/>
          <w:bCs/>
          <w:noProof/>
          <w:szCs w:val="24"/>
        </w:rPr>
        <w:t>63,</w:t>
      </w:r>
      <w:r w:rsidRPr="00A6795F">
        <w:rPr>
          <w:rFonts w:ascii="Calibri" w:hAnsi="Calibri" w:cs="Calibri"/>
          <w:noProof/>
          <w:szCs w:val="24"/>
        </w:rPr>
        <w:t xml:space="preserve"> 696–707 (2013).</w:t>
      </w:r>
    </w:p>
    <w:p w14:paraId="5A9DC117"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2.</w:t>
      </w:r>
      <w:r w:rsidRPr="00A6795F">
        <w:rPr>
          <w:rFonts w:ascii="Calibri" w:hAnsi="Calibri" w:cs="Calibri"/>
          <w:noProof/>
          <w:szCs w:val="24"/>
        </w:rPr>
        <w:tab/>
        <w:t xml:space="preserve">Creutzig, F. </w:t>
      </w:r>
      <w:r w:rsidRPr="00A6795F">
        <w:rPr>
          <w:rFonts w:ascii="Calibri" w:hAnsi="Calibri" w:cs="Calibri"/>
          <w:i/>
          <w:iCs/>
          <w:noProof/>
          <w:szCs w:val="24"/>
        </w:rPr>
        <w:t>et al.</w:t>
      </w:r>
      <w:r w:rsidRPr="00A6795F">
        <w:rPr>
          <w:rFonts w:ascii="Calibri" w:hAnsi="Calibri" w:cs="Calibri"/>
          <w:noProof/>
          <w:szCs w:val="24"/>
        </w:rPr>
        <w:t xml:space="preserve"> Urban infrastructure choices structure climate solutions. </w:t>
      </w:r>
      <w:r w:rsidRPr="00A6795F">
        <w:rPr>
          <w:rFonts w:ascii="Calibri" w:hAnsi="Calibri" w:cs="Calibri"/>
          <w:i/>
          <w:iCs/>
          <w:noProof/>
          <w:szCs w:val="24"/>
        </w:rPr>
        <w:t>Nat. Clim. Chang.</w:t>
      </w:r>
      <w:r w:rsidRPr="00A6795F">
        <w:rPr>
          <w:rFonts w:ascii="Calibri" w:hAnsi="Calibri" w:cs="Calibri"/>
          <w:noProof/>
          <w:szCs w:val="24"/>
        </w:rPr>
        <w:t xml:space="preserve"> </w:t>
      </w:r>
      <w:r w:rsidRPr="00A6795F">
        <w:rPr>
          <w:rFonts w:ascii="Calibri" w:hAnsi="Calibri" w:cs="Calibri"/>
          <w:b/>
          <w:bCs/>
          <w:noProof/>
          <w:szCs w:val="24"/>
        </w:rPr>
        <w:t>6,</w:t>
      </w:r>
      <w:r w:rsidRPr="00A6795F">
        <w:rPr>
          <w:rFonts w:ascii="Calibri" w:hAnsi="Calibri" w:cs="Calibri"/>
          <w:noProof/>
          <w:szCs w:val="24"/>
        </w:rPr>
        <w:t xml:space="preserve"> 1054 (2016).</w:t>
      </w:r>
    </w:p>
    <w:p w14:paraId="710581D8"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3.</w:t>
      </w:r>
      <w:r w:rsidRPr="00A6795F">
        <w:rPr>
          <w:rFonts w:ascii="Calibri" w:hAnsi="Calibri" w:cs="Calibri"/>
          <w:noProof/>
          <w:szCs w:val="24"/>
        </w:rPr>
        <w:tab/>
        <w:t xml:space="preserve">Flyvbjerg, B. Five misunderstandings about case-study research. </w:t>
      </w:r>
      <w:r w:rsidRPr="00A6795F">
        <w:rPr>
          <w:rFonts w:ascii="Calibri" w:hAnsi="Calibri" w:cs="Calibri"/>
          <w:i/>
          <w:iCs/>
          <w:noProof/>
          <w:szCs w:val="24"/>
        </w:rPr>
        <w:t>Qual. Inq.</w:t>
      </w:r>
      <w:r w:rsidRPr="00A6795F">
        <w:rPr>
          <w:rFonts w:ascii="Calibri" w:hAnsi="Calibri" w:cs="Calibri"/>
          <w:noProof/>
          <w:szCs w:val="24"/>
        </w:rPr>
        <w:t xml:space="preserve"> </w:t>
      </w:r>
      <w:r w:rsidRPr="00A6795F">
        <w:rPr>
          <w:rFonts w:ascii="Calibri" w:hAnsi="Calibri" w:cs="Calibri"/>
          <w:b/>
          <w:bCs/>
          <w:noProof/>
          <w:szCs w:val="24"/>
        </w:rPr>
        <w:t>12,</w:t>
      </w:r>
      <w:r w:rsidRPr="00A6795F">
        <w:rPr>
          <w:rFonts w:ascii="Calibri" w:hAnsi="Calibri" w:cs="Calibri"/>
          <w:noProof/>
          <w:szCs w:val="24"/>
        </w:rPr>
        <w:t xml:space="preserve"> 219–245 (2006).</w:t>
      </w:r>
    </w:p>
    <w:p w14:paraId="7B532A49"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4.</w:t>
      </w:r>
      <w:r w:rsidRPr="00A6795F">
        <w:rPr>
          <w:rFonts w:ascii="Calibri" w:hAnsi="Calibri" w:cs="Calibri"/>
          <w:noProof/>
          <w:szCs w:val="24"/>
        </w:rPr>
        <w:tab/>
        <w:t xml:space="preserve">Steinberg, P. F. Can We Generalize from Case Studies? </w:t>
      </w:r>
      <w:r w:rsidRPr="00A6795F">
        <w:rPr>
          <w:rFonts w:ascii="Calibri" w:hAnsi="Calibri" w:cs="Calibri"/>
          <w:i/>
          <w:iCs/>
          <w:noProof/>
          <w:szCs w:val="24"/>
        </w:rPr>
        <w:t>Glob. Environ. Polit.</w:t>
      </w:r>
      <w:r w:rsidRPr="00A6795F">
        <w:rPr>
          <w:rFonts w:ascii="Calibri" w:hAnsi="Calibri" w:cs="Calibri"/>
          <w:noProof/>
          <w:szCs w:val="24"/>
        </w:rPr>
        <w:t xml:space="preserve"> </w:t>
      </w:r>
      <w:r w:rsidRPr="00A6795F">
        <w:rPr>
          <w:rFonts w:ascii="Calibri" w:hAnsi="Calibri" w:cs="Calibri"/>
          <w:b/>
          <w:bCs/>
          <w:noProof/>
          <w:szCs w:val="24"/>
        </w:rPr>
        <w:t>15,</w:t>
      </w:r>
      <w:r w:rsidRPr="00A6795F">
        <w:rPr>
          <w:rFonts w:ascii="Calibri" w:hAnsi="Calibri" w:cs="Calibri"/>
          <w:noProof/>
          <w:szCs w:val="24"/>
        </w:rPr>
        <w:t xml:space="preserve"> 152–175 (2015).</w:t>
      </w:r>
    </w:p>
    <w:p w14:paraId="408A253C"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5.</w:t>
      </w:r>
      <w:r w:rsidRPr="00A6795F">
        <w:rPr>
          <w:rFonts w:ascii="Calibri" w:hAnsi="Calibri" w:cs="Calibri"/>
          <w:noProof/>
          <w:szCs w:val="24"/>
        </w:rPr>
        <w:tab/>
        <w:t xml:space="preserve">Lijphart, A. Comparative Politics and the Comparative Method. </w:t>
      </w:r>
      <w:r w:rsidRPr="00A6795F">
        <w:rPr>
          <w:rFonts w:ascii="Calibri" w:hAnsi="Calibri" w:cs="Calibri"/>
          <w:i/>
          <w:iCs/>
          <w:noProof/>
          <w:szCs w:val="24"/>
        </w:rPr>
        <w:t>Am. Polit. Sci. Rev.</w:t>
      </w:r>
      <w:r w:rsidRPr="00A6795F">
        <w:rPr>
          <w:rFonts w:ascii="Calibri" w:hAnsi="Calibri" w:cs="Calibri"/>
          <w:noProof/>
          <w:szCs w:val="24"/>
        </w:rPr>
        <w:t xml:space="preserve"> </w:t>
      </w:r>
      <w:r w:rsidRPr="00A6795F">
        <w:rPr>
          <w:rFonts w:ascii="Calibri" w:hAnsi="Calibri" w:cs="Calibri"/>
          <w:b/>
          <w:bCs/>
          <w:noProof/>
          <w:szCs w:val="24"/>
        </w:rPr>
        <w:t>65,</w:t>
      </w:r>
      <w:r w:rsidRPr="00A6795F">
        <w:rPr>
          <w:rFonts w:ascii="Calibri" w:hAnsi="Calibri" w:cs="Calibri"/>
          <w:noProof/>
          <w:szCs w:val="24"/>
        </w:rPr>
        <w:t xml:space="preserve"> 682–693 (1971).</w:t>
      </w:r>
    </w:p>
    <w:p w14:paraId="0EC34C3C"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6.</w:t>
      </w:r>
      <w:r w:rsidRPr="00A6795F">
        <w:rPr>
          <w:rFonts w:ascii="Calibri" w:hAnsi="Calibri" w:cs="Calibri"/>
          <w:noProof/>
          <w:szCs w:val="24"/>
        </w:rPr>
        <w:tab/>
        <w:t>C40 Cities Climate Leadership Group. C40 Cities. (2017). Available at: http://www.c40.org/. (Accessed: 10th November 2017)</w:t>
      </w:r>
    </w:p>
    <w:p w14:paraId="755060AD"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7.</w:t>
      </w:r>
      <w:r w:rsidRPr="00A6795F">
        <w:rPr>
          <w:rFonts w:ascii="Calibri" w:hAnsi="Calibri" w:cs="Calibri"/>
          <w:noProof/>
          <w:szCs w:val="24"/>
        </w:rPr>
        <w:tab/>
        <w:t xml:space="preserve">Reckien, D. </w:t>
      </w:r>
      <w:r w:rsidRPr="00A6795F">
        <w:rPr>
          <w:rFonts w:ascii="Calibri" w:hAnsi="Calibri" w:cs="Calibri"/>
          <w:i/>
          <w:iCs/>
          <w:noProof/>
          <w:szCs w:val="24"/>
        </w:rPr>
        <w:t>et al.</w:t>
      </w:r>
      <w:r w:rsidRPr="00A6795F">
        <w:rPr>
          <w:rFonts w:ascii="Calibri" w:hAnsi="Calibri" w:cs="Calibri"/>
          <w:noProof/>
          <w:szCs w:val="24"/>
        </w:rPr>
        <w:t xml:space="preserve"> How are cities planning to respond to climate change? Assessment of local climate plans from 885 cities in the EU-28. </w:t>
      </w:r>
      <w:r w:rsidRPr="00A6795F">
        <w:rPr>
          <w:rFonts w:ascii="Calibri" w:hAnsi="Calibri" w:cs="Calibri"/>
          <w:i/>
          <w:iCs/>
          <w:noProof/>
          <w:szCs w:val="24"/>
        </w:rPr>
        <w:t>J. Clean. Prod.</w:t>
      </w:r>
      <w:r w:rsidRPr="00A6795F">
        <w:rPr>
          <w:rFonts w:ascii="Calibri" w:hAnsi="Calibri" w:cs="Calibri"/>
          <w:noProof/>
          <w:szCs w:val="24"/>
        </w:rPr>
        <w:t xml:space="preserve"> </w:t>
      </w:r>
      <w:r w:rsidRPr="00A6795F">
        <w:rPr>
          <w:rFonts w:ascii="Calibri" w:hAnsi="Calibri" w:cs="Calibri"/>
          <w:b/>
          <w:bCs/>
          <w:noProof/>
          <w:szCs w:val="24"/>
        </w:rPr>
        <w:t>191,</w:t>
      </w:r>
      <w:r w:rsidRPr="00A6795F">
        <w:rPr>
          <w:rFonts w:ascii="Calibri" w:hAnsi="Calibri" w:cs="Calibri"/>
          <w:noProof/>
          <w:szCs w:val="24"/>
        </w:rPr>
        <w:t xml:space="preserve"> 207–219 (2018).</w:t>
      </w:r>
    </w:p>
    <w:p w14:paraId="2799C69C"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8.</w:t>
      </w:r>
      <w:r w:rsidRPr="00A6795F">
        <w:rPr>
          <w:rFonts w:ascii="Calibri" w:hAnsi="Calibri" w:cs="Calibri"/>
          <w:noProof/>
          <w:szCs w:val="24"/>
        </w:rPr>
        <w:tab/>
        <w:t xml:space="preserve">Reckien, D. </w:t>
      </w:r>
      <w:r w:rsidRPr="00A6795F">
        <w:rPr>
          <w:rFonts w:ascii="Calibri" w:hAnsi="Calibri" w:cs="Calibri"/>
          <w:i/>
          <w:iCs/>
          <w:noProof/>
          <w:szCs w:val="24"/>
        </w:rPr>
        <w:t>et al.</w:t>
      </w:r>
      <w:r w:rsidRPr="00A6795F">
        <w:rPr>
          <w:rFonts w:ascii="Calibri" w:hAnsi="Calibri" w:cs="Calibri"/>
          <w:noProof/>
          <w:szCs w:val="24"/>
        </w:rPr>
        <w:t xml:space="preserve"> Climate change response in Europe: What’s the reality? Analysis of adaptation and mitigation plans from 200 urban areas in 11 countries. </w:t>
      </w:r>
      <w:r w:rsidRPr="00A6795F">
        <w:rPr>
          <w:rFonts w:ascii="Calibri" w:hAnsi="Calibri" w:cs="Calibri"/>
          <w:i/>
          <w:iCs/>
          <w:noProof/>
          <w:szCs w:val="24"/>
        </w:rPr>
        <w:t>Clim. Change</w:t>
      </w:r>
      <w:r w:rsidRPr="00A6795F">
        <w:rPr>
          <w:rFonts w:ascii="Calibri" w:hAnsi="Calibri" w:cs="Calibri"/>
          <w:noProof/>
          <w:szCs w:val="24"/>
        </w:rPr>
        <w:t xml:space="preserve"> </w:t>
      </w:r>
      <w:r w:rsidRPr="00A6795F">
        <w:rPr>
          <w:rFonts w:ascii="Calibri" w:hAnsi="Calibri" w:cs="Calibri"/>
          <w:b/>
          <w:bCs/>
          <w:noProof/>
          <w:szCs w:val="24"/>
        </w:rPr>
        <w:t>122,</w:t>
      </w:r>
      <w:r w:rsidRPr="00A6795F">
        <w:rPr>
          <w:rFonts w:ascii="Calibri" w:hAnsi="Calibri" w:cs="Calibri"/>
          <w:noProof/>
          <w:szCs w:val="24"/>
        </w:rPr>
        <w:t xml:space="preserve"> 331–340 (2014).</w:t>
      </w:r>
    </w:p>
    <w:p w14:paraId="51650897"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19.</w:t>
      </w:r>
      <w:r w:rsidRPr="00A6795F">
        <w:rPr>
          <w:rFonts w:ascii="Calibri" w:hAnsi="Calibri" w:cs="Calibri"/>
          <w:noProof/>
          <w:szCs w:val="24"/>
        </w:rPr>
        <w:tab/>
        <w:t xml:space="preserve">Castán Broto, V. &amp; Bulkeley, H. A survey of urban climate change experiments in 100 cities. </w:t>
      </w:r>
      <w:r w:rsidRPr="00A6795F">
        <w:rPr>
          <w:rFonts w:ascii="Calibri" w:hAnsi="Calibri" w:cs="Calibri"/>
          <w:i/>
          <w:iCs/>
          <w:noProof/>
          <w:szCs w:val="24"/>
        </w:rPr>
        <w:t>Glob. Environ. Chang.</w:t>
      </w:r>
      <w:r w:rsidRPr="00A6795F">
        <w:rPr>
          <w:rFonts w:ascii="Calibri" w:hAnsi="Calibri" w:cs="Calibri"/>
          <w:noProof/>
          <w:szCs w:val="24"/>
        </w:rPr>
        <w:t xml:space="preserve"> </w:t>
      </w:r>
      <w:r w:rsidRPr="00A6795F">
        <w:rPr>
          <w:rFonts w:ascii="Calibri" w:hAnsi="Calibri" w:cs="Calibri"/>
          <w:b/>
          <w:bCs/>
          <w:noProof/>
          <w:szCs w:val="24"/>
        </w:rPr>
        <w:t>23,</w:t>
      </w:r>
      <w:r w:rsidRPr="00A6795F">
        <w:rPr>
          <w:rFonts w:ascii="Calibri" w:hAnsi="Calibri" w:cs="Calibri"/>
          <w:noProof/>
          <w:szCs w:val="24"/>
        </w:rPr>
        <w:t xml:space="preserve"> 92–102 (2013).</w:t>
      </w:r>
    </w:p>
    <w:p w14:paraId="2C07725B"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0.</w:t>
      </w:r>
      <w:r w:rsidRPr="00A6795F">
        <w:rPr>
          <w:rFonts w:ascii="Calibri" w:hAnsi="Calibri" w:cs="Calibri"/>
          <w:noProof/>
          <w:szCs w:val="24"/>
        </w:rPr>
        <w:tab/>
        <w:t xml:space="preserve">Sovacool, B. K. &amp; Brown, M. A. Twelve metropolitan carbon footprints: A preliminary comparative global assessment. </w:t>
      </w:r>
      <w:r w:rsidRPr="00A6795F">
        <w:rPr>
          <w:rFonts w:ascii="Calibri" w:hAnsi="Calibri" w:cs="Calibri"/>
          <w:i/>
          <w:iCs/>
          <w:noProof/>
          <w:szCs w:val="24"/>
        </w:rPr>
        <w:t>Energy Policy</w:t>
      </w:r>
      <w:r w:rsidRPr="00A6795F">
        <w:rPr>
          <w:rFonts w:ascii="Calibri" w:hAnsi="Calibri" w:cs="Calibri"/>
          <w:noProof/>
          <w:szCs w:val="24"/>
        </w:rPr>
        <w:t xml:space="preserve"> </w:t>
      </w:r>
      <w:r w:rsidRPr="00A6795F">
        <w:rPr>
          <w:rFonts w:ascii="Calibri" w:hAnsi="Calibri" w:cs="Calibri"/>
          <w:b/>
          <w:bCs/>
          <w:noProof/>
          <w:szCs w:val="24"/>
        </w:rPr>
        <w:t>38,</w:t>
      </w:r>
      <w:r w:rsidRPr="00A6795F">
        <w:rPr>
          <w:rFonts w:ascii="Calibri" w:hAnsi="Calibri" w:cs="Calibri"/>
          <w:noProof/>
          <w:szCs w:val="24"/>
        </w:rPr>
        <w:t xml:space="preserve"> 4856–4869 (2010).</w:t>
      </w:r>
    </w:p>
    <w:p w14:paraId="34BADD4F"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1.</w:t>
      </w:r>
      <w:r w:rsidRPr="00A6795F">
        <w:rPr>
          <w:rFonts w:ascii="Calibri" w:hAnsi="Calibri" w:cs="Calibri"/>
          <w:noProof/>
          <w:szCs w:val="24"/>
        </w:rPr>
        <w:tab/>
        <w:t xml:space="preserve">Baiocchi, G., Creutzig, F., Minx, J. &amp; Pichler, P. P. A spatial typology of human settlements and their CO2 emissions in England. </w:t>
      </w:r>
      <w:r w:rsidRPr="00A6795F">
        <w:rPr>
          <w:rFonts w:ascii="Calibri" w:hAnsi="Calibri" w:cs="Calibri"/>
          <w:i/>
          <w:iCs/>
          <w:noProof/>
          <w:szCs w:val="24"/>
        </w:rPr>
        <w:t>Glob. Environ. Chang.</w:t>
      </w:r>
      <w:r w:rsidRPr="00A6795F">
        <w:rPr>
          <w:rFonts w:ascii="Calibri" w:hAnsi="Calibri" w:cs="Calibri"/>
          <w:noProof/>
          <w:szCs w:val="24"/>
        </w:rPr>
        <w:t xml:space="preserve"> </w:t>
      </w:r>
      <w:r w:rsidRPr="00A6795F">
        <w:rPr>
          <w:rFonts w:ascii="Calibri" w:hAnsi="Calibri" w:cs="Calibri"/>
          <w:b/>
          <w:bCs/>
          <w:noProof/>
          <w:szCs w:val="24"/>
        </w:rPr>
        <w:t>34,</w:t>
      </w:r>
      <w:r w:rsidRPr="00A6795F">
        <w:rPr>
          <w:rFonts w:ascii="Calibri" w:hAnsi="Calibri" w:cs="Calibri"/>
          <w:noProof/>
          <w:szCs w:val="24"/>
        </w:rPr>
        <w:t xml:space="preserve"> 13–21 (2015).</w:t>
      </w:r>
    </w:p>
    <w:p w14:paraId="7FC8E7C7"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lastRenderedPageBreak/>
        <w:t>22.</w:t>
      </w:r>
      <w:r w:rsidRPr="00A6795F">
        <w:rPr>
          <w:rFonts w:ascii="Calibri" w:hAnsi="Calibri" w:cs="Calibri"/>
          <w:noProof/>
          <w:szCs w:val="24"/>
        </w:rPr>
        <w:tab/>
        <w:t xml:space="preserve">Moran, D. </w:t>
      </w:r>
      <w:r w:rsidRPr="00A6795F">
        <w:rPr>
          <w:rFonts w:ascii="Calibri" w:hAnsi="Calibri" w:cs="Calibri"/>
          <w:i/>
          <w:iCs/>
          <w:noProof/>
          <w:szCs w:val="24"/>
        </w:rPr>
        <w:t>et al.</w:t>
      </w:r>
      <w:r w:rsidRPr="00A6795F">
        <w:rPr>
          <w:rFonts w:ascii="Calibri" w:hAnsi="Calibri" w:cs="Calibri"/>
          <w:noProof/>
          <w:szCs w:val="24"/>
        </w:rPr>
        <w:t xml:space="preserve"> Carbon footprints of 13 000 cities. </w:t>
      </w:r>
      <w:r w:rsidRPr="00A6795F">
        <w:rPr>
          <w:rFonts w:ascii="Calibri" w:hAnsi="Calibri" w:cs="Calibri"/>
          <w:i/>
          <w:iCs/>
          <w:noProof/>
          <w:szCs w:val="24"/>
        </w:rPr>
        <w:t>Environ. Res. Lett.</w:t>
      </w:r>
      <w:r w:rsidRPr="00A6795F">
        <w:rPr>
          <w:rFonts w:ascii="Calibri" w:hAnsi="Calibri" w:cs="Calibri"/>
          <w:noProof/>
          <w:szCs w:val="24"/>
        </w:rPr>
        <w:t xml:space="preserve"> </w:t>
      </w:r>
      <w:r w:rsidRPr="00A6795F">
        <w:rPr>
          <w:rFonts w:ascii="Calibri" w:hAnsi="Calibri" w:cs="Calibri"/>
          <w:b/>
          <w:bCs/>
          <w:noProof/>
          <w:szCs w:val="24"/>
        </w:rPr>
        <w:t>13,</w:t>
      </w:r>
      <w:r w:rsidRPr="00A6795F">
        <w:rPr>
          <w:rFonts w:ascii="Calibri" w:hAnsi="Calibri" w:cs="Calibri"/>
          <w:noProof/>
          <w:szCs w:val="24"/>
        </w:rPr>
        <w:t xml:space="preserve"> (2018).</w:t>
      </w:r>
    </w:p>
    <w:p w14:paraId="5970B374"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3.</w:t>
      </w:r>
      <w:r w:rsidRPr="00A6795F">
        <w:rPr>
          <w:rFonts w:ascii="Calibri" w:hAnsi="Calibri" w:cs="Calibri"/>
          <w:noProof/>
          <w:szCs w:val="24"/>
        </w:rPr>
        <w:tab/>
        <w:t xml:space="preserve">Advisory Committee for Environmental Research and Education. </w:t>
      </w:r>
      <w:r w:rsidRPr="00A6795F">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A6795F">
        <w:rPr>
          <w:rFonts w:ascii="Calibri" w:hAnsi="Calibri" w:cs="Calibri"/>
          <w:noProof/>
          <w:szCs w:val="24"/>
        </w:rPr>
        <w:t xml:space="preserve"> (2018).</w:t>
      </w:r>
    </w:p>
    <w:p w14:paraId="53A15436"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4.</w:t>
      </w:r>
      <w:r w:rsidRPr="00A6795F">
        <w:rPr>
          <w:rFonts w:ascii="Calibri" w:hAnsi="Calibri" w:cs="Calibri"/>
          <w:noProof/>
          <w:szCs w:val="24"/>
        </w:rPr>
        <w:tab/>
        <w:t xml:space="preserve">Grubler, A. </w:t>
      </w:r>
      <w:r w:rsidRPr="00A6795F">
        <w:rPr>
          <w:rFonts w:ascii="Calibri" w:hAnsi="Calibri" w:cs="Calibri"/>
          <w:i/>
          <w:iCs/>
          <w:noProof/>
          <w:szCs w:val="24"/>
        </w:rPr>
        <w:t>et al.</w:t>
      </w:r>
      <w:r w:rsidRPr="00A6795F">
        <w:rPr>
          <w:rFonts w:ascii="Calibri" w:hAnsi="Calibri" w:cs="Calibri"/>
          <w:noProof/>
          <w:szCs w:val="24"/>
        </w:rPr>
        <w:t xml:space="preserve"> in </w:t>
      </w:r>
      <w:r w:rsidRPr="00A6795F">
        <w:rPr>
          <w:rFonts w:ascii="Calibri" w:hAnsi="Calibri" w:cs="Calibri"/>
          <w:i/>
          <w:iCs/>
          <w:noProof/>
          <w:szCs w:val="24"/>
        </w:rPr>
        <w:t>Global Energy Assessment - Toward a Sustainable Future</w:t>
      </w:r>
      <w:r w:rsidRPr="00A6795F">
        <w:rPr>
          <w:rFonts w:ascii="Calibri" w:hAnsi="Calibri" w:cs="Calibri"/>
          <w:noProof/>
          <w:szCs w:val="24"/>
        </w:rPr>
        <w:t xml:space="preserve"> 1307–1400 (International Institute for Applied Systems Analysis and Cambridge University Press, 2012).</w:t>
      </w:r>
    </w:p>
    <w:p w14:paraId="6F288B1C"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5.</w:t>
      </w:r>
      <w:r w:rsidRPr="00A6795F">
        <w:rPr>
          <w:rFonts w:ascii="Calibri" w:hAnsi="Calibri" w:cs="Calibri"/>
          <w:noProof/>
          <w:szCs w:val="24"/>
        </w:rPr>
        <w:tab/>
        <w:t xml:space="preserve">Seto C., K. </w:t>
      </w:r>
      <w:r w:rsidRPr="00A6795F">
        <w:rPr>
          <w:rFonts w:ascii="Calibri" w:hAnsi="Calibri" w:cs="Calibri"/>
          <w:i/>
          <w:iCs/>
          <w:noProof/>
          <w:szCs w:val="24"/>
        </w:rPr>
        <w:t>et al.</w:t>
      </w:r>
      <w:r w:rsidRPr="00A6795F">
        <w:rPr>
          <w:rFonts w:ascii="Calibri" w:hAnsi="Calibri" w:cs="Calibri"/>
          <w:noProof/>
          <w:szCs w:val="24"/>
        </w:rPr>
        <w:t xml:space="preserve"> in </w:t>
      </w:r>
      <w:r w:rsidRPr="00A6795F">
        <w:rPr>
          <w:rFonts w:ascii="Calibri" w:hAnsi="Calibri" w:cs="Calibri"/>
          <w:i/>
          <w:iCs/>
          <w:noProof/>
          <w:szCs w:val="24"/>
        </w:rPr>
        <w:t>Climate Change 2014: Mitigation of Climate Change. Contribution of Working Group III to the Fifth Assessment Report of the Intergovernmental Panel on Climate Change</w:t>
      </w:r>
      <w:r w:rsidRPr="00A6795F">
        <w:rPr>
          <w:rFonts w:ascii="Calibri" w:hAnsi="Calibri" w:cs="Calibri"/>
          <w:noProof/>
          <w:szCs w:val="24"/>
        </w:rPr>
        <w:t xml:space="preserve"> 923–1000 (Cambridge University Press, 2014). doi:10.1017/CBO9781107415416.018</w:t>
      </w:r>
    </w:p>
    <w:p w14:paraId="016D95CE"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6.</w:t>
      </w:r>
      <w:r w:rsidRPr="00A6795F">
        <w:rPr>
          <w:rFonts w:ascii="Calibri" w:hAnsi="Calibri" w:cs="Calibri"/>
          <w:noProof/>
          <w:szCs w:val="24"/>
        </w:rPr>
        <w:tab/>
        <w:t xml:space="preserve">Gaunt, M., Rye, T. &amp; Allen, S. Public acceptability of road user charging: The case of Edinburgh and the 2005 referendum. </w:t>
      </w:r>
      <w:r w:rsidRPr="00A6795F">
        <w:rPr>
          <w:rFonts w:ascii="Calibri" w:hAnsi="Calibri" w:cs="Calibri"/>
          <w:i/>
          <w:iCs/>
          <w:noProof/>
          <w:szCs w:val="24"/>
        </w:rPr>
        <w:t>Transp. Rev.</w:t>
      </w:r>
      <w:r w:rsidRPr="00A6795F">
        <w:rPr>
          <w:rFonts w:ascii="Calibri" w:hAnsi="Calibri" w:cs="Calibri"/>
          <w:noProof/>
          <w:szCs w:val="24"/>
        </w:rPr>
        <w:t xml:space="preserve"> </w:t>
      </w:r>
      <w:r w:rsidRPr="00A6795F">
        <w:rPr>
          <w:rFonts w:ascii="Calibri" w:hAnsi="Calibri" w:cs="Calibri"/>
          <w:b/>
          <w:bCs/>
          <w:noProof/>
          <w:szCs w:val="24"/>
        </w:rPr>
        <w:t>27,</w:t>
      </w:r>
      <w:r w:rsidRPr="00A6795F">
        <w:rPr>
          <w:rFonts w:ascii="Calibri" w:hAnsi="Calibri" w:cs="Calibri"/>
          <w:noProof/>
          <w:szCs w:val="24"/>
        </w:rPr>
        <w:t xml:space="preserve"> 85–102 (2007).</w:t>
      </w:r>
    </w:p>
    <w:p w14:paraId="6418B136"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7.</w:t>
      </w:r>
      <w:r w:rsidRPr="00A6795F">
        <w:rPr>
          <w:rFonts w:ascii="Calibri" w:hAnsi="Calibri" w:cs="Calibri"/>
          <w:noProof/>
          <w:szCs w:val="24"/>
        </w:rPr>
        <w:tab/>
        <w:t xml:space="preserve">Schaller, B. New York City’s congestion pricing experience and implications for road pricing acceptance in the United States. </w:t>
      </w:r>
      <w:r w:rsidRPr="00A6795F">
        <w:rPr>
          <w:rFonts w:ascii="Calibri" w:hAnsi="Calibri" w:cs="Calibri"/>
          <w:i/>
          <w:iCs/>
          <w:noProof/>
          <w:szCs w:val="24"/>
        </w:rPr>
        <w:t>Transp. Policy</w:t>
      </w:r>
      <w:r w:rsidRPr="00A6795F">
        <w:rPr>
          <w:rFonts w:ascii="Calibri" w:hAnsi="Calibri" w:cs="Calibri"/>
          <w:noProof/>
          <w:szCs w:val="24"/>
        </w:rPr>
        <w:t xml:space="preserve"> </w:t>
      </w:r>
      <w:r w:rsidRPr="00A6795F">
        <w:rPr>
          <w:rFonts w:ascii="Calibri" w:hAnsi="Calibri" w:cs="Calibri"/>
          <w:b/>
          <w:bCs/>
          <w:noProof/>
          <w:szCs w:val="24"/>
        </w:rPr>
        <w:t>17,</w:t>
      </w:r>
      <w:r w:rsidRPr="00A6795F">
        <w:rPr>
          <w:rFonts w:ascii="Calibri" w:hAnsi="Calibri" w:cs="Calibri"/>
          <w:noProof/>
          <w:szCs w:val="24"/>
        </w:rPr>
        <w:t xml:space="preserve"> 266–273 (2010).</w:t>
      </w:r>
    </w:p>
    <w:p w14:paraId="2253595C"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8.</w:t>
      </w:r>
      <w:r w:rsidRPr="00A6795F">
        <w:rPr>
          <w:rFonts w:ascii="Calibri" w:hAnsi="Calibri" w:cs="Calibri"/>
          <w:noProof/>
          <w:szCs w:val="24"/>
        </w:rPr>
        <w:tab/>
        <w:t xml:space="preserve">Berrang-Ford, L., Pearce, T. &amp; Ford, J. D. Systematic review approaches for climate change adaptation research. </w:t>
      </w:r>
      <w:r w:rsidRPr="00A6795F">
        <w:rPr>
          <w:rFonts w:ascii="Calibri" w:hAnsi="Calibri" w:cs="Calibri"/>
          <w:i/>
          <w:iCs/>
          <w:noProof/>
          <w:szCs w:val="24"/>
        </w:rPr>
        <w:t>Reg. Environ. Chang.</w:t>
      </w:r>
      <w:r w:rsidRPr="00A6795F">
        <w:rPr>
          <w:rFonts w:ascii="Calibri" w:hAnsi="Calibri" w:cs="Calibri"/>
          <w:noProof/>
          <w:szCs w:val="24"/>
        </w:rPr>
        <w:t xml:space="preserve"> (2015). doi:10.1007/s10113-014-0708-7</w:t>
      </w:r>
    </w:p>
    <w:p w14:paraId="7297DD36"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29.</w:t>
      </w:r>
      <w:r w:rsidRPr="00A6795F">
        <w:rPr>
          <w:rFonts w:ascii="Calibri" w:hAnsi="Calibri" w:cs="Calibri"/>
          <w:noProof/>
          <w:szCs w:val="24"/>
        </w:rPr>
        <w:tab/>
        <w:t xml:space="preserve">Sorrell, S. Improving the evidence base for energy policy: The role of systematic reviews. </w:t>
      </w:r>
      <w:r w:rsidRPr="00A6795F">
        <w:rPr>
          <w:rFonts w:ascii="Calibri" w:hAnsi="Calibri" w:cs="Calibri"/>
          <w:i/>
          <w:iCs/>
          <w:noProof/>
          <w:szCs w:val="24"/>
        </w:rPr>
        <w:t>Energy Policy</w:t>
      </w:r>
      <w:r w:rsidRPr="00A6795F">
        <w:rPr>
          <w:rFonts w:ascii="Calibri" w:hAnsi="Calibri" w:cs="Calibri"/>
          <w:noProof/>
          <w:szCs w:val="24"/>
        </w:rPr>
        <w:t xml:space="preserve"> </w:t>
      </w:r>
      <w:r w:rsidRPr="00A6795F">
        <w:rPr>
          <w:rFonts w:ascii="Calibri" w:hAnsi="Calibri" w:cs="Calibri"/>
          <w:b/>
          <w:bCs/>
          <w:noProof/>
          <w:szCs w:val="24"/>
        </w:rPr>
        <w:t>35,</w:t>
      </w:r>
      <w:r w:rsidRPr="00A6795F">
        <w:rPr>
          <w:rFonts w:ascii="Calibri" w:hAnsi="Calibri" w:cs="Calibri"/>
          <w:noProof/>
          <w:szCs w:val="24"/>
        </w:rPr>
        <w:t xml:space="preserve"> 1858–1871 (2007).</w:t>
      </w:r>
    </w:p>
    <w:p w14:paraId="470E42B3"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0.</w:t>
      </w:r>
      <w:r w:rsidRPr="00A6795F">
        <w:rPr>
          <w:rFonts w:ascii="Calibri" w:hAnsi="Calibri" w:cs="Calibri"/>
          <w:noProof/>
          <w:szCs w:val="24"/>
        </w:rPr>
        <w:tab/>
        <w:t xml:space="preserve">Haddaway, N. R. &amp; Macura, B. The role of reporting standards in producing robust literature reviews. </w:t>
      </w:r>
      <w:r w:rsidRPr="00A6795F">
        <w:rPr>
          <w:rFonts w:ascii="Calibri" w:hAnsi="Calibri" w:cs="Calibri"/>
          <w:i/>
          <w:iCs/>
          <w:noProof/>
          <w:szCs w:val="24"/>
        </w:rPr>
        <w:t>Nat. Clim. Chang.</w:t>
      </w:r>
      <w:r w:rsidRPr="00A6795F">
        <w:rPr>
          <w:rFonts w:ascii="Calibri" w:hAnsi="Calibri" w:cs="Calibri"/>
          <w:noProof/>
          <w:szCs w:val="24"/>
        </w:rPr>
        <w:t xml:space="preserve"> </w:t>
      </w:r>
      <w:r w:rsidRPr="00A6795F">
        <w:rPr>
          <w:rFonts w:ascii="Calibri" w:hAnsi="Calibri" w:cs="Calibri"/>
          <w:b/>
          <w:bCs/>
          <w:noProof/>
          <w:szCs w:val="24"/>
        </w:rPr>
        <w:t>8,</w:t>
      </w:r>
      <w:r w:rsidRPr="00A6795F">
        <w:rPr>
          <w:rFonts w:ascii="Calibri" w:hAnsi="Calibri" w:cs="Calibri"/>
          <w:noProof/>
          <w:szCs w:val="24"/>
        </w:rPr>
        <w:t xml:space="preserve"> 444–453 (2018).</w:t>
      </w:r>
    </w:p>
    <w:p w14:paraId="09219E07"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1.</w:t>
      </w:r>
      <w:r w:rsidRPr="00A6795F">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A6795F">
        <w:rPr>
          <w:rFonts w:ascii="Calibri" w:hAnsi="Calibri" w:cs="Calibri"/>
          <w:i/>
          <w:iCs/>
          <w:noProof/>
          <w:szCs w:val="24"/>
        </w:rPr>
        <w:t>J. Clin. Epidemiol.</w:t>
      </w:r>
      <w:r w:rsidRPr="00A6795F">
        <w:rPr>
          <w:rFonts w:ascii="Calibri" w:hAnsi="Calibri" w:cs="Calibri"/>
          <w:noProof/>
          <w:szCs w:val="24"/>
        </w:rPr>
        <w:t xml:space="preserve"> </w:t>
      </w:r>
      <w:r w:rsidRPr="00A6795F">
        <w:rPr>
          <w:rFonts w:ascii="Calibri" w:hAnsi="Calibri" w:cs="Calibri"/>
          <w:b/>
          <w:bCs/>
          <w:noProof/>
          <w:szCs w:val="24"/>
        </w:rPr>
        <w:t>73,</w:t>
      </w:r>
      <w:r w:rsidRPr="00A6795F">
        <w:rPr>
          <w:rFonts w:ascii="Calibri" w:hAnsi="Calibri" w:cs="Calibri"/>
          <w:noProof/>
          <w:szCs w:val="24"/>
        </w:rPr>
        <w:t xml:space="preserve"> 43–49 (2016).</w:t>
      </w:r>
    </w:p>
    <w:p w14:paraId="69B83394"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2.</w:t>
      </w:r>
      <w:r w:rsidRPr="00A6795F">
        <w:rPr>
          <w:rFonts w:ascii="Calibri" w:hAnsi="Calibri" w:cs="Calibri"/>
          <w:noProof/>
          <w:szCs w:val="24"/>
        </w:rPr>
        <w:tab/>
        <w:t xml:space="preserve">Srivastava, A., Van Passel, S. &amp; Laes, E. Assessing the success of electricity demand response </w:t>
      </w:r>
      <w:r w:rsidRPr="00A6795F">
        <w:rPr>
          <w:rFonts w:ascii="Calibri" w:hAnsi="Calibri" w:cs="Calibri"/>
          <w:noProof/>
          <w:szCs w:val="24"/>
        </w:rPr>
        <w:lastRenderedPageBreak/>
        <w:t xml:space="preserve">programs: A meta-analysis. </w:t>
      </w:r>
      <w:r w:rsidRPr="00A6795F">
        <w:rPr>
          <w:rFonts w:ascii="Calibri" w:hAnsi="Calibri" w:cs="Calibri"/>
          <w:i/>
          <w:iCs/>
          <w:noProof/>
          <w:szCs w:val="24"/>
        </w:rPr>
        <w:t>Energy Res. Soc. Sci.</w:t>
      </w:r>
      <w:r w:rsidRPr="00A6795F">
        <w:rPr>
          <w:rFonts w:ascii="Calibri" w:hAnsi="Calibri" w:cs="Calibri"/>
          <w:noProof/>
          <w:szCs w:val="24"/>
        </w:rPr>
        <w:t xml:space="preserve"> </w:t>
      </w:r>
      <w:r w:rsidRPr="00A6795F">
        <w:rPr>
          <w:rFonts w:ascii="Calibri" w:hAnsi="Calibri" w:cs="Calibri"/>
          <w:b/>
          <w:bCs/>
          <w:noProof/>
          <w:szCs w:val="24"/>
        </w:rPr>
        <w:t>40,</w:t>
      </w:r>
      <w:r w:rsidRPr="00A6795F">
        <w:rPr>
          <w:rFonts w:ascii="Calibri" w:hAnsi="Calibri" w:cs="Calibri"/>
          <w:noProof/>
          <w:szCs w:val="24"/>
        </w:rPr>
        <w:t xml:space="preserve"> 110–117 (2018).</w:t>
      </w:r>
    </w:p>
    <w:p w14:paraId="5A9FA814"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3.</w:t>
      </w:r>
      <w:r w:rsidRPr="00A6795F">
        <w:rPr>
          <w:rFonts w:ascii="Calibri" w:hAnsi="Calibri" w:cs="Calibri"/>
          <w:noProof/>
          <w:szCs w:val="24"/>
        </w:rPr>
        <w:tab/>
        <w:t xml:space="preserve">Francis, L. F. M. &amp; Jensen, M. B. Benefits of green roofs: A systematic review of the evidence for three ecosystem services. </w:t>
      </w:r>
      <w:r w:rsidRPr="00A6795F">
        <w:rPr>
          <w:rFonts w:ascii="Calibri" w:hAnsi="Calibri" w:cs="Calibri"/>
          <w:i/>
          <w:iCs/>
          <w:noProof/>
          <w:szCs w:val="24"/>
        </w:rPr>
        <w:t>Urban For. Urban Green.</w:t>
      </w:r>
      <w:r w:rsidRPr="00A6795F">
        <w:rPr>
          <w:rFonts w:ascii="Calibri" w:hAnsi="Calibri" w:cs="Calibri"/>
          <w:noProof/>
          <w:szCs w:val="24"/>
        </w:rPr>
        <w:t xml:space="preserve"> </w:t>
      </w:r>
      <w:r w:rsidRPr="00A6795F">
        <w:rPr>
          <w:rFonts w:ascii="Calibri" w:hAnsi="Calibri" w:cs="Calibri"/>
          <w:b/>
          <w:bCs/>
          <w:noProof/>
          <w:szCs w:val="24"/>
        </w:rPr>
        <w:t>28,</w:t>
      </w:r>
      <w:r w:rsidRPr="00A6795F">
        <w:rPr>
          <w:rFonts w:ascii="Calibri" w:hAnsi="Calibri" w:cs="Calibri"/>
          <w:noProof/>
          <w:szCs w:val="24"/>
        </w:rPr>
        <w:t xml:space="preserve"> 167–176 (2017).</w:t>
      </w:r>
    </w:p>
    <w:p w14:paraId="39FFF603"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4.</w:t>
      </w:r>
      <w:r w:rsidRPr="00A6795F">
        <w:rPr>
          <w:rFonts w:ascii="Calibri" w:hAnsi="Calibri" w:cs="Calibri"/>
          <w:noProof/>
          <w:szCs w:val="24"/>
        </w:rPr>
        <w:tab/>
        <w:t xml:space="preserve">Song, X. P., Tan, P. Y., Edwards, P. &amp; Richards, D. The economic benefits and costs of trees in urban forest stewardship: A systematic review. </w:t>
      </w:r>
      <w:r w:rsidRPr="00A6795F">
        <w:rPr>
          <w:rFonts w:ascii="Calibri" w:hAnsi="Calibri" w:cs="Calibri"/>
          <w:i/>
          <w:iCs/>
          <w:noProof/>
          <w:szCs w:val="24"/>
        </w:rPr>
        <w:t>Urban For. Urban Green.</w:t>
      </w:r>
      <w:r w:rsidRPr="00A6795F">
        <w:rPr>
          <w:rFonts w:ascii="Calibri" w:hAnsi="Calibri" w:cs="Calibri"/>
          <w:noProof/>
          <w:szCs w:val="24"/>
        </w:rPr>
        <w:t xml:space="preserve"> </w:t>
      </w:r>
      <w:r w:rsidRPr="00A6795F">
        <w:rPr>
          <w:rFonts w:ascii="Calibri" w:hAnsi="Calibri" w:cs="Calibri"/>
          <w:b/>
          <w:bCs/>
          <w:noProof/>
          <w:szCs w:val="24"/>
        </w:rPr>
        <w:t>29,</w:t>
      </w:r>
      <w:r w:rsidRPr="00A6795F">
        <w:rPr>
          <w:rFonts w:ascii="Calibri" w:hAnsi="Calibri" w:cs="Calibri"/>
          <w:noProof/>
          <w:szCs w:val="24"/>
        </w:rPr>
        <w:t xml:space="preserve"> 162–170 (2018).</w:t>
      </w:r>
    </w:p>
    <w:p w14:paraId="2B8D9666"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5.</w:t>
      </w:r>
      <w:r w:rsidRPr="00A6795F">
        <w:rPr>
          <w:rFonts w:ascii="Calibri" w:hAnsi="Calibri" w:cs="Calibri"/>
          <w:noProof/>
          <w:szCs w:val="24"/>
        </w:rPr>
        <w:tab/>
        <w:t xml:space="preserve">Newig, J. &amp; Fritsch, O. </w:t>
      </w:r>
      <w:r w:rsidRPr="00A6795F">
        <w:rPr>
          <w:rFonts w:ascii="Calibri" w:hAnsi="Calibri" w:cs="Calibri"/>
          <w:i/>
          <w:iCs/>
          <w:noProof/>
          <w:szCs w:val="24"/>
        </w:rPr>
        <w:t>The case survey method and applications in political science</w:t>
      </w:r>
      <w:r w:rsidRPr="00A6795F">
        <w:rPr>
          <w:rFonts w:ascii="Calibri" w:hAnsi="Calibri" w:cs="Calibri"/>
          <w:noProof/>
          <w:szCs w:val="24"/>
        </w:rPr>
        <w:t xml:space="preserve">. </w:t>
      </w:r>
      <w:r w:rsidRPr="00A6795F">
        <w:rPr>
          <w:rFonts w:ascii="Calibri" w:hAnsi="Calibri" w:cs="Calibri"/>
          <w:b/>
          <w:bCs/>
          <w:noProof/>
          <w:szCs w:val="24"/>
        </w:rPr>
        <w:t>49,</w:t>
      </w:r>
      <w:r w:rsidRPr="00A6795F">
        <w:rPr>
          <w:rFonts w:ascii="Calibri" w:hAnsi="Calibri" w:cs="Calibri"/>
          <w:noProof/>
          <w:szCs w:val="24"/>
        </w:rPr>
        <w:t xml:space="preserve"> (2009).</w:t>
      </w:r>
    </w:p>
    <w:p w14:paraId="71CFA191"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6.</w:t>
      </w:r>
      <w:r w:rsidRPr="00A6795F">
        <w:rPr>
          <w:rFonts w:ascii="Calibri" w:hAnsi="Calibri" w:cs="Calibri"/>
          <w:noProof/>
          <w:szCs w:val="24"/>
        </w:rPr>
        <w:tab/>
        <w:t xml:space="preserve">Nijkamp, P. &amp; Pepping, G. A Meta-analytical Evaluation of Sustainable City Initiatives. </w:t>
      </w:r>
      <w:r w:rsidRPr="00A6795F">
        <w:rPr>
          <w:rFonts w:ascii="Calibri" w:hAnsi="Calibri" w:cs="Calibri"/>
          <w:i/>
          <w:iCs/>
          <w:noProof/>
          <w:szCs w:val="24"/>
        </w:rPr>
        <w:t>Urban Stud.</w:t>
      </w:r>
      <w:r w:rsidRPr="00A6795F">
        <w:rPr>
          <w:rFonts w:ascii="Calibri" w:hAnsi="Calibri" w:cs="Calibri"/>
          <w:noProof/>
          <w:szCs w:val="24"/>
        </w:rPr>
        <w:t xml:space="preserve"> </w:t>
      </w:r>
      <w:r w:rsidRPr="00A6795F">
        <w:rPr>
          <w:rFonts w:ascii="Calibri" w:hAnsi="Calibri" w:cs="Calibri"/>
          <w:b/>
          <w:bCs/>
          <w:noProof/>
          <w:szCs w:val="24"/>
        </w:rPr>
        <w:t>35,</w:t>
      </w:r>
      <w:r w:rsidRPr="00A6795F">
        <w:rPr>
          <w:rFonts w:ascii="Calibri" w:hAnsi="Calibri" w:cs="Calibri"/>
          <w:noProof/>
          <w:szCs w:val="24"/>
        </w:rPr>
        <w:t xml:space="preserve"> 1481–1500 (1998).</w:t>
      </w:r>
    </w:p>
    <w:p w14:paraId="457621B3"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7.</w:t>
      </w:r>
      <w:r w:rsidRPr="00A6795F">
        <w:rPr>
          <w:rFonts w:ascii="Calibri" w:hAnsi="Calibri" w:cs="Calibri"/>
          <w:noProof/>
          <w:szCs w:val="24"/>
        </w:rPr>
        <w:tab/>
        <w:t xml:space="preserve">Li, Y. &amp; Babcock, R. W. Green roofs against pollution and climate change. A review. </w:t>
      </w:r>
      <w:r w:rsidRPr="00A6795F">
        <w:rPr>
          <w:rFonts w:ascii="Calibri" w:hAnsi="Calibri" w:cs="Calibri"/>
          <w:i/>
          <w:iCs/>
          <w:noProof/>
          <w:szCs w:val="24"/>
        </w:rPr>
        <w:t>Agron. Sustain. Dev.</w:t>
      </w:r>
      <w:r w:rsidRPr="00A6795F">
        <w:rPr>
          <w:rFonts w:ascii="Calibri" w:hAnsi="Calibri" w:cs="Calibri"/>
          <w:noProof/>
          <w:szCs w:val="24"/>
        </w:rPr>
        <w:t xml:space="preserve"> </w:t>
      </w:r>
      <w:r w:rsidRPr="00A6795F">
        <w:rPr>
          <w:rFonts w:ascii="Calibri" w:hAnsi="Calibri" w:cs="Calibri"/>
          <w:b/>
          <w:bCs/>
          <w:noProof/>
          <w:szCs w:val="24"/>
        </w:rPr>
        <w:t>34,</w:t>
      </w:r>
      <w:r w:rsidRPr="00A6795F">
        <w:rPr>
          <w:rFonts w:ascii="Calibri" w:hAnsi="Calibri" w:cs="Calibri"/>
          <w:noProof/>
          <w:szCs w:val="24"/>
        </w:rPr>
        <w:t xml:space="preserve"> 695–705 (2014).</w:t>
      </w:r>
    </w:p>
    <w:p w14:paraId="5FF7AAC4"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8.</w:t>
      </w:r>
      <w:r w:rsidRPr="00A6795F">
        <w:rPr>
          <w:rFonts w:ascii="Calibri" w:hAnsi="Calibri" w:cs="Calibri"/>
          <w:noProof/>
          <w:szCs w:val="24"/>
        </w:rPr>
        <w:tab/>
        <w:t xml:space="preserve">Lwasa, S. </w:t>
      </w:r>
      <w:r w:rsidRPr="00A6795F">
        <w:rPr>
          <w:rFonts w:ascii="Calibri" w:hAnsi="Calibri" w:cs="Calibri"/>
          <w:i/>
          <w:iCs/>
          <w:noProof/>
          <w:szCs w:val="24"/>
        </w:rPr>
        <w:t>et al.</w:t>
      </w:r>
      <w:r w:rsidRPr="00A6795F">
        <w:rPr>
          <w:rFonts w:ascii="Calibri" w:hAnsi="Calibri" w:cs="Calibri"/>
          <w:noProof/>
          <w:szCs w:val="24"/>
        </w:rPr>
        <w:t xml:space="preserve"> Urban and peri-urban agriculture and forestry: Transcending poverty alleviation to climate change mitigation and adaptation. </w:t>
      </w:r>
      <w:r w:rsidRPr="00A6795F">
        <w:rPr>
          <w:rFonts w:ascii="Calibri" w:hAnsi="Calibri" w:cs="Calibri"/>
          <w:i/>
          <w:iCs/>
          <w:noProof/>
          <w:szCs w:val="24"/>
        </w:rPr>
        <w:t>Urban Clim.</w:t>
      </w:r>
      <w:r w:rsidRPr="00A6795F">
        <w:rPr>
          <w:rFonts w:ascii="Calibri" w:hAnsi="Calibri" w:cs="Calibri"/>
          <w:noProof/>
          <w:szCs w:val="24"/>
        </w:rPr>
        <w:t xml:space="preserve"> </w:t>
      </w:r>
      <w:r w:rsidRPr="00A6795F">
        <w:rPr>
          <w:rFonts w:ascii="Calibri" w:hAnsi="Calibri" w:cs="Calibri"/>
          <w:b/>
          <w:bCs/>
          <w:noProof/>
          <w:szCs w:val="24"/>
        </w:rPr>
        <w:t>7,</w:t>
      </w:r>
      <w:r w:rsidRPr="00A6795F">
        <w:rPr>
          <w:rFonts w:ascii="Calibri" w:hAnsi="Calibri" w:cs="Calibri"/>
          <w:noProof/>
          <w:szCs w:val="24"/>
        </w:rPr>
        <w:t xml:space="preserve"> 92–106 (2014).</w:t>
      </w:r>
    </w:p>
    <w:p w14:paraId="3B5EF9C5"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39.</w:t>
      </w:r>
      <w:r w:rsidRPr="00A6795F">
        <w:rPr>
          <w:rFonts w:ascii="Calibri" w:hAnsi="Calibri" w:cs="Calibri"/>
          <w:noProof/>
          <w:szCs w:val="24"/>
        </w:rPr>
        <w:tab/>
        <w:t xml:space="preserve">Brands, E. Prospects and challenges for sustainable sanitation in developed nations: a critical review. </w:t>
      </w:r>
      <w:r w:rsidRPr="00A6795F">
        <w:rPr>
          <w:rFonts w:ascii="Calibri" w:hAnsi="Calibri" w:cs="Calibri"/>
          <w:i/>
          <w:iCs/>
          <w:noProof/>
          <w:szCs w:val="24"/>
        </w:rPr>
        <w:t>Environ. Rev.</w:t>
      </w:r>
      <w:r w:rsidRPr="00A6795F">
        <w:rPr>
          <w:rFonts w:ascii="Calibri" w:hAnsi="Calibri" w:cs="Calibri"/>
          <w:noProof/>
          <w:szCs w:val="24"/>
        </w:rPr>
        <w:t xml:space="preserve"> </w:t>
      </w:r>
      <w:r w:rsidRPr="00A6795F">
        <w:rPr>
          <w:rFonts w:ascii="Calibri" w:hAnsi="Calibri" w:cs="Calibri"/>
          <w:b/>
          <w:bCs/>
          <w:noProof/>
          <w:szCs w:val="24"/>
        </w:rPr>
        <w:t>22,</w:t>
      </w:r>
      <w:r w:rsidRPr="00A6795F">
        <w:rPr>
          <w:rFonts w:ascii="Calibri" w:hAnsi="Calibri" w:cs="Calibri"/>
          <w:noProof/>
          <w:szCs w:val="24"/>
        </w:rPr>
        <w:t xml:space="preserve"> 346–363 (2014).</w:t>
      </w:r>
    </w:p>
    <w:p w14:paraId="45A0C8DE"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0.</w:t>
      </w:r>
      <w:r w:rsidRPr="00A6795F">
        <w:rPr>
          <w:rFonts w:ascii="Calibri" w:hAnsi="Calibri" w:cs="Calibri"/>
          <w:noProof/>
          <w:szCs w:val="24"/>
        </w:rPr>
        <w:tab/>
        <w:t xml:space="preserve">Lwasa, S. </w:t>
      </w:r>
      <w:r w:rsidRPr="00A6795F">
        <w:rPr>
          <w:rFonts w:ascii="Calibri" w:hAnsi="Calibri" w:cs="Calibri"/>
          <w:i/>
          <w:iCs/>
          <w:noProof/>
          <w:szCs w:val="24"/>
        </w:rPr>
        <w:t>et al.</w:t>
      </w:r>
      <w:r w:rsidRPr="00A6795F">
        <w:rPr>
          <w:rFonts w:ascii="Calibri" w:hAnsi="Calibri" w:cs="Calibri"/>
          <w:noProof/>
          <w:szCs w:val="24"/>
        </w:rPr>
        <w:t xml:space="preserve"> A meta-analysis of urban and peri-urban agriculture and forestry in mediating climate change. </w:t>
      </w:r>
      <w:r w:rsidRPr="00A6795F">
        <w:rPr>
          <w:rFonts w:ascii="Calibri" w:hAnsi="Calibri" w:cs="Calibri"/>
          <w:i/>
          <w:iCs/>
          <w:noProof/>
          <w:szCs w:val="24"/>
        </w:rPr>
        <w:t>Curr. Opin. Environ. Sustain.</w:t>
      </w:r>
      <w:r w:rsidRPr="00A6795F">
        <w:rPr>
          <w:rFonts w:ascii="Calibri" w:hAnsi="Calibri" w:cs="Calibri"/>
          <w:noProof/>
          <w:szCs w:val="24"/>
        </w:rPr>
        <w:t xml:space="preserve"> </w:t>
      </w:r>
      <w:r w:rsidRPr="00A6795F">
        <w:rPr>
          <w:rFonts w:ascii="Calibri" w:hAnsi="Calibri" w:cs="Calibri"/>
          <w:b/>
          <w:bCs/>
          <w:noProof/>
          <w:szCs w:val="24"/>
        </w:rPr>
        <w:t>13,</w:t>
      </w:r>
      <w:r w:rsidRPr="00A6795F">
        <w:rPr>
          <w:rFonts w:ascii="Calibri" w:hAnsi="Calibri" w:cs="Calibri"/>
          <w:noProof/>
          <w:szCs w:val="24"/>
        </w:rPr>
        <w:t xml:space="preserve"> 68–73 (2015).</w:t>
      </w:r>
    </w:p>
    <w:p w14:paraId="4446BF5F"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1.</w:t>
      </w:r>
      <w:r w:rsidRPr="00A6795F">
        <w:rPr>
          <w:rFonts w:ascii="Calibri" w:hAnsi="Calibri" w:cs="Calibri"/>
          <w:noProof/>
          <w:szCs w:val="24"/>
        </w:rPr>
        <w:tab/>
        <w:t xml:space="preserve">Kwan, S. C. &amp; Hashim, J. H. A review on co-benefits of mass public transportation in climate change mitigation. </w:t>
      </w:r>
      <w:r w:rsidRPr="00A6795F">
        <w:rPr>
          <w:rFonts w:ascii="Calibri" w:hAnsi="Calibri" w:cs="Calibri"/>
          <w:i/>
          <w:iCs/>
          <w:noProof/>
          <w:szCs w:val="24"/>
        </w:rPr>
        <w:t>Sustain. Cities Soc.</w:t>
      </w:r>
      <w:r w:rsidRPr="00A6795F">
        <w:rPr>
          <w:rFonts w:ascii="Calibri" w:hAnsi="Calibri" w:cs="Calibri"/>
          <w:noProof/>
          <w:szCs w:val="24"/>
        </w:rPr>
        <w:t xml:space="preserve"> </w:t>
      </w:r>
      <w:r w:rsidRPr="00A6795F">
        <w:rPr>
          <w:rFonts w:ascii="Calibri" w:hAnsi="Calibri" w:cs="Calibri"/>
          <w:b/>
          <w:bCs/>
          <w:noProof/>
          <w:szCs w:val="24"/>
        </w:rPr>
        <w:t>22,</w:t>
      </w:r>
      <w:r w:rsidRPr="00A6795F">
        <w:rPr>
          <w:rFonts w:ascii="Calibri" w:hAnsi="Calibri" w:cs="Calibri"/>
          <w:noProof/>
          <w:szCs w:val="24"/>
        </w:rPr>
        <w:t xml:space="preserve"> 11–18 (2016).</w:t>
      </w:r>
    </w:p>
    <w:p w14:paraId="6928675E"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2.</w:t>
      </w:r>
      <w:r w:rsidRPr="00A6795F">
        <w:rPr>
          <w:rFonts w:ascii="Calibri" w:hAnsi="Calibri" w:cs="Calibri"/>
          <w:noProof/>
          <w:szCs w:val="24"/>
        </w:rPr>
        <w:tab/>
        <w:t xml:space="preserve">Garcez, C. A. G. What do we know about the study of distributed generation policies and regulations in the Americas? A systematic review of literature. </w:t>
      </w:r>
      <w:r w:rsidRPr="00A6795F">
        <w:rPr>
          <w:rFonts w:ascii="Calibri" w:hAnsi="Calibri" w:cs="Calibri"/>
          <w:i/>
          <w:iCs/>
          <w:noProof/>
          <w:szCs w:val="24"/>
        </w:rPr>
        <w:t>Renew. Sustain. Energy Rev.</w:t>
      </w:r>
      <w:r w:rsidRPr="00A6795F">
        <w:rPr>
          <w:rFonts w:ascii="Calibri" w:hAnsi="Calibri" w:cs="Calibri"/>
          <w:noProof/>
          <w:szCs w:val="24"/>
        </w:rPr>
        <w:t xml:space="preserve"> </w:t>
      </w:r>
      <w:r w:rsidRPr="00A6795F">
        <w:rPr>
          <w:rFonts w:ascii="Calibri" w:hAnsi="Calibri" w:cs="Calibri"/>
          <w:b/>
          <w:bCs/>
          <w:noProof/>
          <w:szCs w:val="24"/>
        </w:rPr>
        <w:t>75,</w:t>
      </w:r>
      <w:r w:rsidRPr="00A6795F">
        <w:rPr>
          <w:rFonts w:ascii="Calibri" w:hAnsi="Calibri" w:cs="Calibri"/>
          <w:noProof/>
          <w:szCs w:val="24"/>
        </w:rPr>
        <w:t xml:space="preserve"> 1404–1416 (2017).</w:t>
      </w:r>
    </w:p>
    <w:p w14:paraId="4E126268"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3.</w:t>
      </w:r>
      <w:r w:rsidRPr="00A6795F">
        <w:rPr>
          <w:rFonts w:ascii="Calibri" w:hAnsi="Calibri" w:cs="Calibri"/>
          <w:noProof/>
          <w:szCs w:val="24"/>
        </w:rPr>
        <w:tab/>
        <w:t xml:space="preserve">Deng, H.-M., Liang, Q.-M., Liu, L.-J. &amp; Anadon, L. D. Co-benefits of greenhouse gas mitigation: a review and classification by type, mitigation sector, and geography. </w:t>
      </w:r>
      <w:r w:rsidRPr="00A6795F">
        <w:rPr>
          <w:rFonts w:ascii="Calibri" w:hAnsi="Calibri" w:cs="Calibri"/>
          <w:i/>
          <w:iCs/>
          <w:noProof/>
          <w:szCs w:val="24"/>
        </w:rPr>
        <w:t>Environ. Res. Lett.</w:t>
      </w:r>
      <w:r w:rsidRPr="00A6795F">
        <w:rPr>
          <w:rFonts w:ascii="Calibri" w:hAnsi="Calibri" w:cs="Calibri"/>
          <w:noProof/>
          <w:szCs w:val="24"/>
        </w:rPr>
        <w:t xml:space="preserve"> </w:t>
      </w:r>
      <w:r w:rsidRPr="00A6795F">
        <w:rPr>
          <w:rFonts w:ascii="Calibri" w:hAnsi="Calibri" w:cs="Calibri"/>
          <w:b/>
          <w:bCs/>
          <w:noProof/>
          <w:szCs w:val="24"/>
        </w:rPr>
        <w:t>12,</w:t>
      </w:r>
      <w:r w:rsidRPr="00A6795F">
        <w:rPr>
          <w:rFonts w:ascii="Calibri" w:hAnsi="Calibri" w:cs="Calibri"/>
          <w:noProof/>
          <w:szCs w:val="24"/>
        </w:rPr>
        <w:t xml:space="preserve"> </w:t>
      </w:r>
      <w:r w:rsidRPr="00A6795F">
        <w:rPr>
          <w:rFonts w:ascii="Calibri" w:hAnsi="Calibri" w:cs="Calibri"/>
          <w:noProof/>
          <w:szCs w:val="24"/>
        </w:rPr>
        <w:lastRenderedPageBreak/>
        <w:t>(2018).</w:t>
      </w:r>
    </w:p>
    <w:p w14:paraId="325600C8"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4.</w:t>
      </w:r>
      <w:r w:rsidRPr="00A6795F">
        <w:rPr>
          <w:rFonts w:ascii="Calibri" w:hAnsi="Calibri" w:cs="Calibri"/>
          <w:noProof/>
          <w:szCs w:val="24"/>
        </w:rPr>
        <w:tab/>
        <w:t xml:space="preserve">Grubler, A. </w:t>
      </w:r>
      <w:r w:rsidRPr="00A6795F">
        <w:rPr>
          <w:rFonts w:ascii="Calibri" w:hAnsi="Calibri" w:cs="Calibri"/>
          <w:i/>
          <w:iCs/>
          <w:noProof/>
          <w:szCs w:val="24"/>
        </w:rPr>
        <w:t>et al.</w:t>
      </w:r>
      <w:r w:rsidRPr="00A6795F">
        <w:rPr>
          <w:rFonts w:ascii="Calibri" w:hAnsi="Calibri" w:cs="Calibri"/>
          <w:noProof/>
          <w:szCs w:val="24"/>
        </w:rPr>
        <w:t xml:space="preserve"> in </w:t>
      </w:r>
      <w:r w:rsidRPr="00A6795F">
        <w:rPr>
          <w:rFonts w:ascii="Calibri" w:hAnsi="Calibri" w:cs="Calibri"/>
          <w:i/>
          <w:iCs/>
          <w:noProof/>
          <w:szCs w:val="24"/>
        </w:rPr>
        <w:t>Global Energy Assessment - Toward a Sustainable Future</w:t>
      </w:r>
      <w:r w:rsidRPr="00A6795F">
        <w:rPr>
          <w:rFonts w:ascii="Calibri" w:hAnsi="Calibri" w:cs="Calibri"/>
          <w:noProof/>
          <w:szCs w:val="24"/>
        </w:rPr>
        <w:t xml:space="preserve"> 1307–1400 (Cambridge University Press, 2012).</w:t>
      </w:r>
    </w:p>
    <w:p w14:paraId="2868B9B2"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5.</w:t>
      </w:r>
      <w:r w:rsidRPr="00A6795F">
        <w:rPr>
          <w:rFonts w:ascii="Calibri" w:hAnsi="Calibri" w:cs="Calibri"/>
          <w:noProof/>
          <w:szCs w:val="24"/>
        </w:rPr>
        <w:tab/>
        <w:t xml:space="preserve">Rosenzweig, C. </w:t>
      </w:r>
      <w:r w:rsidRPr="00A6795F">
        <w:rPr>
          <w:rFonts w:ascii="Calibri" w:hAnsi="Calibri" w:cs="Calibri"/>
          <w:i/>
          <w:iCs/>
          <w:noProof/>
          <w:szCs w:val="24"/>
        </w:rPr>
        <w:t>et al.</w:t>
      </w:r>
      <w:r w:rsidRPr="00A6795F">
        <w:rPr>
          <w:rFonts w:ascii="Calibri" w:hAnsi="Calibri" w:cs="Calibri"/>
          <w:noProof/>
          <w:szCs w:val="24"/>
        </w:rPr>
        <w:t xml:space="preserve"> </w:t>
      </w:r>
      <w:r w:rsidRPr="00A6795F">
        <w:rPr>
          <w:rFonts w:ascii="Calibri" w:hAnsi="Calibri" w:cs="Calibri"/>
          <w:i/>
          <w:iCs/>
          <w:noProof/>
          <w:szCs w:val="24"/>
        </w:rPr>
        <w:t>ARC3.2 Summary for City Leaders</w:t>
      </w:r>
      <w:r w:rsidRPr="00A6795F">
        <w:rPr>
          <w:rFonts w:ascii="Calibri" w:hAnsi="Calibri" w:cs="Calibri"/>
          <w:noProof/>
          <w:szCs w:val="24"/>
        </w:rPr>
        <w:t>. (Columbia University, 2015). doi:10.1017/CBO9780511783142</w:t>
      </w:r>
    </w:p>
    <w:p w14:paraId="54A8AE9D"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6.</w:t>
      </w:r>
      <w:r w:rsidRPr="00A6795F">
        <w:rPr>
          <w:rFonts w:ascii="Calibri" w:hAnsi="Calibri" w:cs="Calibri"/>
          <w:noProof/>
          <w:szCs w:val="24"/>
        </w:rPr>
        <w:tab/>
        <w:t xml:space="preserve">Glaeser, E. L. &amp; Kahn, M. E. The greenness of cities: Carbon dioxide emissions and urban development. </w:t>
      </w:r>
      <w:r w:rsidRPr="00A6795F">
        <w:rPr>
          <w:rFonts w:ascii="Calibri" w:hAnsi="Calibri" w:cs="Calibri"/>
          <w:i/>
          <w:iCs/>
          <w:noProof/>
          <w:szCs w:val="24"/>
        </w:rPr>
        <w:t>J. Urban Econ.</w:t>
      </w:r>
      <w:r w:rsidRPr="00A6795F">
        <w:rPr>
          <w:rFonts w:ascii="Calibri" w:hAnsi="Calibri" w:cs="Calibri"/>
          <w:noProof/>
          <w:szCs w:val="24"/>
        </w:rPr>
        <w:t xml:space="preserve"> </w:t>
      </w:r>
      <w:r w:rsidRPr="00A6795F">
        <w:rPr>
          <w:rFonts w:ascii="Calibri" w:hAnsi="Calibri" w:cs="Calibri"/>
          <w:b/>
          <w:bCs/>
          <w:noProof/>
          <w:szCs w:val="24"/>
        </w:rPr>
        <w:t>67,</w:t>
      </w:r>
      <w:r w:rsidRPr="00A6795F">
        <w:rPr>
          <w:rFonts w:ascii="Calibri" w:hAnsi="Calibri" w:cs="Calibri"/>
          <w:noProof/>
          <w:szCs w:val="24"/>
        </w:rPr>
        <w:t xml:space="preserve"> 404–418 (2010).</w:t>
      </w:r>
    </w:p>
    <w:p w14:paraId="663FABC7"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7.</w:t>
      </w:r>
      <w:r w:rsidRPr="00A6795F">
        <w:rPr>
          <w:rFonts w:ascii="Calibri" w:hAnsi="Calibri" w:cs="Calibri"/>
          <w:noProof/>
          <w:szCs w:val="24"/>
        </w:rPr>
        <w:tab/>
        <w:t xml:space="preserve">Seto, K. C., Golden, J. S., Alberti, M. &amp; Turner, B. L. Sustainability in an urbanizing planet. </w:t>
      </w:r>
      <w:r w:rsidRPr="00A6795F">
        <w:rPr>
          <w:rFonts w:ascii="Calibri" w:hAnsi="Calibri" w:cs="Calibri"/>
          <w:i/>
          <w:iCs/>
          <w:noProof/>
          <w:szCs w:val="24"/>
        </w:rPr>
        <w:t>Proc. Natl. Acad. Sci.</w:t>
      </w:r>
      <w:r w:rsidRPr="00A6795F">
        <w:rPr>
          <w:rFonts w:ascii="Calibri" w:hAnsi="Calibri" w:cs="Calibri"/>
          <w:noProof/>
          <w:szCs w:val="24"/>
        </w:rPr>
        <w:t xml:space="preserve"> </w:t>
      </w:r>
      <w:r w:rsidRPr="00A6795F">
        <w:rPr>
          <w:rFonts w:ascii="Calibri" w:hAnsi="Calibri" w:cs="Calibri"/>
          <w:b/>
          <w:bCs/>
          <w:noProof/>
          <w:szCs w:val="24"/>
        </w:rPr>
        <w:t>114,</w:t>
      </w:r>
      <w:r w:rsidRPr="00A6795F">
        <w:rPr>
          <w:rFonts w:ascii="Calibri" w:hAnsi="Calibri" w:cs="Calibri"/>
          <w:noProof/>
          <w:szCs w:val="24"/>
        </w:rPr>
        <w:t xml:space="preserve"> 201606037 (2017).</w:t>
      </w:r>
    </w:p>
    <w:p w14:paraId="33ADDCF7"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8.</w:t>
      </w:r>
      <w:r w:rsidRPr="00A6795F">
        <w:rPr>
          <w:rFonts w:ascii="Calibri" w:hAnsi="Calibri" w:cs="Calibri"/>
          <w:noProof/>
          <w:szCs w:val="24"/>
        </w:rPr>
        <w:tab/>
        <w:t xml:space="preserve">McPhearson, T. </w:t>
      </w:r>
      <w:r w:rsidRPr="00A6795F">
        <w:rPr>
          <w:rFonts w:ascii="Calibri" w:hAnsi="Calibri" w:cs="Calibri"/>
          <w:i/>
          <w:iCs/>
          <w:noProof/>
          <w:szCs w:val="24"/>
        </w:rPr>
        <w:t>et al.</w:t>
      </w:r>
      <w:r w:rsidRPr="00A6795F">
        <w:rPr>
          <w:rFonts w:ascii="Calibri" w:hAnsi="Calibri" w:cs="Calibri"/>
          <w:noProof/>
          <w:szCs w:val="24"/>
        </w:rPr>
        <w:t xml:space="preserve"> Scientists must have a say in the future of cities. </w:t>
      </w:r>
      <w:r w:rsidRPr="00A6795F">
        <w:rPr>
          <w:rFonts w:ascii="Calibri" w:hAnsi="Calibri" w:cs="Calibri"/>
          <w:i/>
          <w:iCs/>
          <w:noProof/>
          <w:szCs w:val="24"/>
        </w:rPr>
        <w:t>Nature</w:t>
      </w:r>
      <w:r w:rsidRPr="00A6795F">
        <w:rPr>
          <w:rFonts w:ascii="Calibri" w:hAnsi="Calibri" w:cs="Calibri"/>
          <w:noProof/>
          <w:szCs w:val="24"/>
        </w:rPr>
        <w:t xml:space="preserve"> </w:t>
      </w:r>
      <w:r w:rsidRPr="00A6795F">
        <w:rPr>
          <w:rFonts w:ascii="Calibri" w:hAnsi="Calibri" w:cs="Calibri"/>
          <w:b/>
          <w:bCs/>
          <w:noProof/>
          <w:szCs w:val="24"/>
        </w:rPr>
        <w:t>538,</w:t>
      </w:r>
      <w:r w:rsidRPr="00A6795F">
        <w:rPr>
          <w:rFonts w:ascii="Calibri" w:hAnsi="Calibri" w:cs="Calibri"/>
          <w:noProof/>
          <w:szCs w:val="24"/>
        </w:rPr>
        <w:t xml:space="preserve"> 165–166 (2016).</w:t>
      </w:r>
    </w:p>
    <w:p w14:paraId="3002CA3F"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49.</w:t>
      </w:r>
      <w:r w:rsidRPr="00A6795F">
        <w:rPr>
          <w:rFonts w:ascii="Calibri" w:hAnsi="Calibri" w:cs="Calibri"/>
          <w:noProof/>
          <w:szCs w:val="24"/>
        </w:rPr>
        <w:tab/>
        <w:t xml:space="preserve">Solecki, W. </w:t>
      </w:r>
      <w:r w:rsidRPr="00A6795F">
        <w:rPr>
          <w:rFonts w:ascii="Calibri" w:hAnsi="Calibri" w:cs="Calibri"/>
          <w:i/>
          <w:iCs/>
          <w:noProof/>
          <w:szCs w:val="24"/>
        </w:rPr>
        <w:t>et al.</w:t>
      </w:r>
      <w:r w:rsidRPr="00A6795F">
        <w:rPr>
          <w:rFonts w:ascii="Calibri" w:hAnsi="Calibri" w:cs="Calibri"/>
          <w:noProof/>
          <w:szCs w:val="24"/>
        </w:rPr>
        <w:t xml:space="preserve"> City transformations in a 1.5 °C warmer world. </w:t>
      </w:r>
      <w:r w:rsidRPr="00A6795F">
        <w:rPr>
          <w:rFonts w:ascii="Calibri" w:hAnsi="Calibri" w:cs="Calibri"/>
          <w:i/>
          <w:iCs/>
          <w:noProof/>
          <w:szCs w:val="24"/>
        </w:rPr>
        <w:t>Nat. Clim. Chang.</w:t>
      </w:r>
      <w:r w:rsidRPr="00A6795F">
        <w:rPr>
          <w:rFonts w:ascii="Calibri" w:hAnsi="Calibri" w:cs="Calibri"/>
          <w:noProof/>
          <w:szCs w:val="24"/>
        </w:rPr>
        <w:t xml:space="preserve"> </w:t>
      </w:r>
      <w:r w:rsidRPr="00A6795F">
        <w:rPr>
          <w:rFonts w:ascii="Calibri" w:hAnsi="Calibri" w:cs="Calibri"/>
          <w:b/>
          <w:bCs/>
          <w:noProof/>
          <w:szCs w:val="24"/>
        </w:rPr>
        <w:t>8,</w:t>
      </w:r>
      <w:r w:rsidRPr="00A6795F">
        <w:rPr>
          <w:rFonts w:ascii="Calibri" w:hAnsi="Calibri" w:cs="Calibri"/>
          <w:noProof/>
          <w:szCs w:val="24"/>
        </w:rPr>
        <w:t xml:space="preserve"> 177–185 (2018).</w:t>
      </w:r>
    </w:p>
    <w:p w14:paraId="7615968B"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0.</w:t>
      </w:r>
      <w:r w:rsidRPr="00A6795F">
        <w:rPr>
          <w:rFonts w:ascii="Calibri" w:hAnsi="Calibri" w:cs="Calibri"/>
          <w:noProof/>
          <w:szCs w:val="24"/>
        </w:rPr>
        <w:tab/>
        <w:t xml:space="preserve">Ürge-Vorsatz, D. </w:t>
      </w:r>
      <w:r w:rsidRPr="00A6795F">
        <w:rPr>
          <w:rFonts w:ascii="Calibri" w:hAnsi="Calibri" w:cs="Calibri"/>
          <w:i/>
          <w:iCs/>
          <w:noProof/>
          <w:szCs w:val="24"/>
        </w:rPr>
        <w:t>et al.</w:t>
      </w:r>
      <w:r w:rsidRPr="00A6795F">
        <w:rPr>
          <w:rFonts w:ascii="Calibri" w:hAnsi="Calibri" w:cs="Calibri"/>
          <w:noProof/>
          <w:szCs w:val="24"/>
        </w:rPr>
        <w:t xml:space="preserve"> Locking in positive climate responses in cities. </w:t>
      </w:r>
      <w:r w:rsidRPr="00A6795F">
        <w:rPr>
          <w:rFonts w:ascii="Calibri" w:hAnsi="Calibri" w:cs="Calibri"/>
          <w:i/>
          <w:iCs/>
          <w:noProof/>
          <w:szCs w:val="24"/>
        </w:rPr>
        <w:t>Nat. Clim. Chang.</w:t>
      </w:r>
      <w:r w:rsidRPr="00A6795F">
        <w:rPr>
          <w:rFonts w:ascii="Calibri" w:hAnsi="Calibri" w:cs="Calibri"/>
          <w:noProof/>
          <w:szCs w:val="24"/>
        </w:rPr>
        <w:t xml:space="preserve"> </w:t>
      </w:r>
      <w:r w:rsidRPr="00A6795F">
        <w:rPr>
          <w:rFonts w:ascii="Calibri" w:hAnsi="Calibri" w:cs="Calibri"/>
          <w:b/>
          <w:bCs/>
          <w:noProof/>
          <w:szCs w:val="24"/>
        </w:rPr>
        <w:t>8,</w:t>
      </w:r>
      <w:r w:rsidRPr="00A6795F">
        <w:rPr>
          <w:rFonts w:ascii="Calibri" w:hAnsi="Calibri" w:cs="Calibri"/>
          <w:noProof/>
          <w:szCs w:val="24"/>
        </w:rPr>
        <w:t xml:space="preserve"> 174–177 (2018).</w:t>
      </w:r>
    </w:p>
    <w:p w14:paraId="353D5386"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1.</w:t>
      </w:r>
      <w:r w:rsidRPr="00A6795F">
        <w:rPr>
          <w:rFonts w:ascii="Calibri" w:hAnsi="Calibri" w:cs="Calibri"/>
          <w:noProof/>
          <w:szCs w:val="24"/>
        </w:rPr>
        <w:tab/>
        <w:t xml:space="preserve">Scott, A. J. &amp; Storper, M. The nature of cities: The scope and limits of urban theory. </w:t>
      </w:r>
      <w:r w:rsidRPr="00A6795F">
        <w:rPr>
          <w:rFonts w:ascii="Calibri" w:hAnsi="Calibri" w:cs="Calibri"/>
          <w:i/>
          <w:iCs/>
          <w:noProof/>
          <w:szCs w:val="24"/>
        </w:rPr>
        <w:t>Int. J. Urban Reg. Res.</w:t>
      </w:r>
      <w:r w:rsidRPr="00A6795F">
        <w:rPr>
          <w:rFonts w:ascii="Calibri" w:hAnsi="Calibri" w:cs="Calibri"/>
          <w:noProof/>
          <w:szCs w:val="24"/>
        </w:rPr>
        <w:t xml:space="preserve"> </w:t>
      </w:r>
      <w:r w:rsidRPr="00A6795F">
        <w:rPr>
          <w:rFonts w:ascii="Calibri" w:hAnsi="Calibri" w:cs="Calibri"/>
          <w:b/>
          <w:bCs/>
          <w:noProof/>
          <w:szCs w:val="24"/>
        </w:rPr>
        <w:t>39,</w:t>
      </w:r>
      <w:r w:rsidRPr="00A6795F">
        <w:rPr>
          <w:rFonts w:ascii="Calibri" w:hAnsi="Calibri" w:cs="Calibri"/>
          <w:noProof/>
          <w:szCs w:val="24"/>
        </w:rPr>
        <w:t xml:space="preserve"> 1–15 (2015).</w:t>
      </w:r>
    </w:p>
    <w:p w14:paraId="0CBA0D6E"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2.</w:t>
      </w:r>
      <w:r w:rsidRPr="00A6795F">
        <w:rPr>
          <w:rFonts w:ascii="Calibri" w:hAnsi="Calibri" w:cs="Calibri"/>
          <w:noProof/>
          <w:szCs w:val="24"/>
        </w:rPr>
        <w:tab/>
        <w:t xml:space="preserve">Lieberman, E. S. Nested Analysis as a Mixed-Method Strategy for Comparative Research. </w:t>
      </w:r>
      <w:r w:rsidRPr="00A6795F">
        <w:rPr>
          <w:rFonts w:ascii="Calibri" w:hAnsi="Calibri" w:cs="Calibri"/>
          <w:i/>
          <w:iCs/>
          <w:noProof/>
          <w:szCs w:val="24"/>
        </w:rPr>
        <w:t>Am. Polit. Sci. Rev.</w:t>
      </w:r>
      <w:r w:rsidRPr="00A6795F">
        <w:rPr>
          <w:rFonts w:ascii="Calibri" w:hAnsi="Calibri" w:cs="Calibri"/>
          <w:noProof/>
          <w:szCs w:val="24"/>
        </w:rPr>
        <w:t xml:space="preserve"> </w:t>
      </w:r>
      <w:r w:rsidRPr="00A6795F">
        <w:rPr>
          <w:rFonts w:ascii="Calibri" w:hAnsi="Calibri" w:cs="Calibri"/>
          <w:b/>
          <w:bCs/>
          <w:noProof/>
          <w:szCs w:val="24"/>
        </w:rPr>
        <w:t>99,</w:t>
      </w:r>
      <w:r w:rsidRPr="00A6795F">
        <w:rPr>
          <w:rFonts w:ascii="Calibri" w:hAnsi="Calibri" w:cs="Calibri"/>
          <w:noProof/>
          <w:szCs w:val="24"/>
        </w:rPr>
        <w:t xml:space="preserve"> 435–452 (2005).</w:t>
      </w:r>
    </w:p>
    <w:p w14:paraId="58A1EEF4"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3.</w:t>
      </w:r>
      <w:r w:rsidRPr="00A6795F">
        <w:rPr>
          <w:rFonts w:ascii="Calibri" w:hAnsi="Calibri" w:cs="Calibri"/>
          <w:noProof/>
          <w:szCs w:val="24"/>
        </w:rPr>
        <w:tab/>
        <w:t xml:space="preserve">Shove, E., Watson, M. &amp; Spurling, N. Conceptualizing connections: Energy demand, infrastructures and social practices. </w:t>
      </w:r>
      <w:r w:rsidRPr="00A6795F">
        <w:rPr>
          <w:rFonts w:ascii="Calibri" w:hAnsi="Calibri" w:cs="Calibri"/>
          <w:i/>
          <w:iCs/>
          <w:noProof/>
          <w:szCs w:val="24"/>
        </w:rPr>
        <w:t>Eur. J. Soc. Theory</w:t>
      </w:r>
      <w:r w:rsidRPr="00A6795F">
        <w:rPr>
          <w:rFonts w:ascii="Calibri" w:hAnsi="Calibri" w:cs="Calibri"/>
          <w:noProof/>
          <w:szCs w:val="24"/>
        </w:rPr>
        <w:t xml:space="preserve"> </w:t>
      </w:r>
      <w:r w:rsidRPr="00A6795F">
        <w:rPr>
          <w:rFonts w:ascii="Calibri" w:hAnsi="Calibri" w:cs="Calibri"/>
          <w:b/>
          <w:bCs/>
          <w:noProof/>
          <w:szCs w:val="24"/>
        </w:rPr>
        <w:t>18,</w:t>
      </w:r>
      <w:r w:rsidRPr="00A6795F">
        <w:rPr>
          <w:rFonts w:ascii="Calibri" w:hAnsi="Calibri" w:cs="Calibri"/>
          <w:noProof/>
          <w:szCs w:val="24"/>
        </w:rPr>
        <w:t xml:space="preserve"> 274–287 (2015).</w:t>
      </w:r>
    </w:p>
    <w:p w14:paraId="5758F71B"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4.</w:t>
      </w:r>
      <w:r w:rsidRPr="00A6795F">
        <w:rPr>
          <w:rFonts w:ascii="Calibri" w:hAnsi="Calibri" w:cs="Calibri"/>
          <w:noProof/>
          <w:szCs w:val="24"/>
        </w:rPr>
        <w:tab/>
        <w:t xml:space="preserve">Bartlett, S. &amp; Satterthwaite, D. (Eds. . </w:t>
      </w:r>
      <w:r w:rsidRPr="00A6795F">
        <w:rPr>
          <w:rFonts w:ascii="Calibri" w:hAnsi="Calibri" w:cs="Calibri"/>
          <w:i/>
          <w:iCs/>
          <w:noProof/>
          <w:szCs w:val="24"/>
        </w:rPr>
        <w:t>Cities on a Finite Planet: Towards Transformative Responses to Climate Change</w:t>
      </w:r>
      <w:r w:rsidRPr="00A6795F">
        <w:rPr>
          <w:rFonts w:ascii="Calibri" w:hAnsi="Calibri" w:cs="Calibri"/>
          <w:noProof/>
          <w:szCs w:val="24"/>
        </w:rPr>
        <w:t>. (Routledge, 2016). doi:10.4324/9781315645421</w:t>
      </w:r>
    </w:p>
    <w:p w14:paraId="0B0CB94D"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lastRenderedPageBreak/>
        <w:t>55.</w:t>
      </w:r>
      <w:r w:rsidRPr="00A6795F">
        <w:rPr>
          <w:rFonts w:ascii="Calibri" w:hAnsi="Calibri" w:cs="Calibri"/>
          <w:noProof/>
          <w:szCs w:val="24"/>
        </w:rPr>
        <w:tab/>
        <w:t xml:space="preserve">Bennett, A. &amp; Elman, C. Qualitative research: Recent developments in case study methods. </w:t>
      </w:r>
      <w:r w:rsidRPr="00A6795F">
        <w:rPr>
          <w:rFonts w:ascii="Calibri" w:hAnsi="Calibri" w:cs="Calibri"/>
          <w:i/>
          <w:iCs/>
          <w:noProof/>
          <w:szCs w:val="24"/>
        </w:rPr>
        <w:t>Annu. Rev. Polit. Sci.</w:t>
      </w:r>
      <w:r w:rsidRPr="00A6795F">
        <w:rPr>
          <w:rFonts w:ascii="Calibri" w:hAnsi="Calibri" w:cs="Calibri"/>
          <w:noProof/>
          <w:szCs w:val="24"/>
        </w:rPr>
        <w:t xml:space="preserve"> </w:t>
      </w:r>
      <w:r w:rsidRPr="00A6795F">
        <w:rPr>
          <w:rFonts w:ascii="Calibri" w:hAnsi="Calibri" w:cs="Calibri"/>
          <w:b/>
          <w:bCs/>
          <w:noProof/>
          <w:szCs w:val="24"/>
        </w:rPr>
        <w:t>9,</w:t>
      </w:r>
      <w:r w:rsidRPr="00A6795F">
        <w:rPr>
          <w:rFonts w:ascii="Calibri" w:hAnsi="Calibri" w:cs="Calibri"/>
          <w:noProof/>
          <w:szCs w:val="24"/>
        </w:rPr>
        <w:t xml:space="preserve"> 455–476 (2006).</w:t>
      </w:r>
    </w:p>
    <w:p w14:paraId="022D876F"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6.</w:t>
      </w:r>
      <w:r w:rsidRPr="00A6795F">
        <w:rPr>
          <w:rFonts w:ascii="Calibri" w:hAnsi="Calibri" w:cs="Calibri"/>
          <w:noProof/>
          <w:szCs w:val="24"/>
        </w:rPr>
        <w:tab/>
        <w:t xml:space="preserve">Creutzig, F. </w:t>
      </w:r>
      <w:r w:rsidRPr="00A6795F">
        <w:rPr>
          <w:rFonts w:ascii="Calibri" w:hAnsi="Calibri" w:cs="Calibri"/>
          <w:i/>
          <w:iCs/>
          <w:noProof/>
          <w:szCs w:val="24"/>
        </w:rPr>
        <w:t>et al.</w:t>
      </w:r>
      <w:r w:rsidRPr="00A6795F">
        <w:rPr>
          <w:rFonts w:ascii="Calibri" w:hAnsi="Calibri" w:cs="Calibri"/>
          <w:noProof/>
          <w:szCs w:val="24"/>
        </w:rPr>
        <w:t xml:space="preserve"> Upscaling urban data science for global climate solutions. </w:t>
      </w:r>
      <w:r w:rsidRPr="00A6795F">
        <w:rPr>
          <w:rFonts w:ascii="Calibri" w:hAnsi="Calibri" w:cs="Calibri"/>
          <w:i/>
          <w:iCs/>
          <w:noProof/>
          <w:szCs w:val="24"/>
        </w:rPr>
        <w:t>Glob. Sustain.</w:t>
      </w:r>
    </w:p>
    <w:p w14:paraId="27B1533D"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7.</w:t>
      </w:r>
      <w:r w:rsidRPr="00A6795F">
        <w:rPr>
          <w:rFonts w:ascii="Calibri" w:hAnsi="Calibri" w:cs="Calibri"/>
          <w:noProof/>
          <w:szCs w:val="24"/>
        </w:rPr>
        <w:tab/>
        <w:t xml:space="preserve">Creutzig, F. How fuel prices determine public transport infrastructure, modal shares and urban form. </w:t>
      </w:r>
      <w:r w:rsidRPr="00A6795F">
        <w:rPr>
          <w:rFonts w:ascii="Calibri" w:hAnsi="Calibri" w:cs="Calibri"/>
          <w:i/>
          <w:iCs/>
          <w:noProof/>
          <w:szCs w:val="24"/>
        </w:rPr>
        <w:t>Urban Clim.</w:t>
      </w:r>
      <w:r w:rsidRPr="00A6795F">
        <w:rPr>
          <w:rFonts w:ascii="Calibri" w:hAnsi="Calibri" w:cs="Calibri"/>
          <w:noProof/>
          <w:szCs w:val="24"/>
        </w:rPr>
        <w:t xml:space="preserve"> </w:t>
      </w:r>
      <w:r w:rsidRPr="00A6795F">
        <w:rPr>
          <w:rFonts w:ascii="Calibri" w:hAnsi="Calibri" w:cs="Calibri"/>
          <w:b/>
          <w:bCs/>
          <w:noProof/>
          <w:szCs w:val="24"/>
        </w:rPr>
        <w:t>10,</w:t>
      </w:r>
      <w:r w:rsidRPr="00A6795F">
        <w:rPr>
          <w:rFonts w:ascii="Calibri" w:hAnsi="Calibri" w:cs="Calibri"/>
          <w:noProof/>
          <w:szCs w:val="24"/>
        </w:rPr>
        <w:t xml:space="preserve"> 63–76 (2014).</w:t>
      </w:r>
    </w:p>
    <w:p w14:paraId="58D3218E"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8.</w:t>
      </w:r>
      <w:r w:rsidRPr="00A6795F">
        <w:rPr>
          <w:rFonts w:ascii="Calibri" w:hAnsi="Calibri" w:cs="Calibri"/>
          <w:noProof/>
          <w:szCs w:val="24"/>
        </w:rPr>
        <w:tab/>
        <w:t xml:space="preserve">Nagendra, H. The global south is rich in sustainability lessons that students deserve to hear. </w:t>
      </w:r>
      <w:r w:rsidRPr="00A6795F">
        <w:rPr>
          <w:rFonts w:ascii="Calibri" w:hAnsi="Calibri" w:cs="Calibri"/>
          <w:i/>
          <w:iCs/>
          <w:noProof/>
          <w:szCs w:val="24"/>
        </w:rPr>
        <w:t>Nature</w:t>
      </w:r>
      <w:r w:rsidRPr="00A6795F">
        <w:rPr>
          <w:rFonts w:ascii="Calibri" w:hAnsi="Calibri" w:cs="Calibri"/>
          <w:noProof/>
          <w:szCs w:val="24"/>
        </w:rPr>
        <w:t xml:space="preserve"> (2018). doi:10.1038/d41586-018-05210-0</w:t>
      </w:r>
    </w:p>
    <w:p w14:paraId="36BB1FA0"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59.</w:t>
      </w:r>
      <w:r w:rsidRPr="00A6795F">
        <w:rPr>
          <w:rFonts w:ascii="Calibri" w:hAnsi="Calibri" w:cs="Calibri"/>
          <w:noProof/>
          <w:szCs w:val="24"/>
        </w:rPr>
        <w:tab/>
        <w:t xml:space="preserve">Lamb, W. F. &amp; Steinberger, J. K. Human well-being and climate change mitigation. </w:t>
      </w:r>
      <w:r w:rsidRPr="00A6795F">
        <w:rPr>
          <w:rFonts w:ascii="Calibri" w:hAnsi="Calibri" w:cs="Calibri"/>
          <w:i/>
          <w:iCs/>
          <w:noProof/>
          <w:szCs w:val="24"/>
        </w:rPr>
        <w:t>Wiley Interdiscip. Rev. Clim. Chang.</w:t>
      </w:r>
      <w:r w:rsidRPr="00A6795F">
        <w:rPr>
          <w:rFonts w:ascii="Calibri" w:hAnsi="Calibri" w:cs="Calibri"/>
          <w:noProof/>
          <w:szCs w:val="24"/>
        </w:rPr>
        <w:t xml:space="preserve"> </w:t>
      </w:r>
      <w:r w:rsidRPr="00A6795F">
        <w:rPr>
          <w:rFonts w:ascii="Calibri" w:hAnsi="Calibri" w:cs="Calibri"/>
          <w:b/>
          <w:bCs/>
          <w:noProof/>
          <w:szCs w:val="24"/>
        </w:rPr>
        <w:t>8,</w:t>
      </w:r>
      <w:r w:rsidRPr="00A6795F">
        <w:rPr>
          <w:rFonts w:ascii="Calibri" w:hAnsi="Calibri" w:cs="Calibri"/>
          <w:noProof/>
          <w:szCs w:val="24"/>
        </w:rPr>
        <w:t xml:space="preserve"> 1–16 (2017).</w:t>
      </w:r>
    </w:p>
    <w:p w14:paraId="43B90B33"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60.</w:t>
      </w:r>
      <w:r w:rsidRPr="00A6795F">
        <w:rPr>
          <w:rFonts w:ascii="Calibri" w:hAnsi="Calibri" w:cs="Calibri"/>
          <w:noProof/>
          <w:szCs w:val="24"/>
        </w:rPr>
        <w:tab/>
        <w:t xml:space="preserve">Pawson, R., Greenhaigh, T., Harvey, G. &amp; Walshe, K. Realist review - a new method of systematic review designed for complex policy interventions. </w:t>
      </w:r>
      <w:r w:rsidRPr="00A6795F">
        <w:rPr>
          <w:rFonts w:ascii="Calibri" w:hAnsi="Calibri" w:cs="Calibri"/>
          <w:i/>
          <w:iCs/>
          <w:noProof/>
          <w:szCs w:val="24"/>
        </w:rPr>
        <w:t>J. Health Serv. Res. Policy</w:t>
      </w:r>
      <w:r w:rsidRPr="00A6795F">
        <w:rPr>
          <w:rFonts w:ascii="Calibri" w:hAnsi="Calibri" w:cs="Calibri"/>
          <w:noProof/>
          <w:szCs w:val="24"/>
        </w:rPr>
        <w:t xml:space="preserve"> </w:t>
      </w:r>
      <w:r w:rsidRPr="00A6795F">
        <w:rPr>
          <w:rFonts w:ascii="Calibri" w:hAnsi="Calibri" w:cs="Calibri"/>
          <w:b/>
          <w:bCs/>
          <w:noProof/>
          <w:szCs w:val="24"/>
        </w:rPr>
        <w:t>10,</w:t>
      </w:r>
      <w:r w:rsidRPr="00A6795F">
        <w:rPr>
          <w:rFonts w:ascii="Calibri" w:hAnsi="Calibri" w:cs="Calibri"/>
          <w:noProof/>
          <w:szCs w:val="24"/>
        </w:rPr>
        <w:t xml:space="preserve"> 21–34 (2005).</w:t>
      </w:r>
    </w:p>
    <w:p w14:paraId="2CEF87B5"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61.</w:t>
      </w:r>
      <w:r w:rsidRPr="00A6795F">
        <w:rPr>
          <w:rFonts w:ascii="Calibri" w:hAnsi="Calibri" w:cs="Calibri"/>
          <w:noProof/>
          <w:szCs w:val="24"/>
        </w:rPr>
        <w:tab/>
        <w:t xml:space="preserve">Vogel, B. &amp; Henstra, D. Studying local climate adaptation: A heuristic research framework for comparative policy analysis. </w:t>
      </w:r>
      <w:r w:rsidRPr="00A6795F">
        <w:rPr>
          <w:rFonts w:ascii="Calibri" w:hAnsi="Calibri" w:cs="Calibri"/>
          <w:i/>
          <w:iCs/>
          <w:noProof/>
          <w:szCs w:val="24"/>
        </w:rPr>
        <w:t>Glob. Environ. Chang.</w:t>
      </w:r>
      <w:r w:rsidRPr="00A6795F">
        <w:rPr>
          <w:rFonts w:ascii="Calibri" w:hAnsi="Calibri" w:cs="Calibri"/>
          <w:noProof/>
          <w:szCs w:val="24"/>
        </w:rPr>
        <w:t xml:space="preserve"> </w:t>
      </w:r>
      <w:r w:rsidRPr="00A6795F">
        <w:rPr>
          <w:rFonts w:ascii="Calibri" w:hAnsi="Calibri" w:cs="Calibri"/>
          <w:b/>
          <w:bCs/>
          <w:noProof/>
          <w:szCs w:val="24"/>
        </w:rPr>
        <w:t>31,</w:t>
      </w:r>
      <w:r w:rsidRPr="00A6795F">
        <w:rPr>
          <w:rFonts w:ascii="Calibri" w:hAnsi="Calibri" w:cs="Calibri"/>
          <w:noProof/>
          <w:szCs w:val="24"/>
        </w:rPr>
        <w:t xml:space="preserve"> 110–120 (2015).</w:t>
      </w:r>
    </w:p>
    <w:p w14:paraId="7C35FEF8"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62.</w:t>
      </w:r>
      <w:r w:rsidRPr="00A6795F">
        <w:rPr>
          <w:rFonts w:ascii="Calibri" w:hAnsi="Calibri" w:cs="Calibri"/>
          <w:noProof/>
          <w:szCs w:val="24"/>
        </w:rPr>
        <w:tab/>
        <w:t xml:space="preserve">Margulies, J. D., Magliocca, N. R., Schmill, M. D. &amp; Ellis, E. C. Ambiguous geographies: Connecting case study knowledge with global change science. </w:t>
      </w:r>
      <w:r w:rsidRPr="00A6795F">
        <w:rPr>
          <w:rFonts w:ascii="Calibri" w:hAnsi="Calibri" w:cs="Calibri"/>
          <w:i/>
          <w:iCs/>
          <w:noProof/>
          <w:szCs w:val="24"/>
        </w:rPr>
        <w:t>Ann. Am. Assoc. Geogr.</w:t>
      </w:r>
      <w:r w:rsidRPr="00A6795F">
        <w:rPr>
          <w:rFonts w:ascii="Calibri" w:hAnsi="Calibri" w:cs="Calibri"/>
          <w:noProof/>
          <w:szCs w:val="24"/>
        </w:rPr>
        <w:t xml:space="preserve"> </w:t>
      </w:r>
      <w:r w:rsidRPr="00A6795F">
        <w:rPr>
          <w:rFonts w:ascii="Calibri" w:hAnsi="Calibri" w:cs="Calibri"/>
          <w:b/>
          <w:bCs/>
          <w:noProof/>
          <w:szCs w:val="24"/>
        </w:rPr>
        <w:t>106,</w:t>
      </w:r>
      <w:r w:rsidRPr="00A6795F">
        <w:rPr>
          <w:rFonts w:ascii="Calibri" w:hAnsi="Calibri" w:cs="Calibri"/>
          <w:noProof/>
          <w:szCs w:val="24"/>
        </w:rPr>
        <w:t xml:space="preserve"> 572–596 (2016).</w:t>
      </w:r>
    </w:p>
    <w:p w14:paraId="3E837697"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szCs w:val="24"/>
        </w:rPr>
      </w:pPr>
      <w:r w:rsidRPr="00A6795F">
        <w:rPr>
          <w:rFonts w:ascii="Calibri" w:hAnsi="Calibri" w:cs="Calibri"/>
          <w:noProof/>
          <w:szCs w:val="24"/>
        </w:rPr>
        <w:t>63.</w:t>
      </w:r>
      <w:r w:rsidRPr="00A6795F">
        <w:rPr>
          <w:rFonts w:ascii="Calibri" w:hAnsi="Calibri" w:cs="Calibri"/>
          <w:noProof/>
          <w:szCs w:val="24"/>
        </w:rPr>
        <w:tab/>
        <w:t xml:space="preserve">Pedregosa, F. </w:t>
      </w:r>
      <w:r w:rsidRPr="00A6795F">
        <w:rPr>
          <w:rFonts w:ascii="Calibri" w:hAnsi="Calibri" w:cs="Calibri"/>
          <w:i/>
          <w:iCs/>
          <w:noProof/>
          <w:szCs w:val="24"/>
        </w:rPr>
        <w:t>et al.</w:t>
      </w:r>
      <w:r w:rsidRPr="00A6795F">
        <w:rPr>
          <w:rFonts w:ascii="Calibri" w:hAnsi="Calibri" w:cs="Calibri"/>
          <w:noProof/>
          <w:szCs w:val="24"/>
        </w:rPr>
        <w:t xml:space="preserve"> Scikit-learn: Machine Learning in Python. </w:t>
      </w:r>
      <w:r w:rsidRPr="00A6795F">
        <w:rPr>
          <w:rFonts w:ascii="Calibri" w:hAnsi="Calibri" w:cs="Calibri"/>
          <w:i/>
          <w:iCs/>
          <w:noProof/>
          <w:szCs w:val="24"/>
        </w:rPr>
        <w:t>J. Mach. Learn. Res.</w:t>
      </w:r>
      <w:r w:rsidRPr="00A6795F">
        <w:rPr>
          <w:rFonts w:ascii="Calibri" w:hAnsi="Calibri" w:cs="Calibri"/>
          <w:noProof/>
          <w:szCs w:val="24"/>
        </w:rPr>
        <w:t xml:space="preserve"> </w:t>
      </w:r>
      <w:r w:rsidRPr="00A6795F">
        <w:rPr>
          <w:rFonts w:ascii="Calibri" w:hAnsi="Calibri" w:cs="Calibri"/>
          <w:b/>
          <w:bCs/>
          <w:noProof/>
          <w:szCs w:val="24"/>
        </w:rPr>
        <w:t>12,</w:t>
      </w:r>
      <w:r w:rsidRPr="00A6795F">
        <w:rPr>
          <w:rFonts w:ascii="Calibri" w:hAnsi="Calibri" w:cs="Calibri"/>
          <w:noProof/>
          <w:szCs w:val="24"/>
        </w:rPr>
        <w:t xml:space="preserve"> 2825–2830 (2011).</w:t>
      </w:r>
    </w:p>
    <w:p w14:paraId="54695A7E" w14:textId="77777777" w:rsidR="00A6795F" w:rsidRPr="00A6795F" w:rsidRDefault="00A6795F" w:rsidP="00A6795F">
      <w:pPr>
        <w:widowControl w:val="0"/>
        <w:autoSpaceDE w:val="0"/>
        <w:autoSpaceDN w:val="0"/>
        <w:adjustRightInd w:val="0"/>
        <w:spacing w:line="480" w:lineRule="auto"/>
        <w:ind w:left="640" w:hanging="640"/>
        <w:rPr>
          <w:rFonts w:ascii="Calibri" w:hAnsi="Calibri" w:cs="Calibri"/>
          <w:noProof/>
        </w:rPr>
      </w:pPr>
      <w:r w:rsidRPr="00A6795F">
        <w:rPr>
          <w:rFonts w:ascii="Calibri" w:hAnsi="Calibri" w:cs="Calibri"/>
          <w:noProof/>
          <w:szCs w:val="24"/>
        </w:rPr>
        <w:t>64.</w:t>
      </w:r>
      <w:r w:rsidRPr="00A6795F">
        <w:rPr>
          <w:rFonts w:ascii="Calibri" w:hAnsi="Calibri" w:cs="Calibri"/>
          <w:noProof/>
          <w:szCs w:val="24"/>
        </w:rPr>
        <w:tab/>
        <w:t xml:space="preserve">Lee, D. D. &amp; Seung, H. S. Learning the parts of objects by non-negative matrix factorization. </w:t>
      </w:r>
      <w:r w:rsidRPr="00A6795F">
        <w:rPr>
          <w:rFonts w:ascii="Calibri" w:hAnsi="Calibri" w:cs="Calibri"/>
          <w:i/>
          <w:iCs/>
          <w:noProof/>
          <w:szCs w:val="24"/>
        </w:rPr>
        <w:t>Nature</w:t>
      </w:r>
      <w:r w:rsidRPr="00A6795F">
        <w:rPr>
          <w:rFonts w:ascii="Calibri" w:hAnsi="Calibri" w:cs="Calibri"/>
          <w:noProof/>
          <w:szCs w:val="24"/>
        </w:rPr>
        <w:t xml:space="preserve"> </w:t>
      </w:r>
      <w:r w:rsidRPr="00A6795F">
        <w:rPr>
          <w:rFonts w:ascii="Calibri" w:hAnsi="Calibri" w:cs="Calibri"/>
          <w:b/>
          <w:bCs/>
          <w:noProof/>
          <w:szCs w:val="24"/>
        </w:rPr>
        <w:t>401,</w:t>
      </w:r>
      <w:r w:rsidRPr="00A6795F">
        <w:rPr>
          <w:rFonts w:ascii="Calibri" w:hAnsi="Calibri" w:cs="Calibri"/>
          <w:noProof/>
          <w:szCs w:val="24"/>
        </w:rPr>
        <w:t xml:space="preserve"> 788–91 (1999).</w:t>
      </w:r>
    </w:p>
    <w:p w14:paraId="7FC11472" w14:textId="58D3354E" w:rsidR="00692B62" w:rsidRDefault="0024728A" w:rsidP="00EB245C">
      <w:pPr>
        <w:suppressLineNumbers/>
        <w:spacing w:line="480" w:lineRule="auto"/>
        <w:rPr>
          <w:rFonts w:ascii="Calibri" w:eastAsia="Calibri" w:hAnsi="Calibri" w:cs="Calibri"/>
        </w:rPr>
      </w:pPr>
      <w:r>
        <w:rPr>
          <w:rFonts w:ascii="Calibri" w:eastAsia="Calibri" w:hAnsi="Calibri" w:cs="Calibri"/>
        </w:rPr>
        <w:fldChar w:fldCharType="end"/>
      </w:r>
    </w:p>
    <w:p w14:paraId="7E79321E" w14:textId="0A84A1D6" w:rsidR="00061798" w:rsidRDefault="00061798">
      <w:pPr>
        <w:pStyle w:val="Heading1"/>
        <w:suppressLineNumbers/>
        <w:spacing w:line="480" w:lineRule="auto"/>
        <w:rPr>
          <w:rFonts w:eastAsia="Calibri"/>
        </w:rPr>
        <w:pPrChange w:id="906" w:author="William Lamb" w:date="2018-11-09T11:08:00Z">
          <w:pPr>
            <w:pStyle w:val="Heading1"/>
            <w:suppressLineNumbers/>
          </w:pPr>
        </w:pPrChange>
      </w:pPr>
      <w:r>
        <w:rPr>
          <w:rFonts w:eastAsia="Calibri"/>
        </w:rPr>
        <w:lastRenderedPageBreak/>
        <w:t>Author contributions</w:t>
      </w:r>
    </w:p>
    <w:p w14:paraId="1D4148D0" w14:textId="494B807B" w:rsidR="00061798" w:rsidRDefault="00061798">
      <w:pPr>
        <w:suppressLineNumbers/>
        <w:spacing w:line="480" w:lineRule="auto"/>
        <w:pPrChange w:id="907" w:author="William Lamb" w:date="2018-11-09T11:08:00Z">
          <w:pPr>
            <w:suppressLineNumbers/>
          </w:pPr>
        </w:pPrChange>
      </w:pPr>
      <w:r>
        <w:t>W.F.L., F.C. and J.C.M. designed the research. W.F.L. and M.W.C. performed the analysis. W.F.L. wrote the manuscript with contributions from all authors.</w:t>
      </w:r>
    </w:p>
    <w:p w14:paraId="6396B29E" w14:textId="77777777" w:rsidR="00061798" w:rsidRDefault="00061798">
      <w:pPr>
        <w:suppressLineNumbers/>
        <w:spacing w:line="480" w:lineRule="auto"/>
        <w:pPrChange w:id="908" w:author="William Lamb" w:date="2018-11-09T11:08:00Z">
          <w:pPr>
            <w:suppressLineNumbers/>
          </w:pPr>
        </w:pPrChange>
      </w:pPr>
    </w:p>
    <w:p w14:paraId="6D464917" w14:textId="52481C49" w:rsidR="00061798" w:rsidRPr="00061798" w:rsidRDefault="00061798">
      <w:pPr>
        <w:pStyle w:val="Heading1"/>
        <w:suppressLineNumbers/>
        <w:spacing w:line="480" w:lineRule="auto"/>
        <w:rPr>
          <w:rFonts w:eastAsia="Calibri"/>
        </w:rPr>
        <w:pPrChange w:id="909" w:author="William Lamb" w:date="2018-11-09T11:08:00Z">
          <w:pPr>
            <w:pStyle w:val="Heading1"/>
            <w:suppressLineNumbers/>
          </w:pPr>
        </w:pPrChange>
      </w:pPr>
      <w:r w:rsidRPr="00061798">
        <w:rPr>
          <w:rFonts w:eastAsia="Calibri"/>
        </w:rPr>
        <w:t>Additional information</w:t>
      </w:r>
    </w:p>
    <w:p w14:paraId="0624F142" w14:textId="6C386797" w:rsidR="00061798" w:rsidRDefault="00061798">
      <w:pPr>
        <w:suppressLineNumbers/>
        <w:spacing w:line="480" w:lineRule="auto"/>
        <w:pPrChange w:id="910" w:author="William Lamb" w:date="2018-11-09T11:08:00Z">
          <w:pPr>
            <w:suppressLineNumbers/>
          </w:pPr>
        </w:pPrChange>
      </w:pPr>
      <w:r>
        <w:t>Correspondence and requests for materials should be addressed to W.F.L.</w:t>
      </w:r>
    </w:p>
    <w:p w14:paraId="3C6EEA72" w14:textId="77777777" w:rsidR="00061798" w:rsidRDefault="00061798">
      <w:pPr>
        <w:suppressLineNumbers/>
        <w:spacing w:line="480" w:lineRule="auto"/>
        <w:pPrChange w:id="911" w:author="William Lamb" w:date="2018-11-09T11:08:00Z">
          <w:pPr>
            <w:suppressLineNumbers/>
          </w:pPr>
        </w:pPrChange>
      </w:pPr>
    </w:p>
    <w:p w14:paraId="274F45C5" w14:textId="10537899" w:rsidR="00061798" w:rsidRPr="00061798" w:rsidRDefault="00061798">
      <w:pPr>
        <w:pStyle w:val="Heading1"/>
        <w:suppressLineNumbers/>
        <w:spacing w:line="480" w:lineRule="auto"/>
        <w:rPr>
          <w:rFonts w:eastAsia="Calibri"/>
        </w:rPr>
        <w:pPrChange w:id="912" w:author="William Lamb" w:date="2018-11-09T11:08:00Z">
          <w:pPr>
            <w:pStyle w:val="Heading1"/>
            <w:suppressLineNumbers/>
          </w:pPr>
        </w:pPrChange>
      </w:pPr>
      <w:r w:rsidRPr="00061798">
        <w:rPr>
          <w:rFonts w:eastAsia="Calibri"/>
        </w:rPr>
        <w:t>Competing financial interests</w:t>
      </w:r>
    </w:p>
    <w:p w14:paraId="1F550CDD" w14:textId="50A16859" w:rsidR="00C6067A" w:rsidRDefault="00061798">
      <w:pPr>
        <w:suppressLineNumbers/>
        <w:spacing w:line="480" w:lineRule="auto"/>
        <w:rPr>
          <w:b/>
        </w:rPr>
        <w:pPrChange w:id="913" w:author="William Lamb" w:date="2018-11-09T11:08:00Z">
          <w:pPr>
            <w:suppressLineNumbers/>
          </w:pPr>
        </w:pPrChange>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Felix Creutzig" w:date="2018-10-31T23:11:00Z" w:initials="FC">
    <w:p w14:paraId="4AFAA704" w14:textId="28798B29" w:rsidR="00224ADA" w:rsidRDefault="00224ADA">
      <w:pPr>
        <w:pStyle w:val="CommentText"/>
      </w:pPr>
      <w:r>
        <w:rPr>
          <w:rStyle w:val="CommentReference"/>
        </w:rPr>
        <w:annotationRef/>
      </w:r>
      <w:r>
        <w:t>I would delete this, and instead write: “</w:t>
      </w:r>
    </w:p>
  </w:comment>
  <w:comment w:id="17" w:author="William Lamb" w:date="2018-10-31T14:31:00Z" w:initials="WL">
    <w:p w14:paraId="39D2BDFF" w14:textId="1993F7BF" w:rsidR="00224ADA" w:rsidRDefault="00224ADA">
      <w:pPr>
        <w:pStyle w:val="CommentText"/>
      </w:pPr>
      <w:r>
        <w:rPr>
          <w:rStyle w:val="CommentReference"/>
        </w:rPr>
        <w:annotationRef/>
      </w:r>
      <w:r>
        <w:t>Pretty strong statements, might put off reviewer 3</w:t>
      </w:r>
    </w:p>
  </w:comment>
  <w:comment w:id="113" w:author="William Lamb" w:date="2018-10-31T16:25:00Z" w:initials="WL">
    <w:p w14:paraId="5A41FD24" w14:textId="77777777" w:rsidR="00224ADA" w:rsidRDefault="00224ADA" w:rsidP="00314D21">
      <w:pPr>
        <w:spacing w:line="480" w:lineRule="auto"/>
        <w:rPr>
          <w:rFonts w:ascii="Calibri" w:eastAsia="Calibri" w:hAnsi="Calibri" w:cs="Calibri"/>
        </w:rPr>
      </w:pPr>
      <w:r>
        <w:rPr>
          <w:rStyle w:val="CommentReference"/>
        </w:rPr>
        <w:annotationRef/>
      </w:r>
      <w:r>
        <w:rPr>
          <w:rFonts w:ascii="Calibri" w:eastAsia="Calibri" w:hAnsi="Calibri" w:cs="Calibri"/>
        </w:rPr>
        <w:t xml:space="preserve">AR5 urban mitigation topics: decomposition and trends, urban form/infrastructure, spatial planning, policy instruments (efficiency, renewables, passive design, planning, material efficiency, technology, recycling/waste, behaviour change), governance, finance, co-benefits (air, health, energy security, heat island)  </w:t>
      </w:r>
    </w:p>
    <w:p w14:paraId="2C4F0EC5" w14:textId="6FF6770D" w:rsidR="00224ADA" w:rsidRDefault="00224ADA">
      <w:pPr>
        <w:pStyle w:val="CommentText"/>
      </w:pPr>
    </w:p>
  </w:comment>
  <w:comment w:id="226" w:author="William Lamb" w:date="2018-11-13T09:55:00Z" w:initials="WL">
    <w:p w14:paraId="34A02AD2" w14:textId="6A875F8A" w:rsidR="00224ADA" w:rsidRDefault="00224ADA">
      <w:pPr>
        <w:pStyle w:val="CommentText"/>
      </w:pPr>
      <w:r>
        <w:rPr>
          <w:rStyle w:val="CommentReference"/>
        </w:rPr>
        <w:annotationRef/>
      </w:r>
      <w:r>
        <w:t>Are these good examples? I dunno. @Felix?</w:t>
      </w:r>
    </w:p>
  </w:comment>
  <w:comment w:id="308" w:author="William Lamb" w:date="2018-11-12T13:45:00Z" w:initials="WL">
    <w:p w14:paraId="25092350" w14:textId="67B28162" w:rsidR="00224ADA" w:rsidRDefault="00224ADA">
      <w:pPr>
        <w:pStyle w:val="CommentText"/>
      </w:pPr>
      <w:r>
        <w:rPr>
          <w:rStyle w:val="CommentReference"/>
        </w:rPr>
        <w:annotationRef/>
      </w:r>
      <w:r>
        <w:t>@Felix: could you give a case study example, maybe from transportation research, like how modal choice isn’t just a question of price elasticity?</w:t>
      </w:r>
    </w:p>
  </w:comment>
  <w:comment w:id="353" w:author="William Lamb" w:date="2018-11-12T14:15:00Z" w:initials="WL">
    <w:p w14:paraId="282CD4AE" w14:textId="1F7BA703" w:rsidR="00224ADA" w:rsidRDefault="00224ADA">
      <w:pPr>
        <w:pStyle w:val="CommentText"/>
      </w:pPr>
      <w:r>
        <w:rPr>
          <w:rStyle w:val="CommentReference"/>
        </w:rPr>
        <w:annotationRef/>
      </w:r>
      <w:r>
        <w:t xml:space="preserve">REF suggestions </w:t>
      </w:r>
      <w:r w:rsidR="002611A8">
        <w:t>or alternative examples needed</w:t>
      </w:r>
    </w:p>
  </w:comment>
  <w:comment w:id="405" w:author="William Lamb" w:date="2018-11-13T10:27:00Z" w:initials="WL">
    <w:p w14:paraId="6F473A47" w14:textId="3E2DCB92" w:rsidR="002B3580" w:rsidRDefault="002B3580">
      <w:pPr>
        <w:pStyle w:val="CommentText"/>
      </w:pPr>
      <w:r>
        <w:rPr>
          <w:rStyle w:val="CommentReference"/>
        </w:rPr>
        <w:annotationRef/>
      </w:r>
      <w:r>
        <w:t>Please check if I missed any</w:t>
      </w:r>
      <w:r w:rsidR="00422FA9">
        <w:t xml:space="preserve"> big ones</w:t>
      </w:r>
    </w:p>
  </w:comment>
  <w:comment w:id="613" w:author="William Lamb" w:date="2018-11-13T13:15:00Z" w:initials="WL">
    <w:p w14:paraId="0D115328" w14:textId="1CB6E909" w:rsidR="00422FA9" w:rsidRDefault="00422FA9">
      <w:pPr>
        <w:pStyle w:val="CommentText"/>
      </w:pPr>
      <w:r>
        <w:rPr>
          <w:rStyle w:val="CommentReference"/>
        </w:rPr>
        <w:annotationRef/>
      </w:r>
      <w:r>
        <w:t>Move to appendix?</w:t>
      </w:r>
    </w:p>
  </w:comment>
  <w:comment w:id="891" w:author="Felix Creutzig" w:date="2018-10-31T22:56:00Z" w:initials="FC">
    <w:p w14:paraId="484799A8" w14:textId="77777777" w:rsidR="00224ADA" w:rsidRDefault="00224ADA">
      <w:pPr>
        <w:pStyle w:val="CommentText"/>
      </w:pPr>
      <w:r>
        <w:rPr>
          <w:rStyle w:val="CommentReference"/>
        </w:rPr>
        <w:annotationRef/>
      </w:r>
      <w:r>
        <w:t xml:space="preserve">Adaptation is still here, cooling not. </w:t>
      </w:r>
    </w:p>
    <w:p w14:paraId="7F3F4441" w14:textId="20DE0AC0" w:rsidR="00224ADA" w:rsidRDefault="00224ADA">
      <w:pPr>
        <w:pStyle w:val="CommentText"/>
      </w:pPr>
      <w:r>
        <w:t>Personally, I would take the icons out the case study literature box and simply list the key words in a tabular from. It might make it more readable and by this somewhat address also a concern of reviewer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FAA704" w15:done="0"/>
  <w15:commentEx w15:paraId="39D2BDFF" w15:done="0"/>
  <w15:commentEx w15:paraId="2C4F0EC5" w15:done="0"/>
  <w15:commentEx w15:paraId="34A02AD2" w15:done="0"/>
  <w15:commentEx w15:paraId="25092350" w15:done="0"/>
  <w15:commentEx w15:paraId="282CD4AE" w15:done="0"/>
  <w15:commentEx w15:paraId="6F473A47" w15:done="0"/>
  <w15:commentEx w15:paraId="0D115328" w15:done="0"/>
  <w15:commentEx w15:paraId="7F3F44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86C2CD" w14:textId="77777777" w:rsidR="004A18A4" w:rsidRDefault="004A18A4" w:rsidP="00BE27EB">
      <w:pPr>
        <w:spacing w:after="0" w:line="240" w:lineRule="auto"/>
      </w:pPr>
      <w:r>
        <w:separator/>
      </w:r>
    </w:p>
  </w:endnote>
  <w:endnote w:type="continuationSeparator" w:id="0">
    <w:p w14:paraId="5445B167" w14:textId="77777777" w:rsidR="004A18A4" w:rsidRDefault="004A18A4" w:rsidP="00BE27EB">
      <w:pPr>
        <w:spacing w:after="0" w:line="240" w:lineRule="auto"/>
      </w:pPr>
      <w:r>
        <w:continuationSeparator/>
      </w:r>
    </w:p>
  </w:endnote>
  <w:endnote w:type="continuationNotice" w:id="1">
    <w:p w14:paraId="5536638A" w14:textId="77777777" w:rsidR="004A18A4" w:rsidRDefault="004A18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BC254" w14:textId="77777777" w:rsidR="004A18A4" w:rsidRDefault="004A18A4" w:rsidP="00BE27EB">
      <w:pPr>
        <w:spacing w:after="0" w:line="240" w:lineRule="auto"/>
      </w:pPr>
      <w:r>
        <w:separator/>
      </w:r>
    </w:p>
  </w:footnote>
  <w:footnote w:type="continuationSeparator" w:id="0">
    <w:p w14:paraId="6E78B5E5" w14:textId="77777777" w:rsidR="004A18A4" w:rsidRDefault="004A18A4" w:rsidP="00BE27EB">
      <w:pPr>
        <w:spacing w:after="0" w:line="240" w:lineRule="auto"/>
      </w:pPr>
      <w:r>
        <w:continuationSeparator/>
      </w:r>
    </w:p>
  </w:footnote>
  <w:footnote w:type="continuationNotice" w:id="1">
    <w:p w14:paraId="66046682" w14:textId="77777777" w:rsidR="004A18A4" w:rsidRDefault="004A18A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73DB0"/>
    <w:multiLevelType w:val="hybridMultilevel"/>
    <w:tmpl w:val="A516B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E3A56CA"/>
    <w:multiLevelType w:val="hybridMultilevel"/>
    <w:tmpl w:val="9E7C7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88F742D"/>
    <w:multiLevelType w:val="hybridMultilevel"/>
    <w:tmpl w:val="5ECE7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C791B49"/>
    <w:multiLevelType w:val="hybridMultilevel"/>
    <w:tmpl w:val="C6C6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F293AD2"/>
    <w:multiLevelType w:val="hybridMultilevel"/>
    <w:tmpl w:val="8DBCF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9"/>
  </w:num>
  <w:num w:numId="4">
    <w:abstractNumId w:val="7"/>
  </w:num>
  <w:num w:numId="5">
    <w:abstractNumId w:val="10"/>
  </w:num>
  <w:num w:numId="6">
    <w:abstractNumId w:val="11"/>
  </w:num>
  <w:num w:numId="7">
    <w:abstractNumId w:val="5"/>
  </w:num>
  <w:num w:numId="8">
    <w:abstractNumId w:val="1"/>
  </w:num>
  <w:num w:numId="9">
    <w:abstractNumId w:val="12"/>
  </w:num>
  <w:num w:numId="10">
    <w:abstractNumId w:val="4"/>
  </w:num>
  <w:num w:numId="11">
    <w:abstractNumId w:val="6"/>
  </w:num>
  <w:num w:numId="12">
    <w:abstractNumId w:val="0"/>
  </w:num>
  <w:num w:numId="13">
    <w:abstractNumId w:val="12"/>
  </w:num>
  <w:num w:numId="14">
    <w:abstractNumId w:val="4"/>
  </w:num>
  <w:num w:numId="15">
    <w:abstractNumId w:val="6"/>
  </w:num>
  <w:num w:numId="16">
    <w:abstractNumId w:val="0"/>
  </w:num>
  <w:num w:numId="1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1E02"/>
    <w:rsid w:val="0001247E"/>
    <w:rsid w:val="00013ABA"/>
    <w:rsid w:val="00013C8C"/>
    <w:rsid w:val="0001410A"/>
    <w:rsid w:val="00017748"/>
    <w:rsid w:val="00022DCB"/>
    <w:rsid w:val="000251DE"/>
    <w:rsid w:val="00025FD8"/>
    <w:rsid w:val="00031989"/>
    <w:rsid w:val="000349C6"/>
    <w:rsid w:val="00035471"/>
    <w:rsid w:val="0003586C"/>
    <w:rsid w:val="00035A15"/>
    <w:rsid w:val="00045725"/>
    <w:rsid w:val="000458BE"/>
    <w:rsid w:val="00047DEC"/>
    <w:rsid w:val="0005275F"/>
    <w:rsid w:val="00053266"/>
    <w:rsid w:val="0005657A"/>
    <w:rsid w:val="0005750C"/>
    <w:rsid w:val="0005792C"/>
    <w:rsid w:val="00060A41"/>
    <w:rsid w:val="00061798"/>
    <w:rsid w:val="000628D2"/>
    <w:rsid w:val="00064E70"/>
    <w:rsid w:val="0006662F"/>
    <w:rsid w:val="000708F6"/>
    <w:rsid w:val="000713E9"/>
    <w:rsid w:val="00075470"/>
    <w:rsid w:val="00075561"/>
    <w:rsid w:val="00077773"/>
    <w:rsid w:val="00077D16"/>
    <w:rsid w:val="00080504"/>
    <w:rsid w:val="00084749"/>
    <w:rsid w:val="00085FD6"/>
    <w:rsid w:val="00087DBC"/>
    <w:rsid w:val="0009002A"/>
    <w:rsid w:val="00090D00"/>
    <w:rsid w:val="00092586"/>
    <w:rsid w:val="00095F6C"/>
    <w:rsid w:val="00097892"/>
    <w:rsid w:val="000A0BB2"/>
    <w:rsid w:val="000A1837"/>
    <w:rsid w:val="000A1E3D"/>
    <w:rsid w:val="000A5F74"/>
    <w:rsid w:val="000A637E"/>
    <w:rsid w:val="000B348F"/>
    <w:rsid w:val="000B4021"/>
    <w:rsid w:val="000B5AD6"/>
    <w:rsid w:val="000B6B9E"/>
    <w:rsid w:val="000B7EEA"/>
    <w:rsid w:val="000C2710"/>
    <w:rsid w:val="000C4464"/>
    <w:rsid w:val="000C4A50"/>
    <w:rsid w:val="000C7A72"/>
    <w:rsid w:val="000D3BA0"/>
    <w:rsid w:val="000D6B84"/>
    <w:rsid w:val="000D7FE3"/>
    <w:rsid w:val="000E150D"/>
    <w:rsid w:val="000E4B75"/>
    <w:rsid w:val="000E53A6"/>
    <w:rsid w:val="000E6D87"/>
    <w:rsid w:val="000F19D9"/>
    <w:rsid w:val="000F2CAB"/>
    <w:rsid w:val="000F4378"/>
    <w:rsid w:val="001013BB"/>
    <w:rsid w:val="001034B7"/>
    <w:rsid w:val="001035BF"/>
    <w:rsid w:val="00103918"/>
    <w:rsid w:val="00103FC8"/>
    <w:rsid w:val="00104F07"/>
    <w:rsid w:val="00111C51"/>
    <w:rsid w:val="00111FED"/>
    <w:rsid w:val="00113953"/>
    <w:rsid w:val="00113D4D"/>
    <w:rsid w:val="00113FB9"/>
    <w:rsid w:val="00114722"/>
    <w:rsid w:val="00123B3F"/>
    <w:rsid w:val="00123B4E"/>
    <w:rsid w:val="001278B3"/>
    <w:rsid w:val="00133464"/>
    <w:rsid w:val="00134659"/>
    <w:rsid w:val="0013623B"/>
    <w:rsid w:val="0013797E"/>
    <w:rsid w:val="00140402"/>
    <w:rsid w:val="0014356A"/>
    <w:rsid w:val="00145983"/>
    <w:rsid w:val="001468A0"/>
    <w:rsid w:val="001470AD"/>
    <w:rsid w:val="001478B9"/>
    <w:rsid w:val="00147E3A"/>
    <w:rsid w:val="001500E5"/>
    <w:rsid w:val="00151205"/>
    <w:rsid w:val="00153D84"/>
    <w:rsid w:val="001544AF"/>
    <w:rsid w:val="00156121"/>
    <w:rsid w:val="00157EFA"/>
    <w:rsid w:val="00160D1B"/>
    <w:rsid w:val="00164543"/>
    <w:rsid w:val="001654D4"/>
    <w:rsid w:val="00166C51"/>
    <w:rsid w:val="00173E10"/>
    <w:rsid w:val="001749E2"/>
    <w:rsid w:val="001754F8"/>
    <w:rsid w:val="00176007"/>
    <w:rsid w:val="00180FB9"/>
    <w:rsid w:val="00184528"/>
    <w:rsid w:val="001857F0"/>
    <w:rsid w:val="00187F77"/>
    <w:rsid w:val="0019060A"/>
    <w:rsid w:val="00190846"/>
    <w:rsid w:val="001A0AAD"/>
    <w:rsid w:val="001A2967"/>
    <w:rsid w:val="001A6A89"/>
    <w:rsid w:val="001A6B8C"/>
    <w:rsid w:val="001A6F37"/>
    <w:rsid w:val="001B33D1"/>
    <w:rsid w:val="001B3F48"/>
    <w:rsid w:val="001B4DF4"/>
    <w:rsid w:val="001B5162"/>
    <w:rsid w:val="001B6993"/>
    <w:rsid w:val="001C195E"/>
    <w:rsid w:val="001C3638"/>
    <w:rsid w:val="001C3C21"/>
    <w:rsid w:val="001C3DFA"/>
    <w:rsid w:val="001C5B54"/>
    <w:rsid w:val="001D32E0"/>
    <w:rsid w:val="001D7885"/>
    <w:rsid w:val="001E2305"/>
    <w:rsid w:val="001E5275"/>
    <w:rsid w:val="001E5C77"/>
    <w:rsid w:val="001F0676"/>
    <w:rsid w:val="001F18C6"/>
    <w:rsid w:val="001F217D"/>
    <w:rsid w:val="001F3110"/>
    <w:rsid w:val="001F5CA6"/>
    <w:rsid w:val="002006A1"/>
    <w:rsid w:val="002030BF"/>
    <w:rsid w:val="00205647"/>
    <w:rsid w:val="002062CB"/>
    <w:rsid w:val="00206897"/>
    <w:rsid w:val="00206C68"/>
    <w:rsid w:val="00207274"/>
    <w:rsid w:val="002076D8"/>
    <w:rsid w:val="00207CAB"/>
    <w:rsid w:val="002113CC"/>
    <w:rsid w:val="0021142C"/>
    <w:rsid w:val="0021688B"/>
    <w:rsid w:val="00217A56"/>
    <w:rsid w:val="002208EB"/>
    <w:rsid w:val="00224063"/>
    <w:rsid w:val="00224419"/>
    <w:rsid w:val="00224ADA"/>
    <w:rsid w:val="00226944"/>
    <w:rsid w:val="00232DE4"/>
    <w:rsid w:val="00234808"/>
    <w:rsid w:val="00235024"/>
    <w:rsid w:val="00235397"/>
    <w:rsid w:val="00242118"/>
    <w:rsid w:val="00243CA7"/>
    <w:rsid w:val="002448F1"/>
    <w:rsid w:val="0024728A"/>
    <w:rsid w:val="00250A03"/>
    <w:rsid w:val="0025301F"/>
    <w:rsid w:val="00255BFC"/>
    <w:rsid w:val="002611A8"/>
    <w:rsid w:val="002620FF"/>
    <w:rsid w:val="0026325D"/>
    <w:rsid w:val="00263CAD"/>
    <w:rsid w:val="002701BA"/>
    <w:rsid w:val="00271A62"/>
    <w:rsid w:val="002732EE"/>
    <w:rsid w:val="00274DF0"/>
    <w:rsid w:val="00282636"/>
    <w:rsid w:val="002827D1"/>
    <w:rsid w:val="00282E70"/>
    <w:rsid w:val="00283493"/>
    <w:rsid w:val="00287B3B"/>
    <w:rsid w:val="00287EC3"/>
    <w:rsid w:val="002918B1"/>
    <w:rsid w:val="00292CC0"/>
    <w:rsid w:val="00294705"/>
    <w:rsid w:val="00295013"/>
    <w:rsid w:val="00295213"/>
    <w:rsid w:val="00296D0E"/>
    <w:rsid w:val="002975BD"/>
    <w:rsid w:val="002A1266"/>
    <w:rsid w:val="002A1985"/>
    <w:rsid w:val="002A1EFC"/>
    <w:rsid w:val="002A1FFB"/>
    <w:rsid w:val="002A1FFC"/>
    <w:rsid w:val="002A6A5B"/>
    <w:rsid w:val="002A79B5"/>
    <w:rsid w:val="002B0012"/>
    <w:rsid w:val="002B274F"/>
    <w:rsid w:val="002B33D5"/>
    <w:rsid w:val="002B3580"/>
    <w:rsid w:val="002B5678"/>
    <w:rsid w:val="002B5AD5"/>
    <w:rsid w:val="002B7AD3"/>
    <w:rsid w:val="002C0097"/>
    <w:rsid w:val="002C01D1"/>
    <w:rsid w:val="002C231D"/>
    <w:rsid w:val="002C2C4C"/>
    <w:rsid w:val="002C4A72"/>
    <w:rsid w:val="002C655E"/>
    <w:rsid w:val="002C6A9B"/>
    <w:rsid w:val="002D2950"/>
    <w:rsid w:val="002D3326"/>
    <w:rsid w:val="002D4A08"/>
    <w:rsid w:val="002D518F"/>
    <w:rsid w:val="002D534F"/>
    <w:rsid w:val="002D6DF5"/>
    <w:rsid w:val="002E2C47"/>
    <w:rsid w:val="002E5332"/>
    <w:rsid w:val="002E609E"/>
    <w:rsid w:val="002E68C8"/>
    <w:rsid w:val="002F487D"/>
    <w:rsid w:val="002F5B69"/>
    <w:rsid w:val="003003D2"/>
    <w:rsid w:val="00301B81"/>
    <w:rsid w:val="00302125"/>
    <w:rsid w:val="00302A3D"/>
    <w:rsid w:val="0030420A"/>
    <w:rsid w:val="00310836"/>
    <w:rsid w:val="00311A3E"/>
    <w:rsid w:val="00313D7A"/>
    <w:rsid w:val="00314D21"/>
    <w:rsid w:val="0032623B"/>
    <w:rsid w:val="003275F9"/>
    <w:rsid w:val="00331402"/>
    <w:rsid w:val="00332F86"/>
    <w:rsid w:val="00333822"/>
    <w:rsid w:val="00333C57"/>
    <w:rsid w:val="003372ED"/>
    <w:rsid w:val="00346D9A"/>
    <w:rsid w:val="0034754E"/>
    <w:rsid w:val="00350662"/>
    <w:rsid w:val="00351A77"/>
    <w:rsid w:val="00354A2F"/>
    <w:rsid w:val="00354ED0"/>
    <w:rsid w:val="00356E41"/>
    <w:rsid w:val="003572ED"/>
    <w:rsid w:val="00361973"/>
    <w:rsid w:val="00361C4B"/>
    <w:rsid w:val="00365706"/>
    <w:rsid w:val="00366F03"/>
    <w:rsid w:val="003710C9"/>
    <w:rsid w:val="00372A3B"/>
    <w:rsid w:val="00373B92"/>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97A80"/>
    <w:rsid w:val="00397D6D"/>
    <w:rsid w:val="003A07F8"/>
    <w:rsid w:val="003A275B"/>
    <w:rsid w:val="003A4232"/>
    <w:rsid w:val="003A521E"/>
    <w:rsid w:val="003A6DFA"/>
    <w:rsid w:val="003B0BDE"/>
    <w:rsid w:val="003B2195"/>
    <w:rsid w:val="003B64E7"/>
    <w:rsid w:val="003C2030"/>
    <w:rsid w:val="003C71AA"/>
    <w:rsid w:val="003C7E26"/>
    <w:rsid w:val="003D2D7B"/>
    <w:rsid w:val="003D3086"/>
    <w:rsid w:val="003D75BA"/>
    <w:rsid w:val="003E0E0E"/>
    <w:rsid w:val="003E194F"/>
    <w:rsid w:val="003E1C47"/>
    <w:rsid w:val="003E218B"/>
    <w:rsid w:val="003E2EAE"/>
    <w:rsid w:val="003E2F1E"/>
    <w:rsid w:val="003E4904"/>
    <w:rsid w:val="003E6A20"/>
    <w:rsid w:val="003E6AF9"/>
    <w:rsid w:val="003F159E"/>
    <w:rsid w:val="003F1DD7"/>
    <w:rsid w:val="003F3DAC"/>
    <w:rsid w:val="003F40BD"/>
    <w:rsid w:val="003F4427"/>
    <w:rsid w:val="003F46D1"/>
    <w:rsid w:val="003F6172"/>
    <w:rsid w:val="003F6D07"/>
    <w:rsid w:val="00400AC1"/>
    <w:rsid w:val="004027D8"/>
    <w:rsid w:val="00403555"/>
    <w:rsid w:val="00406B00"/>
    <w:rsid w:val="004118B7"/>
    <w:rsid w:val="00413EB1"/>
    <w:rsid w:val="00417477"/>
    <w:rsid w:val="00422FA9"/>
    <w:rsid w:val="00426ABE"/>
    <w:rsid w:val="004314BD"/>
    <w:rsid w:val="0043156F"/>
    <w:rsid w:val="00433F74"/>
    <w:rsid w:val="004347DB"/>
    <w:rsid w:val="00435728"/>
    <w:rsid w:val="00435D7D"/>
    <w:rsid w:val="0043652F"/>
    <w:rsid w:val="00437441"/>
    <w:rsid w:val="00437712"/>
    <w:rsid w:val="004400F9"/>
    <w:rsid w:val="0044150C"/>
    <w:rsid w:val="00443023"/>
    <w:rsid w:val="00443477"/>
    <w:rsid w:val="00444B50"/>
    <w:rsid w:val="00445F24"/>
    <w:rsid w:val="00447365"/>
    <w:rsid w:val="004504F6"/>
    <w:rsid w:val="00450D9C"/>
    <w:rsid w:val="00451020"/>
    <w:rsid w:val="004547AA"/>
    <w:rsid w:val="00455B56"/>
    <w:rsid w:val="004603FF"/>
    <w:rsid w:val="004612F1"/>
    <w:rsid w:val="00463046"/>
    <w:rsid w:val="0046395C"/>
    <w:rsid w:val="004654B4"/>
    <w:rsid w:val="00465857"/>
    <w:rsid w:val="0047026F"/>
    <w:rsid w:val="004734AB"/>
    <w:rsid w:val="00473AAF"/>
    <w:rsid w:val="00481147"/>
    <w:rsid w:val="00485575"/>
    <w:rsid w:val="004866B8"/>
    <w:rsid w:val="00494D7B"/>
    <w:rsid w:val="0049536B"/>
    <w:rsid w:val="0049721F"/>
    <w:rsid w:val="004A18A4"/>
    <w:rsid w:val="004A278B"/>
    <w:rsid w:val="004A31B6"/>
    <w:rsid w:val="004A3550"/>
    <w:rsid w:val="004B2D18"/>
    <w:rsid w:val="004B3CA3"/>
    <w:rsid w:val="004B5351"/>
    <w:rsid w:val="004C09E5"/>
    <w:rsid w:val="004C0C2A"/>
    <w:rsid w:val="004C1C42"/>
    <w:rsid w:val="004C30BA"/>
    <w:rsid w:val="004D1114"/>
    <w:rsid w:val="004D5287"/>
    <w:rsid w:val="004E0332"/>
    <w:rsid w:val="004E1BB3"/>
    <w:rsid w:val="004E49A0"/>
    <w:rsid w:val="004E5E81"/>
    <w:rsid w:val="004F321C"/>
    <w:rsid w:val="004F5B42"/>
    <w:rsid w:val="004F72B7"/>
    <w:rsid w:val="0050200E"/>
    <w:rsid w:val="005022F8"/>
    <w:rsid w:val="00502F7C"/>
    <w:rsid w:val="00503641"/>
    <w:rsid w:val="005046C9"/>
    <w:rsid w:val="00511E48"/>
    <w:rsid w:val="0051307E"/>
    <w:rsid w:val="005140EE"/>
    <w:rsid w:val="00514613"/>
    <w:rsid w:val="00514EB0"/>
    <w:rsid w:val="0051549E"/>
    <w:rsid w:val="00516C52"/>
    <w:rsid w:val="00517EE5"/>
    <w:rsid w:val="00520DFD"/>
    <w:rsid w:val="00522E0F"/>
    <w:rsid w:val="005239FF"/>
    <w:rsid w:val="00524371"/>
    <w:rsid w:val="00524A71"/>
    <w:rsid w:val="00524C72"/>
    <w:rsid w:val="00532D33"/>
    <w:rsid w:val="005360E9"/>
    <w:rsid w:val="005379F1"/>
    <w:rsid w:val="0054092B"/>
    <w:rsid w:val="00541318"/>
    <w:rsid w:val="0054179A"/>
    <w:rsid w:val="00541FBF"/>
    <w:rsid w:val="005428EB"/>
    <w:rsid w:val="00547366"/>
    <w:rsid w:val="00550B8E"/>
    <w:rsid w:val="00550D49"/>
    <w:rsid w:val="00552661"/>
    <w:rsid w:val="0055295C"/>
    <w:rsid w:val="00554D36"/>
    <w:rsid w:val="00557578"/>
    <w:rsid w:val="005602DF"/>
    <w:rsid w:val="00561072"/>
    <w:rsid w:val="0056239B"/>
    <w:rsid w:val="005635D9"/>
    <w:rsid w:val="005635F4"/>
    <w:rsid w:val="00563BEA"/>
    <w:rsid w:val="005642C7"/>
    <w:rsid w:val="005650E8"/>
    <w:rsid w:val="00565AD3"/>
    <w:rsid w:val="005665B9"/>
    <w:rsid w:val="005719F5"/>
    <w:rsid w:val="00571F20"/>
    <w:rsid w:val="00575B63"/>
    <w:rsid w:val="00583E09"/>
    <w:rsid w:val="005843B7"/>
    <w:rsid w:val="00591B1D"/>
    <w:rsid w:val="00593D47"/>
    <w:rsid w:val="005960A3"/>
    <w:rsid w:val="005A153D"/>
    <w:rsid w:val="005A28A2"/>
    <w:rsid w:val="005A2F0C"/>
    <w:rsid w:val="005A61F8"/>
    <w:rsid w:val="005A65F1"/>
    <w:rsid w:val="005B25C4"/>
    <w:rsid w:val="005B2EEF"/>
    <w:rsid w:val="005B6595"/>
    <w:rsid w:val="005C0236"/>
    <w:rsid w:val="005C163D"/>
    <w:rsid w:val="005C6025"/>
    <w:rsid w:val="005C63FB"/>
    <w:rsid w:val="005C7E55"/>
    <w:rsid w:val="005D74BA"/>
    <w:rsid w:val="005E0A73"/>
    <w:rsid w:val="005E2AA0"/>
    <w:rsid w:val="005E3FD5"/>
    <w:rsid w:val="005E6761"/>
    <w:rsid w:val="005E748C"/>
    <w:rsid w:val="005F0E08"/>
    <w:rsid w:val="005F15CD"/>
    <w:rsid w:val="005F1AD6"/>
    <w:rsid w:val="005F4D85"/>
    <w:rsid w:val="005F7242"/>
    <w:rsid w:val="00600761"/>
    <w:rsid w:val="006009D9"/>
    <w:rsid w:val="00604C02"/>
    <w:rsid w:val="00604C0C"/>
    <w:rsid w:val="00605A0B"/>
    <w:rsid w:val="006064E6"/>
    <w:rsid w:val="006075DF"/>
    <w:rsid w:val="00612E42"/>
    <w:rsid w:val="00615324"/>
    <w:rsid w:val="0062012D"/>
    <w:rsid w:val="006271F0"/>
    <w:rsid w:val="00633497"/>
    <w:rsid w:val="00633810"/>
    <w:rsid w:val="00636DB8"/>
    <w:rsid w:val="00640458"/>
    <w:rsid w:val="00644CC2"/>
    <w:rsid w:val="00645C8B"/>
    <w:rsid w:val="00646FA2"/>
    <w:rsid w:val="00650E1F"/>
    <w:rsid w:val="00656FBD"/>
    <w:rsid w:val="0065771C"/>
    <w:rsid w:val="0066132F"/>
    <w:rsid w:val="00663246"/>
    <w:rsid w:val="00663B88"/>
    <w:rsid w:val="00664AB9"/>
    <w:rsid w:val="00665441"/>
    <w:rsid w:val="0067040A"/>
    <w:rsid w:val="00670877"/>
    <w:rsid w:val="006722EA"/>
    <w:rsid w:val="00674286"/>
    <w:rsid w:val="006763E3"/>
    <w:rsid w:val="00677EA3"/>
    <w:rsid w:val="00677EF4"/>
    <w:rsid w:val="006803E0"/>
    <w:rsid w:val="006822A6"/>
    <w:rsid w:val="00685F2B"/>
    <w:rsid w:val="00686616"/>
    <w:rsid w:val="00686F58"/>
    <w:rsid w:val="006901AC"/>
    <w:rsid w:val="00690EB6"/>
    <w:rsid w:val="00691159"/>
    <w:rsid w:val="00692B62"/>
    <w:rsid w:val="00696718"/>
    <w:rsid w:val="00697233"/>
    <w:rsid w:val="00697BDD"/>
    <w:rsid w:val="006A08F7"/>
    <w:rsid w:val="006A158B"/>
    <w:rsid w:val="006A43DD"/>
    <w:rsid w:val="006B0909"/>
    <w:rsid w:val="006B21C1"/>
    <w:rsid w:val="006B426F"/>
    <w:rsid w:val="006C267A"/>
    <w:rsid w:val="006C619F"/>
    <w:rsid w:val="006C64A3"/>
    <w:rsid w:val="006D6A87"/>
    <w:rsid w:val="006E1D84"/>
    <w:rsid w:val="006E3E83"/>
    <w:rsid w:val="006E40A0"/>
    <w:rsid w:val="006E49C2"/>
    <w:rsid w:val="006E647F"/>
    <w:rsid w:val="006E6A30"/>
    <w:rsid w:val="006F040B"/>
    <w:rsid w:val="006F4436"/>
    <w:rsid w:val="006F6F3C"/>
    <w:rsid w:val="006F7232"/>
    <w:rsid w:val="006F7A38"/>
    <w:rsid w:val="0070184A"/>
    <w:rsid w:val="0070199D"/>
    <w:rsid w:val="007019C9"/>
    <w:rsid w:val="00702907"/>
    <w:rsid w:val="007042C0"/>
    <w:rsid w:val="0070468D"/>
    <w:rsid w:val="007115BB"/>
    <w:rsid w:val="00711765"/>
    <w:rsid w:val="00716F0D"/>
    <w:rsid w:val="007179F3"/>
    <w:rsid w:val="0072031D"/>
    <w:rsid w:val="007208C7"/>
    <w:rsid w:val="0072400C"/>
    <w:rsid w:val="007264DB"/>
    <w:rsid w:val="00730F33"/>
    <w:rsid w:val="00731566"/>
    <w:rsid w:val="00733873"/>
    <w:rsid w:val="00733D02"/>
    <w:rsid w:val="0073450B"/>
    <w:rsid w:val="00734575"/>
    <w:rsid w:val="00734751"/>
    <w:rsid w:val="00737734"/>
    <w:rsid w:val="007423B5"/>
    <w:rsid w:val="00745665"/>
    <w:rsid w:val="00745B93"/>
    <w:rsid w:val="00746851"/>
    <w:rsid w:val="00752C1B"/>
    <w:rsid w:val="00753500"/>
    <w:rsid w:val="00754127"/>
    <w:rsid w:val="0075626F"/>
    <w:rsid w:val="00760604"/>
    <w:rsid w:val="0076504B"/>
    <w:rsid w:val="007700F7"/>
    <w:rsid w:val="0077111D"/>
    <w:rsid w:val="007726A3"/>
    <w:rsid w:val="00773E72"/>
    <w:rsid w:val="00774394"/>
    <w:rsid w:val="007750A6"/>
    <w:rsid w:val="0077513B"/>
    <w:rsid w:val="0078068D"/>
    <w:rsid w:val="0078207F"/>
    <w:rsid w:val="0078533F"/>
    <w:rsid w:val="00787070"/>
    <w:rsid w:val="007909D2"/>
    <w:rsid w:val="00791EB9"/>
    <w:rsid w:val="0079320D"/>
    <w:rsid w:val="00796035"/>
    <w:rsid w:val="00796A81"/>
    <w:rsid w:val="00796ECC"/>
    <w:rsid w:val="00797860"/>
    <w:rsid w:val="007A15CE"/>
    <w:rsid w:val="007A2DB1"/>
    <w:rsid w:val="007A300B"/>
    <w:rsid w:val="007A3454"/>
    <w:rsid w:val="007A3671"/>
    <w:rsid w:val="007A466D"/>
    <w:rsid w:val="007A61BF"/>
    <w:rsid w:val="007A7571"/>
    <w:rsid w:val="007A7F6F"/>
    <w:rsid w:val="007B09A8"/>
    <w:rsid w:val="007B23B7"/>
    <w:rsid w:val="007B3012"/>
    <w:rsid w:val="007B3175"/>
    <w:rsid w:val="007B4A96"/>
    <w:rsid w:val="007B525F"/>
    <w:rsid w:val="007B5BD5"/>
    <w:rsid w:val="007B7239"/>
    <w:rsid w:val="007B730F"/>
    <w:rsid w:val="007C1DA5"/>
    <w:rsid w:val="007C390D"/>
    <w:rsid w:val="007D04AD"/>
    <w:rsid w:val="007D20B2"/>
    <w:rsid w:val="007D21EC"/>
    <w:rsid w:val="007D3019"/>
    <w:rsid w:val="007D3CEE"/>
    <w:rsid w:val="007D4C07"/>
    <w:rsid w:val="007D5093"/>
    <w:rsid w:val="007D795D"/>
    <w:rsid w:val="007E29F7"/>
    <w:rsid w:val="007E49AA"/>
    <w:rsid w:val="007E7D2B"/>
    <w:rsid w:val="007F0025"/>
    <w:rsid w:val="007F0E14"/>
    <w:rsid w:val="007F41A5"/>
    <w:rsid w:val="007F533E"/>
    <w:rsid w:val="007F7858"/>
    <w:rsid w:val="00800CE3"/>
    <w:rsid w:val="00802E8B"/>
    <w:rsid w:val="00804521"/>
    <w:rsid w:val="00805606"/>
    <w:rsid w:val="00805C49"/>
    <w:rsid w:val="008078CB"/>
    <w:rsid w:val="008105EC"/>
    <w:rsid w:val="008113F2"/>
    <w:rsid w:val="008150D0"/>
    <w:rsid w:val="00816415"/>
    <w:rsid w:val="00816885"/>
    <w:rsid w:val="00820E68"/>
    <w:rsid w:val="0082231E"/>
    <w:rsid w:val="00826974"/>
    <w:rsid w:val="00826987"/>
    <w:rsid w:val="00826B10"/>
    <w:rsid w:val="00834150"/>
    <w:rsid w:val="0083491F"/>
    <w:rsid w:val="00837987"/>
    <w:rsid w:val="00840FBF"/>
    <w:rsid w:val="008442C4"/>
    <w:rsid w:val="008466F3"/>
    <w:rsid w:val="00852DDC"/>
    <w:rsid w:val="0085437D"/>
    <w:rsid w:val="00856859"/>
    <w:rsid w:val="00857192"/>
    <w:rsid w:val="0086009F"/>
    <w:rsid w:val="008617AD"/>
    <w:rsid w:val="00862622"/>
    <w:rsid w:val="00862D28"/>
    <w:rsid w:val="008637D8"/>
    <w:rsid w:val="00864093"/>
    <w:rsid w:val="00866F4A"/>
    <w:rsid w:val="008700D5"/>
    <w:rsid w:val="00871B22"/>
    <w:rsid w:val="00873096"/>
    <w:rsid w:val="00873F08"/>
    <w:rsid w:val="00876745"/>
    <w:rsid w:val="00876B6E"/>
    <w:rsid w:val="00880349"/>
    <w:rsid w:val="00880585"/>
    <w:rsid w:val="00882D59"/>
    <w:rsid w:val="00883BAD"/>
    <w:rsid w:val="00885C26"/>
    <w:rsid w:val="008902F7"/>
    <w:rsid w:val="0089464F"/>
    <w:rsid w:val="008A01E6"/>
    <w:rsid w:val="008A18D1"/>
    <w:rsid w:val="008A2623"/>
    <w:rsid w:val="008A43D2"/>
    <w:rsid w:val="008A5E43"/>
    <w:rsid w:val="008A7D01"/>
    <w:rsid w:val="008B0EC3"/>
    <w:rsid w:val="008B1291"/>
    <w:rsid w:val="008B1367"/>
    <w:rsid w:val="008B1D34"/>
    <w:rsid w:val="008B266C"/>
    <w:rsid w:val="008B3722"/>
    <w:rsid w:val="008B7966"/>
    <w:rsid w:val="008C11CF"/>
    <w:rsid w:val="008C16EA"/>
    <w:rsid w:val="008C1A08"/>
    <w:rsid w:val="008C22EA"/>
    <w:rsid w:val="008C6D3E"/>
    <w:rsid w:val="008C73C8"/>
    <w:rsid w:val="008D2621"/>
    <w:rsid w:val="008D2E16"/>
    <w:rsid w:val="008D380A"/>
    <w:rsid w:val="008D5104"/>
    <w:rsid w:val="008D5448"/>
    <w:rsid w:val="008D6288"/>
    <w:rsid w:val="008D71F4"/>
    <w:rsid w:val="008E148A"/>
    <w:rsid w:val="008E1BCA"/>
    <w:rsid w:val="008E1C27"/>
    <w:rsid w:val="008E2951"/>
    <w:rsid w:val="008E3899"/>
    <w:rsid w:val="008E3EB3"/>
    <w:rsid w:val="008E3FB3"/>
    <w:rsid w:val="008E40C9"/>
    <w:rsid w:val="008E527D"/>
    <w:rsid w:val="008E5483"/>
    <w:rsid w:val="008E726E"/>
    <w:rsid w:val="008F2C1B"/>
    <w:rsid w:val="008F622A"/>
    <w:rsid w:val="009016C0"/>
    <w:rsid w:val="009057B5"/>
    <w:rsid w:val="00905EA8"/>
    <w:rsid w:val="00906989"/>
    <w:rsid w:val="00907562"/>
    <w:rsid w:val="00910278"/>
    <w:rsid w:val="009116AF"/>
    <w:rsid w:val="009129AF"/>
    <w:rsid w:val="0091583A"/>
    <w:rsid w:val="009159A4"/>
    <w:rsid w:val="00916505"/>
    <w:rsid w:val="009233FD"/>
    <w:rsid w:val="009251C5"/>
    <w:rsid w:val="0092577B"/>
    <w:rsid w:val="00925AD6"/>
    <w:rsid w:val="00927EE9"/>
    <w:rsid w:val="00931F46"/>
    <w:rsid w:val="00934168"/>
    <w:rsid w:val="00942ECB"/>
    <w:rsid w:val="00944866"/>
    <w:rsid w:val="0094789E"/>
    <w:rsid w:val="00961A49"/>
    <w:rsid w:val="00961B28"/>
    <w:rsid w:val="0096762F"/>
    <w:rsid w:val="00970F3E"/>
    <w:rsid w:val="00973140"/>
    <w:rsid w:val="009805C6"/>
    <w:rsid w:val="009853F0"/>
    <w:rsid w:val="00987040"/>
    <w:rsid w:val="009907E4"/>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DBE"/>
    <w:rsid w:val="009C1FDE"/>
    <w:rsid w:val="009C2D1C"/>
    <w:rsid w:val="009C38B9"/>
    <w:rsid w:val="009C4046"/>
    <w:rsid w:val="009C6539"/>
    <w:rsid w:val="009C7258"/>
    <w:rsid w:val="009C76FF"/>
    <w:rsid w:val="009D374B"/>
    <w:rsid w:val="009D5A9E"/>
    <w:rsid w:val="009D7190"/>
    <w:rsid w:val="009D79F1"/>
    <w:rsid w:val="009E152A"/>
    <w:rsid w:val="009E3B98"/>
    <w:rsid w:val="009E3C76"/>
    <w:rsid w:val="009E49DE"/>
    <w:rsid w:val="009E532C"/>
    <w:rsid w:val="009E6DBE"/>
    <w:rsid w:val="009E79F3"/>
    <w:rsid w:val="009F1729"/>
    <w:rsid w:val="009F4F5A"/>
    <w:rsid w:val="009F7DCC"/>
    <w:rsid w:val="00A0274C"/>
    <w:rsid w:val="00A048D7"/>
    <w:rsid w:val="00A04E4B"/>
    <w:rsid w:val="00A07BD6"/>
    <w:rsid w:val="00A124A1"/>
    <w:rsid w:val="00A13D54"/>
    <w:rsid w:val="00A13DDD"/>
    <w:rsid w:val="00A1549A"/>
    <w:rsid w:val="00A15631"/>
    <w:rsid w:val="00A163FD"/>
    <w:rsid w:val="00A165EB"/>
    <w:rsid w:val="00A200BB"/>
    <w:rsid w:val="00A20778"/>
    <w:rsid w:val="00A211C9"/>
    <w:rsid w:val="00A22B1A"/>
    <w:rsid w:val="00A26328"/>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6795F"/>
    <w:rsid w:val="00A722C0"/>
    <w:rsid w:val="00A73EF8"/>
    <w:rsid w:val="00A757E8"/>
    <w:rsid w:val="00A75A20"/>
    <w:rsid w:val="00A77747"/>
    <w:rsid w:val="00A81B26"/>
    <w:rsid w:val="00A81F61"/>
    <w:rsid w:val="00A83497"/>
    <w:rsid w:val="00A9004C"/>
    <w:rsid w:val="00A905D4"/>
    <w:rsid w:val="00A925EC"/>
    <w:rsid w:val="00A94AD1"/>
    <w:rsid w:val="00AA4BF0"/>
    <w:rsid w:val="00AA6ABC"/>
    <w:rsid w:val="00AA7036"/>
    <w:rsid w:val="00AA78F6"/>
    <w:rsid w:val="00AB125E"/>
    <w:rsid w:val="00AB319C"/>
    <w:rsid w:val="00AC15F4"/>
    <w:rsid w:val="00AC687A"/>
    <w:rsid w:val="00AC7706"/>
    <w:rsid w:val="00AC77A8"/>
    <w:rsid w:val="00AD2AF9"/>
    <w:rsid w:val="00AD4FC6"/>
    <w:rsid w:val="00AD6217"/>
    <w:rsid w:val="00AD6AE4"/>
    <w:rsid w:val="00AE3176"/>
    <w:rsid w:val="00AF086E"/>
    <w:rsid w:val="00AF0E91"/>
    <w:rsid w:val="00AF7D5A"/>
    <w:rsid w:val="00B01A9F"/>
    <w:rsid w:val="00B02083"/>
    <w:rsid w:val="00B0331D"/>
    <w:rsid w:val="00B05EF9"/>
    <w:rsid w:val="00B05F20"/>
    <w:rsid w:val="00B11E02"/>
    <w:rsid w:val="00B12376"/>
    <w:rsid w:val="00B13684"/>
    <w:rsid w:val="00B167F8"/>
    <w:rsid w:val="00B20386"/>
    <w:rsid w:val="00B222F5"/>
    <w:rsid w:val="00B22F9B"/>
    <w:rsid w:val="00B2561E"/>
    <w:rsid w:val="00B270CB"/>
    <w:rsid w:val="00B32019"/>
    <w:rsid w:val="00B33013"/>
    <w:rsid w:val="00B33047"/>
    <w:rsid w:val="00B40994"/>
    <w:rsid w:val="00B411E5"/>
    <w:rsid w:val="00B41750"/>
    <w:rsid w:val="00B41EE8"/>
    <w:rsid w:val="00B4369A"/>
    <w:rsid w:val="00B47479"/>
    <w:rsid w:val="00B474D8"/>
    <w:rsid w:val="00B50BD9"/>
    <w:rsid w:val="00B517CF"/>
    <w:rsid w:val="00B52BED"/>
    <w:rsid w:val="00B53EDF"/>
    <w:rsid w:val="00B55215"/>
    <w:rsid w:val="00B554C1"/>
    <w:rsid w:val="00B55D2A"/>
    <w:rsid w:val="00B57B26"/>
    <w:rsid w:val="00B60EC4"/>
    <w:rsid w:val="00B6278C"/>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38A2"/>
    <w:rsid w:val="00BC536B"/>
    <w:rsid w:val="00BC692C"/>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733"/>
    <w:rsid w:val="00C01B87"/>
    <w:rsid w:val="00C02F9E"/>
    <w:rsid w:val="00C038E8"/>
    <w:rsid w:val="00C11DF3"/>
    <w:rsid w:val="00C13736"/>
    <w:rsid w:val="00C142DD"/>
    <w:rsid w:val="00C17842"/>
    <w:rsid w:val="00C20567"/>
    <w:rsid w:val="00C21F1D"/>
    <w:rsid w:val="00C22BA8"/>
    <w:rsid w:val="00C23034"/>
    <w:rsid w:val="00C24E69"/>
    <w:rsid w:val="00C24ECF"/>
    <w:rsid w:val="00C26C2F"/>
    <w:rsid w:val="00C26E8F"/>
    <w:rsid w:val="00C26ED6"/>
    <w:rsid w:val="00C33318"/>
    <w:rsid w:val="00C35336"/>
    <w:rsid w:val="00C373D8"/>
    <w:rsid w:val="00C41FEC"/>
    <w:rsid w:val="00C46733"/>
    <w:rsid w:val="00C475C1"/>
    <w:rsid w:val="00C523C7"/>
    <w:rsid w:val="00C5378D"/>
    <w:rsid w:val="00C5381D"/>
    <w:rsid w:val="00C543D3"/>
    <w:rsid w:val="00C54933"/>
    <w:rsid w:val="00C574DD"/>
    <w:rsid w:val="00C57E43"/>
    <w:rsid w:val="00C6067A"/>
    <w:rsid w:val="00C6156C"/>
    <w:rsid w:val="00C6650B"/>
    <w:rsid w:val="00C677CE"/>
    <w:rsid w:val="00C715B2"/>
    <w:rsid w:val="00C71B0F"/>
    <w:rsid w:val="00C7223C"/>
    <w:rsid w:val="00C72CA5"/>
    <w:rsid w:val="00C73378"/>
    <w:rsid w:val="00C742B8"/>
    <w:rsid w:val="00C75ABE"/>
    <w:rsid w:val="00C769C3"/>
    <w:rsid w:val="00C80E27"/>
    <w:rsid w:val="00C80E59"/>
    <w:rsid w:val="00C83169"/>
    <w:rsid w:val="00C875ED"/>
    <w:rsid w:val="00C910D2"/>
    <w:rsid w:val="00C93202"/>
    <w:rsid w:val="00C93645"/>
    <w:rsid w:val="00C969D8"/>
    <w:rsid w:val="00CA04B8"/>
    <w:rsid w:val="00CA0623"/>
    <w:rsid w:val="00CA4E85"/>
    <w:rsid w:val="00CA5439"/>
    <w:rsid w:val="00CA7BF7"/>
    <w:rsid w:val="00CB09DE"/>
    <w:rsid w:val="00CB1B00"/>
    <w:rsid w:val="00CB1B11"/>
    <w:rsid w:val="00CB1EAB"/>
    <w:rsid w:val="00CB249E"/>
    <w:rsid w:val="00CB2B83"/>
    <w:rsid w:val="00CB3310"/>
    <w:rsid w:val="00CB705E"/>
    <w:rsid w:val="00CB7D93"/>
    <w:rsid w:val="00CB7E39"/>
    <w:rsid w:val="00CC11CF"/>
    <w:rsid w:val="00CC3801"/>
    <w:rsid w:val="00CC5CB1"/>
    <w:rsid w:val="00CC7BF1"/>
    <w:rsid w:val="00CD443D"/>
    <w:rsid w:val="00CD6C64"/>
    <w:rsid w:val="00CE0E73"/>
    <w:rsid w:val="00CE376A"/>
    <w:rsid w:val="00CE3E64"/>
    <w:rsid w:val="00CE4370"/>
    <w:rsid w:val="00CF0AE6"/>
    <w:rsid w:val="00CF1BAC"/>
    <w:rsid w:val="00CF1FAE"/>
    <w:rsid w:val="00CF7C9F"/>
    <w:rsid w:val="00D027C2"/>
    <w:rsid w:val="00D0501E"/>
    <w:rsid w:val="00D06C69"/>
    <w:rsid w:val="00D0736F"/>
    <w:rsid w:val="00D074A4"/>
    <w:rsid w:val="00D14CF3"/>
    <w:rsid w:val="00D14E2A"/>
    <w:rsid w:val="00D155B3"/>
    <w:rsid w:val="00D162EF"/>
    <w:rsid w:val="00D172F0"/>
    <w:rsid w:val="00D22C2C"/>
    <w:rsid w:val="00D236EF"/>
    <w:rsid w:val="00D23BAC"/>
    <w:rsid w:val="00D24768"/>
    <w:rsid w:val="00D30CC3"/>
    <w:rsid w:val="00D32BED"/>
    <w:rsid w:val="00D32D9F"/>
    <w:rsid w:val="00D331F0"/>
    <w:rsid w:val="00D339C2"/>
    <w:rsid w:val="00D33F92"/>
    <w:rsid w:val="00D344F9"/>
    <w:rsid w:val="00D348FD"/>
    <w:rsid w:val="00D40D35"/>
    <w:rsid w:val="00D41045"/>
    <w:rsid w:val="00D472A3"/>
    <w:rsid w:val="00D4732F"/>
    <w:rsid w:val="00D500BE"/>
    <w:rsid w:val="00D50D11"/>
    <w:rsid w:val="00D52C55"/>
    <w:rsid w:val="00D55897"/>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41A8"/>
    <w:rsid w:val="00D87FCA"/>
    <w:rsid w:val="00D92935"/>
    <w:rsid w:val="00D961FF"/>
    <w:rsid w:val="00D966F1"/>
    <w:rsid w:val="00D96CF7"/>
    <w:rsid w:val="00D97E6C"/>
    <w:rsid w:val="00DA0052"/>
    <w:rsid w:val="00DA2337"/>
    <w:rsid w:val="00DA3F8C"/>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1D38"/>
    <w:rsid w:val="00DE4DCA"/>
    <w:rsid w:val="00DE7CAD"/>
    <w:rsid w:val="00DF11DC"/>
    <w:rsid w:val="00DF2234"/>
    <w:rsid w:val="00DF3238"/>
    <w:rsid w:val="00DF43A0"/>
    <w:rsid w:val="00DF4486"/>
    <w:rsid w:val="00E0041F"/>
    <w:rsid w:val="00E00AD1"/>
    <w:rsid w:val="00E00E4C"/>
    <w:rsid w:val="00E014E6"/>
    <w:rsid w:val="00E04EE8"/>
    <w:rsid w:val="00E106FF"/>
    <w:rsid w:val="00E11B89"/>
    <w:rsid w:val="00E13646"/>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4C2"/>
    <w:rsid w:val="00E827FB"/>
    <w:rsid w:val="00E83D06"/>
    <w:rsid w:val="00E86E0E"/>
    <w:rsid w:val="00E924FF"/>
    <w:rsid w:val="00E9271D"/>
    <w:rsid w:val="00E935BB"/>
    <w:rsid w:val="00E9390C"/>
    <w:rsid w:val="00E94E7A"/>
    <w:rsid w:val="00E96DB0"/>
    <w:rsid w:val="00EA3C93"/>
    <w:rsid w:val="00EA45B2"/>
    <w:rsid w:val="00EA59A1"/>
    <w:rsid w:val="00EA5F41"/>
    <w:rsid w:val="00EB0336"/>
    <w:rsid w:val="00EB15FF"/>
    <w:rsid w:val="00EB245C"/>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3F4B"/>
    <w:rsid w:val="00EE4A6C"/>
    <w:rsid w:val="00EE5B92"/>
    <w:rsid w:val="00EE7C0D"/>
    <w:rsid w:val="00EF2891"/>
    <w:rsid w:val="00EF29ED"/>
    <w:rsid w:val="00EF6335"/>
    <w:rsid w:val="00EF7E18"/>
    <w:rsid w:val="00F029D3"/>
    <w:rsid w:val="00F0308D"/>
    <w:rsid w:val="00F07C33"/>
    <w:rsid w:val="00F109FB"/>
    <w:rsid w:val="00F1343A"/>
    <w:rsid w:val="00F15AC7"/>
    <w:rsid w:val="00F2001E"/>
    <w:rsid w:val="00F202DA"/>
    <w:rsid w:val="00F217BC"/>
    <w:rsid w:val="00F23AFD"/>
    <w:rsid w:val="00F26499"/>
    <w:rsid w:val="00F26961"/>
    <w:rsid w:val="00F27F67"/>
    <w:rsid w:val="00F30EFF"/>
    <w:rsid w:val="00F31D21"/>
    <w:rsid w:val="00F36EF5"/>
    <w:rsid w:val="00F372B6"/>
    <w:rsid w:val="00F40A33"/>
    <w:rsid w:val="00F4449B"/>
    <w:rsid w:val="00F507EC"/>
    <w:rsid w:val="00F52E6F"/>
    <w:rsid w:val="00F53533"/>
    <w:rsid w:val="00F538E3"/>
    <w:rsid w:val="00F53C3E"/>
    <w:rsid w:val="00F5426A"/>
    <w:rsid w:val="00F5477F"/>
    <w:rsid w:val="00F54814"/>
    <w:rsid w:val="00F57775"/>
    <w:rsid w:val="00F606B5"/>
    <w:rsid w:val="00F620F5"/>
    <w:rsid w:val="00F625FC"/>
    <w:rsid w:val="00F63760"/>
    <w:rsid w:val="00F733B8"/>
    <w:rsid w:val="00F73A34"/>
    <w:rsid w:val="00F742D2"/>
    <w:rsid w:val="00F74677"/>
    <w:rsid w:val="00F75109"/>
    <w:rsid w:val="00F75710"/>
    <w:rsid w:val="00F76A1E"/>
    <w:rsid w:val="00F771C5"/>
    <w:rsid w:val="00F807ED"/>
    <w:rsid w:val="00F8155A"/>
    <w:rsid w:val="00F822A6"/>
    <w:rsid w:val="00F8315C"/>
    <w:rsid w:val="00F84BAA"/>
    <w:rsid w:val="00F85777"/>
    <w:rsid w:val="00F85AAB"/>
    <w:rsid w:val="00F91DA0"/>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2F3"/>
    <w:rsid w:val="00FB5547"/>
    <w:rsid w:val="00FB5F2C"/>
    <w:rsid w:val="00FB76DA"/>
    <w:rsid w:val="00FC2E68"/>
    <w:rsid w:val="00FC73F1"/>
    <w:rsid w:val="00FD03C6"/>
    <w:rsid w:val="00FD0CAB"/>
    <w:rsid w:val="00FD1394"/>
    <w:rsid w:val="00FD1576"/>
    <w:rsid w:val="00FD66DF"/>
    <w:rsid w:val="00FD6868"/>
    <w:rsid w:val="00FD6F91"/>
    <w:rsid w:val="00FD78B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3D47"/>
    <w:pPr>
      <w:keepNext/>
      <w:keepLines/>
      <w:spacing w:after="120"/>
      <w:outlineLvl w:val="1"/>
      <w:pPrChange w:id="0" w:author="William Lamb" w:date="2018-11-09T11:09:00Z">
        <w:pPr>
          <w:keepNext/>
          <w:keepLines/>
          <w:spacing w:before="40" w:after="240" w:line="259" w:lineRule="auto"/>
          <w:outlineLvl w:val="1"/>
        </w:pPr>
      </w:pPrChange>
    </w:pPr>
    <w:rPr>
      <w:rFonts w:asciiTheme="majorHAnsi" w:eastAsiaTheme="majorEastAsia" w:hAnsiTheme="majorHAnsi" w:cstheme="majorBidi"/>
      <w:color w:val="2E74B5" w:themeColor="accent1" w:themeShade="BF"/>
      <w:sz w:val="26"/>
      <w:szCs w:val="26"/>
      <w:rPrChange w:id="0" w:author="William Lamb" w:date="2018-11-09T11:09:00Z">
        <w:rPr>
          <w:rFonts w:asciiTheme="majorHAnsi" w:eastAsiaTheme="majorEastAsia" w:hAnsiTheme="majorHAnsi" w:cstheme="majorBidi"/>
          <w:color w:val="2E74B5" w:themeColor="accent1" w:themeShade="BF"/>
          <w:sz w:val="26"/>
          <w:szCs w:val="26"/>
          <w:lang w:val="en-GB" w:eastAsia="en-GB" w:bidi="ar-SA"/>
        </w:rPr>
      </w:rPrChange>
    </w:rPr>
  </w:style>
  <w:style w:type="paragraph" w:styleId="Heading3">
    <w:name w:val="heading 3"/>
    <w:basedOn w:val="Normal"/>
    <w:next w:val="Normal"/>
    <w:link w:val="Heading3Char"/>
    <w:uiPriority w:val="9"/>
    <w:unhideWhenUsed/>
    <w:qFormat/>
    <w:rsid w:val="00B60EC4"/>
    <w:pPr>
      <w:keepNext/>
      <w:keepLines/>
      <w:spacing w:after="120"/>
      <w:outlineLvl w:val="2"/>
      <w:pPrChange w:id="1" w:author="William Lamb" w:date="2018-11-09T11:08:00Z">
        <w:pPr>
          <w:keepNext/>
          <w:keepLines/>
          <w:spacing w:before="40" w:line="259" w:lineRule="auto"/>
          <w:outlineLvl w:val="2"/>
        </w:pPr>
      </w:pPrChange>
    </w:pPr>
    <w:rPr>
      <w:rFonts w:asciiTheme="majorHAnsi" w:eastAsiaTheme="majorEastAsia" w:hAnsiTheme="majorHAnsi" w:cstheme="majorBidi"/>
      <w:color w:val="1F4D78" w:themeColor="accent1" w:themeShade="7F"/>
      <w:sz w:val="24"/>
      <w:szCs w:val="24"/>
      <w:rPrChange w:id="1" w:author="William Lamb" w:date="2018-11-09T11:08:00Z">
        <w:rPr>
          <w:rFonts w:asciiTheme="majorHAnsi" w:eastAsiaTheme="majorEastAsia" w:hAnsiTheme="majorHAnsi" w:cstheme="majorBidi"/>
          <w:color w:val="1F4D78" w:themeColor="accent1" w:themeShade="7F"/>
          <w:sz w:val="24"/>
          <w:szCs w:val="24"/>
          <w:lang w:val="en-GB" w:eastAsia="en-GB" w:bidi="ar-SA"/>
        </w:rPr>
      </w:rPrChange>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3D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60EC4"/>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29563417">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282296980">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256B7-F221-46C0-B888-F0693FAFD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51815</Words>
  <Characters>295351</Characters>
  <Application>Microsoft Office Word</Application>
  <DocSecurity>0</DocSecurity>
  <Lines>2461</Lines>
  <Paragraphs>6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46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13</cp:revision>
  <cp:lastPrinted>2018-06-21T09:40:00Z</cp:lastPrinted>
  <dcterms:created xsi:type="dcterms:W3CDTF">2018-11-12T12:24:00Z</dcterms:created>
  <dcterms:modified xsi:type="dcterms:W3CDTF">2018-11-1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